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E30141" w:rsidRDefault="009635DC" w:rsidP="00422667">
      <w:pPr>
        <w:spacing w:after="0"/>
        <w:jc w:val="center"/>
        <w:rPr>
          <w:rFonts w:cs="Arial"/>
          <w:b/>
          <w:bCs/>
          <w:szCs w:val="24"/>
        </w:rPr>
      </w:pPr>
      <w:r w:rsidRPr="00E30141">
        <w:rPr>
          <w:rFonts w:cs="Arial"/>
          <w:b/>
          <w:bCs/>
          <w:szCs w:val="24"/>
        </w:rPr>
        <w:t>UNIVERZA V LJUBLJANI</w:t>
      </w:r>
    </w:p>
    <w:p w14:paraId="3EE517E9" w14:textId="0DFD493B" w:rsidR="009635DC" w:rsidRPr="00E30141" w:rsidRDefault="009635DC" w:rsidP="009635DC">
      <w:pPr>
        <w:spacing w:after="4000" w:line="240" w:lineRule="auto"/>
        <w:jc w:val="center"/>
        <w:rPr>
          <w:rFonts w:cs="Arial"/>
          <w:b/>
          <w:bCs/>
          <w:szCs w:val="24"/>
        </w:rPr>
      </w:pPr>
      <w:r w:rsidRPr="00E30141">
        <w:rPr>
          <w:rFonts w:cs="Arial"/>
          <w:b/>
          <w:bCs/>
          <w:szCs w:val="24"/>
        </w:rPr>
        <w:t>FAKULTETA ZA UPRAVO</w:t>
      </w:r>
    </w:p>
    <w:p w14:paraId="2794598D" w14:textId="013C377D" w:rsidR="00E00C2C" w:rsidRPr="00E30141" w:rsidRDefault="00E00C2C" w:rsidP="00422667">
      <w:pPr>
        <w:spacing w:after="0" w:line="240" w:lineRule="auto"/>
        <w:jc w:val="center"/>
        <w:rPr>
          <w:rFonts w:cs="Arial"/>
          <w:szCs w:val="24"/>
        </w:rPr>
      </w:pPr>
      <w:r w:rsidRPr="00E30141">
        <w:rPr>
          <w:rFonts w:cs="Arial"/>
          <w:szCs w:val="24"/>
        </w:rPr>
        <w:t>Diplomsko delo</w:t>
      </w:r>
    </w:p>
    <w:p w14:paraId="448D2B94" w14:textId="77777777" w:rsidR="00E00C2C" w:rsidRPr="00E30141" w:rsidRDefault="00E00C2C" w:rsidP="00422667">
      <w:pPr>
        <w:spacing w:after="0" w:line="240" w:lineRule="auto"/>
        <w:jc w:val="center"/>
        <w:rPr>
          <w:rFonts w:cs="Arial"/>
          <w:szCs w:val="24"/>
        </w:rPr>
      </w:pPr>
    </w:p>
    <w:p w14:paraId="4B3DF151" w14:textId="1727412B" w:rsidR="00E00C2C" w:rsidRPr="00E30141" w:rsidRDefault="00422667" w:rsidP="00422667">
      <w:pPr>
        <w:spacing w:after="5000" w:line="240" w:lineRule="auto"/>
        <w:jc w:val="center"/>
        <w:rPr>
          <w:rFonts w:cs="Arial"/>
          <w:b/>
          <w:bCs/>
          <w:szCs w:val="24"/>
        </w:rPr>
      </w:pPr>
      <w:r w:rsidRPr="00E30141">
        <w:rPr>
          <w:rFonts w:cs="Arial"/>
          <w:b/>
          <w:bCs/>
          <w:sz w:val="32"/>
          <w:szCs w:val="32"/>
        </w:rPr>
        <w:t>RAZVOJ APLIKACIJE ZA OZNAČEVANJE LOKACIJ DIVJIH ODLAGALIŠČ</w:t>
      </w:r>
    </w:p>
    <w:p w14:paraId="52BD1516" w14:textId="1DC3447C" w:rsidR="00422667" w:rsidRPr="00E30141" w:rsidRDefault="00422667" w:rsidP="007D3636">
      <w:pPr>
        <w:spacing w:after="0" w:line="240" w:lineRule="auto"/>
        <w:ind w:left="2268"/>
        <w:jc w:val="left"/>
        <w:rPr>
          <w:rFonts w:cs="Arial"/>
          <w:szCs w:val="24"/>
        </w:rPr>
      </w:pPr>
      <w:r w:rsidRPr="00E30141">
        <w:rPr>
          <w:rFonts w:cs="Arial"/>
          <w:szCs w:val="24"/>
        </w:rPr>
        <w:t xml:space="preserve">Študent: </w:t>
      </w:r>
      <w:r w:rsidR="007D3636" w:rsidRPr="00E30141">
        <w:rPr>
          <w:rFonts w:cs="Arial"/>
          <w:szCs w:val="24"/>
        </w:rPr>
        <w:t xml:space="preserve">                 </w:t>
      </w:r>
      <w:r w:rsidRPr="00E30141">
        <w:rPr>
          <w:rFonts w:cs="Arial"/>
          <w:szCs w:val="24"/>
        </w:rPr>
        <w:t>Tine Pretnar</w:t>
      </w:r>
    </w:p>
    <w:p w14:paraId="259FB390" w14:textId="33D59CDE" w:rsidR="00422667" w:rsidRPr="00E30141" w:rsidRDefault="00422667" w:rsidP="007D3636">
      <w:pPr>
        <w:spacing w:after="0" w:line="240" w:lineRule="auto"/>
        <w:ind w:left="2268"/>
        <w:jc w:val="left"/>
        <w:rPr>
          <w:rFonts w:cs="Arial"/>
          <w:szCs w:val="24"/>
        </w:rPr>
      </w:pPr>
      <w:r w:rsidRPr="00E30141">
        <w:rPr>
          <w:rFonts w:cs="Arial"/>
          <w:szCs w:val="24"/>
        </w:rPr>
        <w:t xml:space="preserve">Vpisna številka: </w:t>
      </w:r>
      <w:r w:rsidR="007D3636" w:rsidRPr="00E30141">
        <w:rPr>
          <w:rFonts w:cs="Arial"/>
          <w:szCs w:val="24"/>
        </w:rPr>
        <w:t xml:space="preserve">      </w:t>
      </w:r>
      <w:r w:rsidRPr="00E30141">
        <w:rPr>
          <w:rFonts w:cs="Arial"/>
          <w:szCs w:val="24"/>
        </w:rPr>
        <w:t>04170151</w:t>
      </w:r>
    </w:p>
    <w:p w14:paraId="40EB2D73" w14:textId="0E0A72A0" w:rsidR="00422667" w:rsidRPr="00E30141" w:rsidRDefault="00422667" w:rsidP="007D3636">
      <w:pPr>
        <w:spacing w:after="0" w:line="240" w:lineRule="auto"/>
        <w:ind w:left="2268"/>
        <w:jc w:val="left"/>
        <w:rPr>
          <w:rFonts w:cs="Arial"/>
          <w:szCs w:val="24"/>
        </w:rPr>
      </w:pPr>
      <w:r w:rsidRPr="00E30141">
        <w:rPr>
          <w:rFonts w:cs="Arial"/>
          <w:szCs w:val="24"/>
        </w:rPr>
        <w:t xml:space="preserve">Študijski program: </w:t>
      </w:r>
      <w:r w:rsidR="007D3636" w:rsidRPr="00E30141">
        <w:rPr>
          <w:rFonts w:cs="Arial"/>
          <w:szCs w:val="24"/>
        </w:rPr>
        <w:t xml:space="preserve">  </w:t>
      </w:r>
      <w:r w:rsidR="008011AF" w:rsidRPr="00E30141">
        <w:rPr>
          <w:rFonts w:cs="Arial"/>
          <w:szCs w:val="24"/>
        </w:rPr>
        <w:t>Upravna informatika</w:t>
      </w:r>
    </w:p>
    <w:p w14:paraId="472C6B4D" w14:textId="77777777" w:rsidR="008011AF" w:rsidRPr="00E30141" w:rsidRDefault="008011AF" w:rsidP="007D3636">
      <w:pPr>
        <w:spacing w:after="0" w:line="240" w:lineRule="auto"/>
        <w:ind w:left="2268"/>
        <w:jc w:val="left"/>
        <w:rPr>
          <w:rFonts w:cs="Arial"/>
          <w:szCs w:val="24"/>
        </w:rPr>
      </w:pPr>
    </w:p>
    <w:p w14:paraId="14456F7A" w14:textId="6727140C" w:rsidR="008011AF" w:rsidRPr="00E30141" w:rsidRDefault="008011AF" w:rsidP="007D3636">
      <w:pPr>
        <w:spacing w:after="0" w:line="240" w:lineRule="auto"/>
        <w:ind w:left="2268"/>
        <w:rPr>
          <w:rFonts w:cs="Arial"/>
          <w:szCs w:val="24"/>
        </w:rPr>
      </w:pPr>
      <w:r w:rsidRPr="00E30141">
        <w:rPr>
          <w:rFonts w:cs="Arial"/>
          <w:szCs w:val="24"/>
        </w:rPr>
        <w:t xml:space="preserve">Mentorica: </w:t>
      </w:r>
      <w:r w:rsidR="007D3636" w:rsidRPr="00E30141">
        <w:rPr>
          <w:rFonts w:cs="Arial"/>
          <w:szCs w:val="24"/>
        </w:rPr>
        <w:t xml:space="preserve">              </w:t>
      </w:r>
      <w:r w:rsidR="00E61E57" w:rsidRPr="00E30141">
        <w:rPr>
          <w:rFonts w:cs="Arial"/>
          <w:szCs w:val="24"/>
        </w:rPr>
        <w:t>doc. dr. Tina Jukić</w:t>
      </w:r>
    </w:p>
    <w:p w14:paraId="159D74A9" w14:textId="77777777" w:rsidR="007D3636" w:rsidRPr="00E30141" w:rsidRDefault="007D3636" w:rsidP="007D3636">
      <w:pPr>
        <w:spacing w:after="0" w:line="240" w:lineRule="auto"/>
        <w:jc w:val="center"/>
        <w:rPr>
          <w:rFonts w:cs="Arial"/>
          <w:szCs w:val="24"/>
        </w:rPr>
      </w:pPr>
    </w:p>
    <w:p w14:paraId="62BE80CF" w14:textId="77777777" w:rsidR="007D3636" w:rsidRPr="00E30141" w:rsidRDefault="007D3636" w:rsidP="007D3636">
      <w:pPr>
        <w:spacing w:after="0" w:line="240" w:lineRule="auto"/>
        <w:jc w:val="center"/>
        <w:rPr>
          <w:rFonts w:cs="Arial"/>
          <w:szCs w:val="24"/>
        </w:rPr>
      </w:pPr>
    </w:p>
    <w:p w14:paraId="2A2AA8CC" w14:textId="33870FED" w:rsidR="007D3636" w:rsidRPr="00E30141" w:rsidRDefault="007D3636" w:rsidP="007D3636">
      <w:pPr>
        <w:spacing w:after="0" w:line="240" w:lineRule="auto"/>
        <w:jc w:val="center"/>
        <w:rPr>
          <w:rFonts w:cs="Arial"/>
          <w:szCs w:val="24"/>
        </w:rPr>
      </w:pPr>
      <w:r w:rsidRPr="00E30141">
        <w:rPr>
          <w:rFonts w:cs="Arial"/>
          <w:szCs w:val="24"/>
        </w:rPr>
        <w:t>Ljubljana. Maj 2023</w:t>
      </w:r>
    </w:p>
    <w:p w14:paraId="5F7AB570" w14:textId="77777777" w:rsidR="007D3636" w:rsidRPr="00E30141" w:rsidRDefault="007D3636">
      <w:pPr>
        <w:rPr>
          <w:rFonts w:ascii="Tahoma" w:hAnsi="Tahoma" w:cs="Tahoma"/>
          <w:szCs w:val="24"/>
        </w:rPr>
      </w:pPr>
      <w:r w:rsidRPr="00E30141">
        <w:rPr>
          <w:rFonts w:ascii="Tahoma" w:hAnsi="Tahoma" w:cs="Tahoma"/>
          <w:szCs w:val="24"/>
        </w:rPr>
        <w:br w:type="page"/>
      </w:r>
    </w:p>
    <w:p w14:paraId="4AA53786" w14:textId="77777777" w:rsidR="002B7C57" w:rsidRPr="00E30141" w:rsidRDefault="002B7C57" w:rsidP="009A2329">
      <w:pPr>
        <w:pStyle w:val="Naslov"/>
        <w:sectPr w:rsidR="002B7C57" w:rsidRPr="00E30141" w:rsidSect="00270CC0">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E30141" w:rsidRDefault="00387F2A" w:rsidP="009A2329">
      <w:pPr>
        <w:pStyle w:val="Naslov"/>
      </w:pPr>
      <w:bookmarkStart w:id="0" w:name="_Toc146978240"/>
      <w:r w:rsidRPr="00E30141">
        <w:lastRenderedPageBreak/>
        <w:t>IZJAVA O AVTORSTVU DIPLOMSKEGA DELA</w:t>
      </w:r>
      <w:bookmarkEnd w:id="0"/>
    </w:p>
    <w:p w14:paraId="445859AE" w14:textId="4E642E4A" w:rsidR="007623DE" w:rsidRPr="00E30141" w:rsidRDefault="00387F2A" w:rsidP="007850CC">
      <w:pPr>
        <w:rPr>
          <w:rFonts w:cs="Arial"/>
          <w:szCs w:val="24"/>
        </w:rPr>
      </w:pPr>
      <w:r w:rsidRPr="00E30141">
        <w:rPr>
          <w:rFonts w:cs="Arial"/>
          <w:szCs w:val="24"/>
        </w:rPr>
        <w:t>Podpisani Tine Pretnar, študent 1. bolonjske stopnje smeri Upravn</w:t>
      </w:r>
      <w:r w:rsidR="007623DE" w:rsidRPr="00E30141">
        <w:rPr>
          <w:rFonts w:cs="Arial"/>
          <w:szCs w:val="24"/>
        </w:rPr>
        <w:t>a Informatika, z vpisno številko 04170151, sem avtor diplomskega dela z naslovom Razvoj aplikacije za označevanje divjih odlagališč.</w:t>
      </w:r>
    </w:p>
    <w:p w14:paraId="59801970" w14:textId="3DDE9D39" w:rsidR="007623DE" w:rsidRPr="00E30141" w:rsidRDefault="007623DE" w:rsidP="007850CC">
      <w:pPr>
        <w:rPr>
          <w:rFonts w:cs="Arial"/>
          <w:szCs w:val="24"/>
        </w:rPr>
      </w:pPr>
      <w:r w:rsidRPr="00E30141">
        <w:rPr>
          <w:rFonts w:cs="Arial"/>
          <w:szCs w:val="24"/>
        </w:rPr>
        <w:t>S svojim podpisom zagotavljam, da:</w:t>
      </w:r>
    </w:p>
    <w:p w14:paraId="458F8929" w14:textId="2821D551" w:rsidR="007623DE" w:rsidRPr="00E30141" w:rsidRDefault="007623DE" w:rsidP="007850CC">
      <w:pPr>
        <w:pStyle w:val="Odstavekseznama"/>
        <w:numPr>
          <w:ilvl w:val="0"/>
          <w:numId w:val="1"/>
        </w:numPr>
        <w:rPr>
          <w:rFonts w:cs="Arial"/>
          <w:szCs w:val="24"/>
        </w:rPr>
      </w:pPr>
      <w:r w:rsidRPr="00E30141">
        <w:rPr>
          <w:rFonts w:cs="Arial"/>
          <w:szCs w:val="24"/>
        </w:rPr>
        <w:t>je predloženo delo izključno rezultat mojega lastnega raziskovalnega dela,</w:t>
      </w:r>
    </w:p>
    <w:p w14:paraId="0B7F9973" w14:textId="08EB2384" w:rsidR="007623DE" w:rsidRPr="00E30141" w:rsidRDefault="007623DE" w:rsidP="007850CC">
      <w:pPr>
        <w:pStyle w:val="Odstavekseznama"/>
        <w:numPr>
          <w:ilvl w:val="0"/>
          <w:numId w:val="1"/>
        </w:numPr>
        <w:rPr>
          <w:rFonts w:cs="Arial"/>
          <w:szCs w:val="24"/>
        </w:rPr>
      </w:pPr>
      <w:r w:rsidRPr="00E30141">
        <w:rPr>
          <w:rFonts w:cs="Arial"/>
          <w:szCs w:val="24"/>
        </w:rPr>
        <w:t>sem po</w:t>
      </w:r>
      <w:r w:rsidR="00AE56E8" w:rsidRPr="00E30141">
        <w:rPr>
          <w:rFonts w:cs="Arial"/>
          <w:szCs w:val="24"/>
        </w:rPr>
        <w:t>skrbel, da so dela in mnenja drugih avtorjev oziroma avtoric, ki jih uporabljam v predloženem delu, navedena oziroma citirana v skladu s fakultetnimi navodili</w:t>
      </w:r>
    </w:p>
    <w:p w14:paraId="001726D3" w14:textId="234D12B8" w:rsidR="00AE56E8" w:rsidRPr="00E30141" w:rsidRDefault="00AE56E8" w:rsidP="007850CC">
      <w:pPr>
        <w:pStyle w:val="Odstavekseznama"/>
        <w:numPr>
          <w:ilvl w:val="0"/>
          <w:numId w:val="1"/>
        </w:numPr>
        <w:ind w:left="714" w:hanging="357"/>
        <w:rPr>
          <w:rFonts w:cs="Arial"/>
          <w:szCs w:val="24"/>
        </w:rPr>
      </w:pPr>
      <w:r w:rsidRPr="00E30141">
        <w:rPr>
          <w:rFonts w:cs="Arial"/>
          <w:szCs w:val="24"/>
        </w:rPr>
        <w:t>sem poskrbel, da so vsa dela in mnenja drugih avtorjev oziroma avtoric navedena v seznamu literature in virov, ki so sestavni element predložene</w:t>
      </w:r>
      <w:r w:rsidR="005177AA" w:rsidRPr="00E30141">
        <w:rPr>
          <w:rFonts w:cs="Arial"/>
          <w:szCs w:val="24"/>
        </w:rPr>
        <w:t>ga dela in je zapisan v skladu s fakultetnimi navodili,</w:t>
      </w:r>
    </w:p>
    <w:p w14:paraId="032A3A94" w14:textId="455B498F" w:rsidR="005177AA" w:rsidRPr="00E30141" w:rsidRDefault="005177AA" w:rsidP="007850CC">
      <w:pPr>
        <w:pStyle w:val="Odstavekseznama"/>
        <w:numPr>
          <w:ilvl w:val="0"/>
          <w:numId w:val="1"/>
        </w:numPr>
        <w:ind w:left="714" w:hanging="357"/>
        <w:rPr>
          <w:rFonts w:cs="Arial"/>
          <w:szCs w:val="24"/>
        </w:rPr>
      </w:pPr>
      <w:r w:rsidRPr="00E30141">
        <w:rPr>
          <w:rFonts w:cs="Arial"/>
          <w:szCs w:val="24"/>
        </w:rPr>
        <w:t>sem pridobil vsa dovoljenja za uporabo avtorskih del, ki so v celoti prenesena v predloženo delo in sem to tudi jasno zapisal v predloženem delu,</w:t>
      </w:r>
    </w:p>
    <w:p w14:paraId="5CF3DBFA" w14:textId="2E685859" w:rsidR="005177AA" w:rsidRPr="00E30141" w:rsidRDefault="005177AA" w:rsidP="007850CC">
      <w:pPr>
        <w:pStyle w:val="Odstavekseznama"/>
        <w:numPr>
          <w:ilvl w:val="0"/>
          <w:numId w:val="1"/>
        </w:numPr>
        <w:ind w:left="714" w:hanging="357"/>
        <w:rPr>
          <w:rFonts w:cs="Arial"/>
          <w:szCs w:val="24"/>
        </w:rPr>
      </w:pPr>
      <w:r w:rsidRPr="00E30141">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E30141" w:rsidRDefault="00AF2BB2" w:rsidP="007850CC">
      <w:pPr>
        <w:pStyle w:val="Odstavekseznama"/>
        <w:numPr>
          <w:ilvl w:val="0"/>
          <w:numId w:val="1"/>
        </w:numPr>
        <w:ind w:left="714" w:hanging="357"/>
        <w:rPr>
          <w:rFonts w:cs="Arial"/>
          <w:szCs w:val="24"/>
        </w:rPr>
      </w:pPr>
      <w:r w:rsidRPr="00E30141">
        <w:rPr>
          <w:rFonts w:cs="Arial"/>
          <w:szCs w:val="24"/>
        </w:rPr>
        <w:t>se zavedam posledic, ki jih dokazano plagiatorstvo lahko predstavlja za predloženo delo in za moj status na Fakulteti za upravo,</w:t>
      </w:r>
    </w:p>
    <w:p w14:paraId="7C1DFBCC" w14:textId="7F570530" w:rsidR="00AF2BB2" w:rsidRPr="00E30141" w:rsidRDefault="00AF2BB2" w:rsidP="007850CC">
      <w:pPr>
        <w:pStyle w:val="Odstavekseznama"/>
        <w:numPr>
          <w:ilvl w:val="0"/>
          <w:numId w:val="1"/>
        </w:numPr>
        <w:ind w:left="714" w:hanging="357"/>
        <w:rPr>
          <w:rFonts w:cs="Arial"/>
          <w:szCs w:val="24"/>
        </w:rPr>
      </w:pPr>
      <w:r w:rsidRPr="00E30141">
        <w:rPr>
          <w:rFonts w:cs="Arial"/>
          <w:szCs w:val="24"/>
        </w:rPr>
        <w:t>soglašam z objavo dela v Repozitoriju  Univerze v Ljubljani.</w:t>
      </w:r>
    </w:p>
    <w:p w14:paraId="63583B42" w14:textId="1D9FF375" w:rsidR="00AF2BB2" w:rsidRPr="00E30141" w:rsidRDefault="00AF2BB2" w:rsidP="007850CC">
      <w:pPr>
        <w:ind w:left="357"/>
        <w:rPr>
          <w:rFonts w:cs="Arial"/>
          <w:szCs w:val="24"/>
        </w:rPr>
      </w:pPr>
      <w:r w:rsidRPr="00E30141">
        <w:rPr>
          <w:rFonts w:cs="Arial"/>
          <w:szCs w:val="24"/>
        </w:rPr>
        <w:t>Diplomsko delo je lektoriral                      .</w:t>
      </w:r>
    </w:p>
    <w:p w14:paraId="19FD9110" w14:textId="77777777" w:rsidR="00AF2BB2" w:rsidRPr="00E30141" w:rsidRDefault="00AF2BB2" w:rsidP="007850CC">
      <w:pPr>
        <w:ind w:left="357"/>
        <w:rPr>
          <w:rFonts w:cs="Arial"/>
          <w:szCs w:val="24"/>
        </w:rPr>
      </w:pPr>
    </w:p>
    <w:p w14:paraId="79B587CF" w14:textId="373A4049" w:rsidR="00AF2BB2" w:rsidRPr="00E30141" w:rsidRDefault="00AF2BB2" w:rsidP="007850CC">
      <w:pPr>
        <w:ind w:left="357"/>
        <w:rPr>
          <w:rFonts w:cs="Arial"/>
          <w:szCs w:val="24"/>
        </w:rPr>
      </w:pPr>
      <w:r w:rsidRPr="00E30141">
        <w:rPr>
          <w:rFonts w:cs="Arial"/>
          <w:szCs w:val="24"/>
        </w:rPr>
        <w:t>Ljubljana, datum oddaje dela</w:t>
      </w:r>
    </w:p>
    <w:p w14:paraId="162D9A53" w14:textId="77777777" w:rsidR="00AF2BB2" w:rsidRPr="00E30141" w:rsidRDefault="00AF2BB2" w:rsidP="007850CC">
      <w:pPr>
        <w:ind w:left="357"/>
        <w:rPr>
          <w:rFonts w:cs="Arial"/>
          <w:szCs w:val="24"/>
        </w:rPr>
      </w:pPr>
    </w:p>
    <w:p w14:paraId="1743A714" w14:textId="196D6FF4" w:rsidR="00FB05F4" w:rsidRPr="00E30141" w:rsidRDefault="00AF2BB2" w:rsidP="007850CC">
      <w:pPr>
        <w:ind w:left="357"/>
        <w:rPr>
          <w:rFonts w:cs="Arial"/>
          <w:szCs w:val="24"/>
        </w:rPr>
      </w:pPr>
      <w:r w:rsidRPr="00E30141">
        <w:rPr>
          <w:rFonts w:cs="Arial"/>
          <w:szCs w:val="24"/>
        </w:rPr>
        <w:t xml:space="preserve">                                                                               </w:t>
      </w:r>
      <w:r w:rsidR="00FB05F4" w:rsidRPr="00E30141">
        <w:rPr>
          <w:rFonts w:cs="Arial"/>
          <w:szCs w:val="24"/>
        </w:rPr>
        <w:t xml:space="preserve">       </w:t>
      </w:r>
      <w:r w:rsidRPr="00E30141">
        <w:rPr>
          <w:rFonts w:cs="Arial"/>
          <w:szCs w:val="24"/>
        </w:rPr>
        <w:t>Podpis avtorja</w:t>
      </w:r>
      <w:r w:rsidR="00FB05F4" w:rsidRPr="00E30141">
        <w:rPr>
          <w:rFonts w:cs="Arial"/>
          <w:szCs w:val="24"/>
        </w:rPr>
        <w:t>:*</w:t>
      </w:r>
    </w:p>
    <w:p w14:paraId="5E80F07C" w14:textId="77777777" w:rsidR="00FB05F4" w:rsidRPr="00E30141" w:rsidRDefault="00FB05F4" w:rsidP="007850CC">
      <w:pPr>
        <w:ind w:left="357"/>
        <w:rPr>
          <w:rFonts w:cs="Arial"/>
          <w:szCs w:val="24"/>
        </w:rPr>
      </w:pPr>
    </w:p>
    <w:p w14:paraId="14C1B77C" w14:textId="77777777" w:rsidR="00FB05F4" w:rsidRPr="00E30141" w:rsidRDefault="00FB05F4" w:rsidP="007850CC">
      <w:pPr>
        <w:ind w:left="357"/>
        <w:rPr>
          <w:rFonts w:cs="Arial"/>
          <w:szCs w:val="24"/>
        </w:rPr>
      </w:pPr>
    </w:p>
    <w:p w14:paraId="1FE4C362" w14:textId="77777777" w:rsidR="007850CC" w:rsidRPr="00E30141" w:rsidRDefault="007850CC" w:rsidP="007850CC">
      <w:pPr>
        <w:ind w:left="357"/>
        <w:rPr>
          <w:rFonts w:cs="Arial"/>
          <w:szCs w:val="24"/>
        </w:rPr>
      </w:pPr>
    </w:p>
    <w:p w14:paraId="7413F555" w14:textId="6D733602" w:rsidR="00D10C0E" w:rsidRPr="00E30141" w:rsidRDefault="00FB05F4" w:rsidP="007850CC">
      <w:pPr>
        <w:ind w:left="357"/>
        <w:rPr>
          <w:rFonts w:cs="Arial"/>
          <w:szCs w:val="24"/>
        </w:rPr>
      </w:pPr>
      <w:r w:rsidRPr="00E30141">
        <w:rPr>
          <w:rFonts w:cs="Arial"/>
          <w:szCs w:val="24"/>
        </w:rPr>
        <w:t>_________________________</w:t>
      </w:r>
    </w:p>
    <w:p w14:paraId="342A2F4B" w14:textId="77777777" w:rsidR="007850CC" w:rsidRPr="00E30141" w:rsidRDefault="00D10C0E" w:rsidP="000801DC">
      <w:pPr>
        <w:pStyle w:val="Naslov"/>
      </w:pPr>
      <w:r w:rsidRPr="00E30141">
        <w:br w:type="page"/>
      </w:r>
      <w:bookmarkStart w:id="1" w:name="_Toc146978241"/>
      <w:r w:rsidR="007850CC" w:rsidRPr="00E30141">
        <w:lastRenderedPageBreak/>
        <w:t>POVZETEK</w:t>
      </w:r>
      <w:bookmarkEnd w:id="1"/>
    </w:p>
    <w:p w14:paraId="2148D5E1" w14:textId="15AF7D1F" w:rsidR="007850CC" w:rsidRPr="00E30141" w:rsidRDefault="00EE4181" w:rsidP="007850CC">
      <w:pPr>
        <w:rPr>
          <w:rFonts w:cs="Arial"/>
          <w:szCs w:val="24"/>
        </w:rPr>
      </w:pPr>
      <w:r w:rsidRPr="00E30141">
        <w:rPr>
          <w:rFonts w:cs="Arial"/>
          <w:szCs w:val="24"/>
        </w:rPr>
        <w:t>Besedilo</w:t>
      </w:r>
    </w:p>
    <w:p w14:paraId="2E98C115" w14:textId="2A3E53AF" w:rsidR="00EE4181" w:rsidRPr="00E30141" w:rsidRDefault="00EE4181" w:rsidP="007850CC">
      <w:pPr>
        <w:rPr>
          <w:rFonts w:cs="Arial"/>
          <w:szCs w:val="24"/>
        </w:rPr>
      </w:pPr>
      <w:r w:rsidRPr="00E30141">
        <w:rPr>
          <w:rFonts w:cs="Arial"/>
          <w:szCs w:val="24"/>
        </w:rPr>
        <w:t>Besedilo</w:t>
      </w:r>
    </w:p>
    <w:p w14:paraId="5C29764A" w14:textId="4042B7B4" w:rsidR="00EE4181" w:rsidRPr="00E30141" w:rsidRDefault="00EE4181" w:rsidP="007850CC">
      <w:pPr>
        <w:rPr>
          <w:rFonts w:cs="Arial"/>
          <w:szCs w:val="24"/>
        </w:rPr>
      </w:pPr>
      <w:r w:rsidRPr="00E30141">
        <w:rPr>
          <w:rFonts w:cs="Arial"/>
          <w:szCs w:val="24"/>
        </w:rPr>
        <w:t>Besedilo</w:t>
      </w:r>
    </w:p>
    <w:p w14:paraId="284F5AA2" w14:textId="51EACD9F" w:rsidR="00EE4181" w:rsidRPr="00E30141" w:rsidRDefault="00EE4181" w:rsidP="007850CC">
      <w:pPr>
        <w:rPr>
          <w:rFonts w:cs="Arial"/>
          <w:szCs w:val="24"/>
        </w:rPr>
      </w:pPr>
      <w:r w:rsidRPr="00E30141">
        <w:rPr>
          <w:rFonts w:cs="Arial"/>
          <w:b/>
          <w:bCs/>
          <w:szCs w:val="24"/>
        </w:rPr>
        <w:t>Ključne besede</w:t>
      </w:r>
      <w:r w:rsidRPr="00E30141">
        <w:rPr>
          <w:rFonts w:cs="Arial"/>
          <w:szCs w:val="24"/>
        </w:rPr>
        <w:t>:</w:t>
      </w:r>
    </w:p>
    <w:p w14:paraId="37DF28C6" w14:textId="77777777" w:rsidR="00EE4181" w:rsidRPr="00E30141" w:rsidRDefault="00EE4181">
      <w:pPr>
        <w:rPr>
          <w:rFonts w:cs="Arial"/>
          <w:szCs w:val="24"/>
        </w:rPr>
      </w:pPr>
      <w:r w:rsidRPr="00E30141">
        <w:rPr>
          <w:rFonts w:cs="Arial"/>
          <w:szCs w:val="24"/>
        </w:rPr>
        <w:br w:type="page"/>
      </w:r>
    </w:p>
    <w:p w14:paraId="6C443B01" w14:textId="10987773" w:rsidR="00EE4181" w:rsidRPr="00E30141" w:rsidRDefault="00EE4181" w:rsidP="000801DC">
      <w:pPr>
        <w:pStyle w:val="Naslov"/>
      </w:pPr>
      <w:bookmarkStart w:id="2" w:name="_Toc146978242"/>
      <w:r w:rsidRPr="00E30141">
        <w:lastRenderedPageBreak/>
        <w:t>ABSTRACT</w:t>
      </w:r>
      <w:bookmarkEnd w:id="2"/>
    </w:p>
    <w:p w14:paraId="2A488F8B" w14:textId="659F88F1" w:rsidR="00A86E6F" w:rsidRPr="00E30141" w:rsidRDefault="00EE4181" w:rsidP="00A86E6F">
      <w:pPr>
        <w:pStyle w:val="Naslov"/>
        <w:outlineLvl w:val="9"/>
      </w:pPr>
      <w:r w:rsidRPr="00E30141">
        <w:t>DEVELOPMENT OF AN APPLICATION FOR RECORDING  OF ILLEGAL DUMPING SITE</w:t>
      </w:r>
      <w:r w:rsidR="00A86E6F" w:rsidRPr="00E30141">
        <w:t xml:space="preserve"> LOCATIONS</w:t>
      </w:r>
    </w:p>
    <w:p w14:paraId="17593BEA" w14:textId="555C391A" w:rsidR="00EE4181" w:rsidRPr="00E30141" w:rsidRDefault="00EE4181" w:rsidP="00EE4181">
      <w:pPr>
        <w:rPr>
          <w:rFonts w:cs="Arial"/>
          <w:szCs w:val="24"/>
        </w:rPr>
      </w:pPr>
      <w:proofErr w:type="spellStart"/>
      <w:r w:rsidRPr="00E30141">
        <w:rPr>
          <w:rFonts w:cs="Arial"/>
          <w:szCs w:val="24"/>
        </w:rPr>
        <w:t>Text</w:t>
      </w:r>
      <w:proofErr w:type="spellEnd"/>
      <w:r w:rsidRPr="00E30141">
        <w:rPr>
          <w:rFonts w:cs="Arial"/>
          <w:szCs w:val="24"/>
        </w:rPr>
        <w:t xml:space="preserve"> </w:t>
      </w:r>
    </w:p>
    <w:p w14:paraId="11608B09" w14:textId="0A291AF1" w:rsidR="00EE4181" w:rsidRPr="00E30141" w:rsidRDefault="00EE4181" w:rsidP="00EE4181">
      <w:pPr>
        <w:rPr>
          <w:rFonts w:cs="Arial"/>
          <w:szCs w:val="24"/>
        </w:rPr>
      </w:pPr>
      <w:proofErr w:type="spellStart"/>
      <w:r w:rsidRPr="00E30141">
        <w:rPr>
          <w:rFonts w:cs="Arial"/>
          <w:szCs w:val="24"/>
        </w:rPr>
        <w:t>Text</w:t>
      </w:r>
      <w:proofErr w:type="spellEnd"/>
    </w:p>
    <w:p w14:paraId="75CB183E" w14:textId="69B51B6B" w:rsidR="00EE4181" w:rsidRPr="00E30141" w:rsidRDefault="00EE4181" w:rsidP="00EE4181">
      <w:pPr>
        <w:rPr>
          <w:rFonts w:cs="Arial"/>
          <w:szCs w:val="24"/>
        </w:rPr>
      </w:pPr>
      <w:proofErr w:type="spellStart"/>
      <w:r w:rsidRPr="00E30141">
        <w:rPr>
          <w:rFonts w:cs="Arial"/>
          <w:szCs w:val="24"/>
        </w:rPr>
        <w:t>Text</w:t>
      </w:r>
      <w:proofErr w:type="spellEnd"/>
    </w:p>
    <w:p w14:paraId="1813FC21" w14:textId="5F78EC57" w:rsidR="00EE4181" w:rsidRPr="00E30141" w:rsidRDefault="00EE4181" w:rsidP="00EE4181">
      <w:pPr>
        <w:rPr>
          <w:rFonts w:cs="Arial"/>
          <w:szCs w:val="24"/>
        </w:rPr>
      </w:pPr>
      <w:proofErr w:type="spellStart"/>
      <w:r w:rsidRPr="00E30141">
        <w:rPr>
          <w:rFonts w:cs="Arial"/>
          <w:b/>
          <w:bCs/>
          <w:szCs w:val="24"/>
        </w:rPr>
        <w:t>Keywords</w:t>
      </w:r>
      <w:proofErr w:type="spellEnd"/>
      <w:r w:rsidRPr="00E30141">
        <w:rPr>
          <w:rFonts w:cs="Arial"/>
          <w:szCs w:val="24"/>
        </w:rPr>
        <w:t>:</w:t>
      </w:r>
    </w:p>
    <w:p w14:paraId="12E3BE8F" w14:textId="5FE29051" w:rsidR="009F5A34" w:rsidRPr="00E30141" w:rsidRDefault="00EE4181" w:rsidP="009F5A34">
      <w:pPr>
        <w:rPr>
          <w:rFonts w:cs="Arial"/>
          <w:szCs w:val="24"/>
        </w:rPr>
      </w:pPr>
      <w:r w:rsidRPr="00E30141">
        <w:rPr>
          <w:rFonts w:cs="Arial"/>
          <w:szCs w:val="24"/>
        </w:rPr>
        <w:br w:type="page"/>
      </w:r>
    </w:p>
    <w:p w14:paraId="278FA87F" w14:textId="454386E5" w:rsidR="009F5A34" w:rsidRPr="00E30141" w:rsidRDefault="009F5A34" w:rsidP="009F5A34">
      <w:pPr>
        <w:pStyle w:val="Naslov"/>
        <w:outlineLvl w:val="9"/>
      </w:pPr>
      <w:r w:rsidRPr="00E30141">
        <w:lastRenderedPageBreak/>
        <w:t>KAZALO</w:t>
      </w:r>
    </w:p>
    <w:p w14:paraId="2464B807" w14:textId="168299B2" w:rsidR="00472923" w:rsidRDefault="009F5A34">
      <w:pPr>
        <w:pStyle w:val="Kazalovsebine1"/>
        <w:tabs>
          <w:tab w:val="right" w:leader="dot" w:pos="9062"/>
        </w:tabs>
        <w:rPr>
          <w:rFonts w:asciiTheme="minorHAnsi" w:eastAsiaTheme="minorEastAsia" w:hAnsiTheme="minorHAnsi"/>
          <w:noProof/>
          <w:kern w:val="2"/>
          <w:sz w:val="22"/>
          <w:lang w:eastAsia="sl-SI"/>
          <w14:ligatures w14:val="standardContextual"/>
        </w:rPr>
      </w:pPr>
      <w:r w:rsidRPr="00E30141">
        <w:rPr>
          <w:rFonts w:cs="Arial"/>
          <w:szCs w:val="24"/>
        </w:rPr>
        <w:fldChar w:fldCharType="begin"/>
      </w:r>
      <w:r w:rsidRPr="00E30141">
        <w:rPr>
          <w:rFonts w:cs="Arial"/>
          <w:szCs w:val="24"/>
        </w:rPr>
        <w:instrText xml:space="preserve"> TOC \o "1-3" \h \z \u </w:instrText>
      </w:r>
      <w:r w:rsidRPr="00E30141">
        <w:rPr>
          <w:rFonts w:cs="Arial"/>
          <w:szCs w:val="24"/>
        </w:rPr>
        <w:fldChar w:fldCharType="separate"/>
      </w:r>
      <w:hyperlink w:anchor="_Toc146978240" w:history="1">
        <w:r w:rsidR="00472923" w:rsidRPr="00C05286">
          <w:rPr>
            <w:rStyle w:val="Hiperpovezava"/>
            <w:noProof/>
          </w:rPr>
          <w:t>IZJAVA O AVTORSTVU DIPLOMSKEGA DELA</w:t>
        </w:r>
        <w:r w:rsidR="00472923">
          <w:rPr>
            <w:noProof/>
            <w:webHidden/>
          </w:rPr>
          <w:tab/>
        </w:r>
        <w:r w:rsidR="00472923">
          <w:rPr>
            <w:noProof/>
            <w:webHidden/>
          </w:rPr>
          <w:fldChar w:fldCharType="begin"/>
        </w:r>
        <w:r w:rsidR="00472923">
          <w:rPr>
            <w:noProof/>
            <w:webHidden/>
          </w:rPr>
          <w:instrText xml:space="preserve"> PAGEREF _Toc146978240 \h </w:instrText>
        </w:r>
        <w:r w:rsidR="00472923">
          <w:rPr>
            <w:noProof/>
            <w:webHidden/>
          </w:rPr>
        </w:r>
        <w:r w:rsidR="00472923">
          <w:rPr>
            <w:noProof/>
            <w:webHidden/>
          </w:rPr>
          <w:fldChar w:fldCharType="separate"/>
        </w:r>
        <w:r w:rsidR="00472923">
          <w:rPr>
            <w:noProof/>
            <w:webHidden/>
          </w:rPr>
          <w:t>i</w:t>
        </w:r>
        <w:r w:rsidR="00472923">
          <w:rPr>
            <w:noProof/>
            <w:webHidden/>
          </w:rPr>
          <w:fldChar w:fldCharType="end"/>
        </w:r>
      </w:hyperlink>
    </w:p>
    <w:p w14:paraId="46F4BCBC" w14:textId="2BF70534"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41" w:history="1">
        <w:r w:rsidR="00472923" w:rsidRPr="00C05286">
          <w:rPr>
            <w:rStyle w:val="Hiperpovezava"/>
            <w:noProof/>
          </w:rPr>
          <w:t>POVZETEK</w:t>
        </w:r>
        <w:r w:rsidR="00472923">
          <w:rPr>
            <w:noProof/>
            <w:webHidden/>
          </w:rPr>
          <w:tab/>
        </w:r>
        <w:r w:rsidR="00472923">
          <w:rPr>
            <w:noProof/>
            <w:webHidden/>
          </w:rPr>
          <w:fldChar w:fldCharType="begin"/>
        </w:r>
        <w:r w:rsidR="00472923">
          <w:rPr>
            <w:noProof/>
            <w:webHidden/>
          </w:rPr>
          <w:instrText xml:space="preserve"> PAGEREF _Toc146978241 \h </w:instrText>
        </w:r>
        <w:r w:rsidR="00472923">
          <w:rPr>
            <w:noProof/>
            <w:webHidden/>
          </w:rPr>
        </w:r>
        <w:r w:rsidR="00472923">
          <w:rPr>
            <w:noProof/>
            <w:webHidden/>
          </w:rPr>
          <w:fldChar w:fldCharType="separate"/>
        </w:r>
        <w:r w:rsidR="00472923">
          <w:rPr>
            <w:noProof/>
            <w:webHidden/>
          </w:rPr>
          <w:t>ii</w:t>
        </w:r>
        <w:r w:rsidR="00472923">
          <w:rPr>
            <w:noProof/>
            <w:webHidden/>
          </w:rPr>
          <w:fldChar w:fldCharType="end"/>
        </w:r>
      </w:hyperlink>
    </w:p>
    <w:p w14:paraId="35F94A1F" w14:textId="48C405F4"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42" w:history="1">
        <w:r w:rsidR="00472923" w:rsidRPr="00C05286">
          <w:rPr>
            <w:rStyle w:val="Hiperpovezava"/>
            <w:noProof/>
          </w:rPr>
          <w:t>ABSTRACT</w:t>
        </w:r>
        <w:r w:rsidR="00472923">
          <w:rPr>
            <w:noProof/>
            <w:webHidden/>
          </w:rPr>
          <w:tab/>
        </w:r>
        <w:r w:rsidR="00472923">
          <w:rPr>
            <w:noProof/>
            <w:webHidden/>
          </w:rPr>
          <w:fldChar w:fldCharType="begin"/>
        </w:r>
        <w:r w:rsidR="00472923">
          <w:rPr>
            <w:noProof/>
            <w:webHidden/>
          </w:rPr>
          <w:instrText xml:space="preserve"> PAGEREF _Toc146978242 \h </w:instrText>
        </w:r>
        <w:r w:rsidR="00472923">
          <w:rPr>
            <w:noProof/>
            <w:webHidden/>
          </w:rPr>
        </w:r>
        <w:r w:rsidR="00472923">
          <w:rPr>
            <w:noProof/>
            <w:webHidden/>
          </w:rPr>
          <w:fldChar w:fldCharType="separate"/>
        </w:r>
        <w:r w:rsidR="00472923">
          <w:rPr>
            <w:noProof/>
            <w:webHidden/>
          </w:rPr>
          <w:t>iii</w:t>
        </w:r>
        <w:r w:rsidR="00472923">
          <w:rPr>
            <w:noProof/>
            <w:webHidden/>
          </w:rPr>
          <w:fldChar w:fldCharType="end"/>
        </w:r>
      </w:hyperlink>
    </w:p>
    <w:p w14:paraId="379D483A" w14:textId="34E42DBA"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43" w:history="1">
        <w:r w:rsidR="00472923" w:rsidRPr="00C05286">
          <w:rPr>
            <w:rStyle w:val="Hiperpovezava"/>
            <w:noProof/>
          </w:rPr>
          <w:t>KAZALO PONAZORITEV</w:t>
        </w:r>
        <w:r w:rsidR="00472923">
          <w:rPr>
            <w:noProof/>
            <w:webHidden/>
          </w:rPr>
          <w:tab/>
        </w:r>
        <w:r w:rsidR="00472923">
          <w:rPr>
            <w:noProof/>
            <w:webHidden/>
          </w:rPr>
          <w:fldChar w:fldCharType="begin"/>
        </w:r>
        <w:r w:rsidR="00472923">
          <w:rPr>
            <w:noProof/>
            <w:webHidden/>
          </w:rPr>
          <w:instrText xml:space="preserve"> PAGEREF _Toc146978243 \h </w:instrText>
        </w:r>
        <w:r w:rsidR="00472923">
          <w:rPr>
            <w:noProof/>
            <w:webHidden/>
          </w:rPr>
        </w:r>
        <w:r w:rsidR="00472923">
          <w:rPr>
            <w:noProof/>
            <w:webHidden/>
          </w:rPr>
          <w:fldChar w:fldCharType="separate"/>
        </w:r>
        <w:r w:rsidR="00472923">
          <w:rPr>
            <w:noProof/>
            <w:webHidden/>
          </w:rPr>
          <w:t>vi</w:t>
        </w:r>
        <w:r w:rsidR="00472923">
          <w:rPr>
            <w:noProof/>
            <w:webHidden/>
          </w:rPr>
          <w:fldChar w:fldCharType="end"/>
        </w:r>
      </w:hyperlink>
    </w:p>
    <w:p w14:paraId="27E89F0E" w14:textId="518FC8AB"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44" w:history="1">
        <w:r w:rsidR="00472923" w:rsidRPr="00C05286">
          <w:rPr>
            <w:rStyle w:val="Hiperpovezava"/>
            <w:noProof/>
          </w:rPr>
          <w:t>1 UVOD</w:t>
        </w:r>
        <w:r w:rsidR="00472923">
          <w:rPr>
            <w:noProof/>
            <w:webHidden/>
          </w:rPr>
          <w:tab/>
        </w:r>
        <w:r w:rsidR="00472923">
          <w:rPr>
            <w:noProof/>
            <w:webHidden/>
          </w:rPr>
          <w:fldChar w:fldCharType="begin"/>
        </w:r>
        <w:r w:rsidR="00472923">
          <w:rPr>
            <w:noProof/>
            <w:webHidden/>
          </w:rPr>
          <w:instrText xml:space="preserve"> PAGEREF _Toc146978244 \h </w:instrText>
        </w:r>
        <w:r w:rsidR="00472923">
          <w:rPr>
            <w:noProof/>
            <w:webHidden/>
          </w:rPr>
        </w:r>
        <w:r w:rsidR="00472923">
          <w:rPr>
            <w:noProof/>
            <w:webHidden/>
          </w:rPr>
          <w:fldChar w:fldCharType="separate"/>
        </w:r>
        <w:r w:rsidR="00472923">
          <w:rPr>
            <w:noProof/>
            <w:webHidden/>
          </w:rPr>
          <w:t>1</w:t>
        </w:r>
        <w:r w:rsidR="00472923">
          <w:rPr>
            <w:noProof/>
            <w:webHidden/>
          </w:rPr>
          <w:fldChar w:fldCharType="end"/>
        </w:r>
      </w:hyperlink>
    </w:p>
    <w:p w14:paraId="222AA897" w14:textId="134B93C9"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45" w:history="1">
        <w:r w:rsidR="00472923" w:rsidRPr="00C05286">
          <w:rPr>
            <w:rStyle w:val="Hiperpovezava"/>
            <w:noProof/>
          </w:rPr>
          <w:t>2 DIVJA ODLAGALIŠČA V SLOVENIJI</w:t>
        </w:r>
        <w:r w:rsidR="00472923">
          <w:rPr>
            <w:noProof/>
            <w:webHidden/>
          </w:rPr>
          <w:tab/>
        </w:r>
        <w:r w:rsidR="00472923">
          <w:rPr>
            <w:noProof/>
            <w:webHidden/>
          </w:rPr>
          <w:fldChar w:fldCharType="begin"/>
        </w:r>
        <w:r w:rsidR="00472923">
          <w:rPr>
            <w:noProof/>
            <w:webHidden/>
          </w:rPr>
          <w:instrText xml:space="preserve"> PAGEREF _Toc146978245 \h </w:instrText>
        </w:r>
        <w:r w:rsidR="00472923">
          <w:rPr>
            <w:noProof/>
            <w:webHidden/>
          </w:rPr>
        </w:r>
        <w:r w:rsidR="00472923">
          <w:rPr>
            <w:noProof/>
            <w:webHidden/>
          </w:rPr>
          <w:fldChar w:fldCharType="separate"/>
        </w:r>
        <w:r w:rsidR="00472923">
          <w:rPr>
            <w:noProof/>
            <w:webHidden/>
          </w:rPr>
          <w:t>2</w:t>
        </w:r>
        <w:r w:rsidR="00472923">
          <w:rPr>
            <w:noProof/>
            <w:webHidden/>
          </w:rPr>
          <w:fldChar w:fldCharType="end"/>
        </w:r>
      </w:hyperlink>
    </w:p>
    <w:p w14:paraId="59926DCA" w14:textId="47B9814E"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46" w:history="1">
        <w:r w:rsidR="00472923" w:rsidRPr="00C05286">
          <w:rPr>
            <w:rStyle w:val="Hiperpovezava"/>
            <w:noProof/>
          </w:rPr>
          <w:t>2.1 NASTANEK DIVJIH ODLAGALIŠČ</w:t>
        </w:r>
        <w:r w:rsidR="00472923">
          <w:rPr>
            <w:noProof/>
            <w:webHidden/>
          </w:rPr>
          <w:tab/>
        </w:r>
        <w:r w:rsidR="00472923">
          <w:rPr>
            <w:noProof/>
            <w:webHidden/>
          </w:rPr>
          <w:fldChar w:fldCharType="begin"/>
        </w:r>
        <w:r w:rsidR="00472923">
          <w:rPr>
            <w:noProof/>
            <w:webHidden/>
          </w:rPr>
          <w:instrText xml:space="preserve"> PAGEREF _Toc146978246 \h </w:instrText>
        </w:r>
        <w:r w:rsidR="00472923">
          <w:rPr>
            <w:noProof/>
            <w:webHidden/>
          </w:rPr>
        </w:r>
        <w:r w:rsidR="00472923">
          <w:rPr>
            <w:noProof/>
            <w:webHidden/>
          </w:rPr>
          <w:fldChar w:fldCharType="separate"/>
        </w:r>
        <w:r w:rsidR="00472923">
          <w:rPr>
            <w:noProof/>
            <w:webHidden/>
          </w:rPr>
          <w:t>2</w:t>
        </w:r>
        <w:r w:rsidR="00472923">
          <w:rPr>
            <w:noProof/>
            <w:webHidden/>
          </w:rPr>
          <w:fldChar w:fldCharType="end"/>
        </w:r>
      </w:hyperlink>
    </w:p>
    <w:p w14:paraId="618ABC6B" w14:textId="3D7D6675"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47" w:history="1">
        <w:r w:rsidR="00472923" w:rsidRPr="00C05286">
          <w:rPr>
            <w:rStyle w:val="Hiperpovezava"/>
            <w:noProof/>
          </w:rPr>
          <w:t>2.2 PREPREČEVANJE DIVJIH ODLAGALIŠČ</w:t>
        </w:r>
        <w:r w:rsidR="00472923">
          <w:rPr>
            <w:noProof/>
            <w:webHidden/>
          </w:rPr>
          <w:tab/>
        </w:r>
        <w:r w:rsidR="00472923">
          <w:rPr>
            <w:noProof/>
            <w:webHidden/>
          </w:rPr>
          <w:fldChar w:fldCharType="begin"/>
        </w:r>
        <w:r w:rsidR="00472923">
          <w:rPr>
            <w:noProof/>
            <w:webHidden/>
          </w:rPr>
          <w:instrText xml:space="preserve"> PAGEREF _Toc146978247 \h </w:instrText>
        </w:r>
        <w:r w:rsidR="00472923">
          <w:rPr>
            <w:noProof/>
            <w:webHidden/>
          </w:rPr>
        </w:r>
        <w:r w:rsidR="00472923">
          <w:rPr>
            <w:noProof/>
            <w:webHidden/>
          </w:rPr>
          <w:fldChar w:fldCharType="separate"/>
        </w:r>
        <w:r w:rsidR="00472923">
          <w:rPr>
            <w:noProof/>
            <w:webHidden/>
          </w:rPr>
          <w:t>3</w:t>
        </w:r>
        <w:r w:rsidR="00472923">
          <w:rPr>
            <w:noProof/>
            <w:webHidden/>
          </w:rPr>
          <w:fldChar w:fldCharType="end"/>
        </w:r>
      </w:hyperlink>
    </w:p>
    <w:p w14:paraId="226B2D24" w14:textId="1574B42C"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48" w:history="1">
        <w:r w:rsidR="00472923" w:rsidRPr="00C05286">
          <w:rPr>
            <w:rStyle w:val="Hiperpovezava"/>
            <w:noProof/>
          </w:rPr>
          <w:t>3 TRENUTNI SISTEM ZA PRIJAVO DIVJIH ODLAGALIŠČ</w:t>
        </w:r>
        <w:r w:rsidR="00472923">
          <w:rPr>
            <w:noProof/>
            <w:webHidden/>
          </w:rPr>
          <w:tab/>
        </w:r>
        <w:r w:rsidR="00472923">
          <w:rPr>
            <w:noProof/>
            <w:webHidden/>
          </w:rPr>
          <w:fldChar w:fldCharType="begin"/>
        </w:r>
        <w:r w:rsidR="00472923">
          <w:rPr>
            <w:noProof/>
            <w:webHidden/>
          </w:rPr>
          <w:instrText xml:space="preserve"> PAGEREF _Toc146978248 \h </w:instrText>
        </w:r>
        <w:r w:rsidR="00472923">
          <w:rPr>
            <w:noProof/>
            <w:webHidden/>
          </w:rPr>
        </w:r>
        <w:r w:rsidR="00472923">
          <w:rPr>
            <w:noProof/>
            <w:webHidden/>
          </w:rPr>
          <w:fldChar w:fldCharType="separate"/>
        </w:r>
        <w:r w:rsidR="00472923">
          <w:rPr>
            <w:noProof/>
            <w:webHidden/>
          </w:rPr>
          <w:t>4</w:t>
        </w:r>
        <w:r w:rsidR="00472923">
          <w:rPr>
            <w:noProof/>
            <w:webHidden/>
          </w:rPr>
          <w:fldChar w:fldCharType="end"/>
        </w:r>
      </w:hyperlink>
    </w:p>
    <w:p w14:paraId="04AF7082" w14:textId="013BD047"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49" w:history="1">
        <w:r w:rsidR="00472923" w:rsidRPr="00C05286">
          <w:rPr>
            <w:rStyle w:val="Hiperpovezava"/>
            <w:noProof/>
          </w:rPr>
          <w:t>3.1 PRISTOJNI INŠPEKTORATI</w:t>
        </w:r>
        <w:r w:rsidR="00472923">
          <w:rPr>
            <w:noProof/>
            <w:webHidden/>
          </w:rPr>
          <w:tab/>
        </w:r>
        <w:r w:rsidR="00472923">
          <w:rPr>
            <w:noProof/>
            <w:webHidden/>
          </w:rPr>
          <w:fldChar w:fldCharType="begin"/>
        </w:r>
        <w:r w:rsidR="00472923">
          <w:rPr>
            <w:noProof/>
            <w:webHidden/>
          </w:rPr>
          <w:instrText xml:space="preserve"> PAGEREF _Toc146978249 \h </w:instrText>
        </w:r>
        <w:r w:rsidR="00472923">
          <w:rPr>
            <w:noProof/>
            <w:webHidden/>
          </w:rPr>
        </w:r>
        <w:r w:rsidR="00472923">
          <w:rPr>
            <w:noProof/>
            <w:webHidden/>
          </w:rPr>
          <w:fldChar w:fldCharType="separate"/>
        </w:r>
        <w:r w:rsidR="00472923">
          <w:rPr>
            <w:noProof/>
            <w:webHidden/>
          </w:rPr>
          <w:t>5</w:t>
        </w:r>
        <w:r w:rsidR="00472923">
          <w:rPr>
            <w:noProof/>
            <w:webHidden/>
          </w:rPr>
          <w:fldChar w:fldCharType="end"/>
        </w:r>
      </w:hyperlink>
    </w:p>
    <w:p w14:paraId="597BE811" w14:textId="4218EA5C"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50" w:history="1">
        <w:r w:rsidR="00472923" w:rsidRPr="00C05286">
          <w:rPr>
            <w:rStyle w:val="Hiperpovezava"/>
            <w:noProof/>
          </w:rPr>
          <w:t>3.2 DRUGI NAČINI PRIJAVE DIVJIH ODLAGALIŠČ</w:t>
        </w:r>
        <w:r w:rsidR="00472923">
          <w:rPr>
            <w:noProof/>
            <w:webHidden/>
          </w:rPr>
          <w:tab/>
        </w:r>
        <w:r w:rsidR="00472923">
          <w:rPr>
            <w:noProof/>
            <w:webHidden/>
          </w:rPr>
          <w:fldChar w:fldCharType="begin"/>
        </w:r>
        <w:r w:rsidR="00472923">
          <w:rPr>
            <w:noProof/>
            <w:webHidden/>
          </w:rPr>
          <w:instrText xml:space="preserve"> PAGEREF _Toc146978250 \h </w:instrText>
        </w:r>
        <w:r w:rsidR="00472923">
          <w:rPr>
            <w:noProof/>
            <w:webHidden/>
          </w:rPr>
        </w:r>
        <w:r w:rsidR="00472923">
          <w:rPr>
            <w:noProof/>
            <w:webHidden/>
          </w:rPr>
          <w:fldChar w:fldCharType="separate"/>
        </w:r>
        <w:r w:rsidR="00472923">
          <w:rPr>
            <w:noProof/>
            <w:webHidden/>
          </w:rPr>
          <w:t>7</w:t>
        </w:r>
        <w:r w:rsidR="00472923">
          <w:rPr>
            <w:noProof/>
            <w:webHidden/>
          </w:rPr>
          <w:fldChar w:fldCharType="end"/>
        </w:r>
      </w:hyperlink>
    </w:p>
    <w:p w14:paraId="0182C0E7" w14:textId="3D20E04D"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51" w:history="1">
        <w:r w:rsidR="00472923" w:rsidRPr="00C05286">
          <w:rPr>
            <w:rStyle w:val="Hiperpovezava"/>
            <w:noProof/>
          </w:rPr>
          <w:t>3.3 ZAKONODAJA</w:t>
        </w:r>
        <w:r w:rsidR="00472923">
          <w:rPr>
            <w:noProof/>
            <w:webHidden/>
          </w:rPr>
          <w:tab/>
        </w:r>
        <w:r w:rsidR="00472923">
          <w:rPr>
            <w:noProof/>
            <w:webHidden/>
          </w:rPr>
          <w:fldChar w:fldCharType="begin"/>
        </w:r>
        <w:r w:rsidR="00472923">
          <w:rPr>
            <w:noProof/>
            <w:webHidden/>
          </w:rPr>
          <w:instrText xml:space="preserve"> PAGEREF _Toc146978251 \h </w:instrText>
        </w:r>
        <w:r w:rsidR="00472923">
          <w:rPr>
            <w:noProof/>
            <w:webHidden/>
          </w:rPr>
        </w:r>
        <w:r w:rsidR="00472923">
          <w:rPr>
            <w:noProof/>
            <w:webHidden/>
          </w:rPr>
          <w:fldChar w:fldCharType="separate"/>
        </w:r>
        <w:r w:rsidR="00472923">
          <w:rPr>
            <w:noProof/>
            <w:webHidden/>
          </w:rPr>
          <w:t>7</w:t>
        </w:r>
        <w:r w:rsidR="00472923">
          <w:rPr>
            <w:noProof/>
            <w:webHidden/>
          </w:rPr>
          <w:fldChar w:fldCharType="end"/>
        </w:r>
      </w:hyperlink>
    </w:p>
    <w:p w14:paraId="102F008A" w14:textId="1155D446"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52" w:history="1">
        <w:r w:rsidR="00472923" w:rsidRPr="00C05286">
          <w:rPr>
            <w:rStyle w:val="Hiperpovezava"/>
            <w:noProof/>
          </w:rPr>
          <w:t>3.4 EVROPSKE DIREKTIVE O RAVNANJU Z ODPADKI</w:t>
        </w:r>
        <w:r w:rsidR="00472923">
          <w:rPr>
            <w:noProof/>
            <w:webHidden/>
          </w:rPr>
          <w:tab/>
        </w:r>
        <w:r w:rsidR="00472923">
          <w:rPr>
            <w:noProof/>
            <w:webHidden/>
          </w:rPr>
          <w:fldChar w:fldCharType="begin"/>
        </w:r>
        <w:r w:rsidR="00472923">
          <w:rPr>
            <w:noProof/>
            <w:webHidden/>
          </w:rPr>
          <w:instrText xml:space="preserve"> PAGEREF _Toc146978252 \h </w:instrText>
        </w:r>
        <w:r w:rsidR="00472923">
          <w:rPr>
            <w:noProof/>
            <w:webHidden/>
          </w:rPr>
        </w:r>
        <w:r w:rsidR="00472923">
          <w:rPr>
            <w:noProof/>
            <w:webHidden/>
          </w:rPr>
          <w:fldChar w:fldCharType="separate"/>
        </w:r>
        <w:r w:rsidR="00472923">
          <w:rPr>
            <w:noProof/>
            <w:webHidden/>
          </w:rPr>
          <w:t>11</w:t>
        </w:r>
        <w:r w:rsidR="00472923">
          <w:rPr>
            <w:noProof/>
            <w:webHidden/>
          </w:rPr>
          <w:fldChar w:fldCharType="end"/>
        </w:r>
      </w:hyperlink>
    </w:p>
    <w:p w14:paraId="76345E76" w14:textId="45D7E158"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53" w:history="1">
        <w:r w:rsidR="00472923" w:rsidRPr="00C05286">
          <w:rPr>
            <w:rStyle w:val="Hiperpovezava"/>
            <w:noProof/>
          </w:rPr>
          <w:t>4 SPECIFIKACIJA ZAHTEV</w:t>
        </w:r>
        <w:r w:rsidR="00472923">
          <w:rPr>
            <w:noProof/>
            <w:webHidden/>
          </w:rPr>
          <w:tab/>
        </w:r>
        <w:r w:rsidR="00472923">
          <w:rPr>
            <w:noProof/>
            <w:webHidden/>
          </w:rPr>
          <w:fldChar w:fldCharType="begin"/>
        </w:r>
        <w:r w:rsidR="00472923">
          <w:rPr>
            <w:noProof/>
            <w:webHidden/>
          </w:rPr>
          <w:instrText xml:space="preserve"> PAGEREF _Toc146978253 \h </w:instrText>
        </w:r>
        <w:r w:rsidR="00472923">
          <w:rPr>
            <w:noProof/>
            <w:webHidden/>
          </w:rPr>
        </w:r>
        <w:r w:rsidR="00472923">
          <w:rPr>
            <w:noProof/>
            <w:webHidden/>
          </w:rPr>
          <w:fldChar w:fldCharType="separate"/>
        </w:r>
        <w:r w:rsidR="00472923">
          <w:rPr>
            <w:noProof/>
            <w:webHidden/>
          </w:rPr>
          <w:t>13</w:t>
        </w:r>
        <w:r w:rsidR="00472923">
          <w:rPr>
            <w:noProof/>
            <w:webHidden/>
          </w:rPr>
          <w:fldChar w:fldCharType="end"/>
        </w:r>
      </w:hyperlink>
    </w:p>
    <w:p w14:paraId="5218C047" w14:textId="65D5E6EB"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54" w:history="1">
        <w:r w:rsidR="00472923" w:rsidRPr="00C05286">
          <w:rPr>
            <w:rStyle w:val="Hiperpovezava"/>
            <w:noProof/>
          </w:rPr>
          <w:t>4.1 UPORABNIŠKE VLOGE</w:t>
        </w:r>
        <w:r w:rsidR="00472923">
          <w:rPr>
            <w:noProof/>
            <w:webHidden/>
          </w:rPr>
          <w:tab/>
        </w:r>
        <w:r w:rsidR="00472923">
          <w:rPr>
            <w:noProof/>
            <w:webHidden/>
          </w:rPr>
          <w:fldChar w:fldCharType="begin"/>
        </w:r>
        <w:r w:rsidR="00472923">
          <w:rPr>
            <w:noProof/>
            <w:webHidden/>
          </w:rPr>
          <w:instrText xml:space="preserve"> PAGEREF _Toc146978254 \h </w:instrText>
        </w:r>
        <w:r w:rsidR="00472923">
          <w:rPr>
            <w:noProof/>
            <w:webHidden/>
          </w:rPr>
        </w:r>
        <w:r w:rsidR="00472923">
          <w:rPr>
            <w:noProof/>
            <w:webHidden/>
          </w:rPr>
          <w:fldChar w:fldCharType="separate"/>
        </w:r>
        <w:r w:rsidR="00472923">
          <w:rPr>
            <w:noProof/>
            <w:webHidden/>
          </w:rPr>
          <w:t>13</w:t>
        </w:r>
        <w:r w:rsidR="00472923">
          <w:rPr>
            <w:noProof/>
            <w:webHidden/>
          </w:rPr>
          <w:fldChar w:fldCharType="end"/>
        </w:r>
      </w:hyperlink>
    </w:p>
    <w:p w14:paraId="1A953924" w14:textId="1D3377D2"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55" w:history="1">
        <w:r w:rsidR="00472923" w:rsidRPr="00C05286">
          <w:rPr>
            <w:rStyle w:val="Hiperpovezava"/>
            <w:noProof/>
          </w:rPr>
          <w:t>4.2 FUNKCIONALNE ZAHTEVE</w:t>
        </w:r>
        <w:r w:rsidR="00472923">
          <w:rPr>
            <w:noProof/>
            <w:webHidden/>
          </w:rPr>
          <w:tab/>
        </w:r>
        <w:r w:rsidR="00472923">
          <w:rPr>
            <w:noProof/>
            <w:webHidden/>
          </w:rPr>
          <w:fldChar w:fldCharType="begin"/>
        </w:r>
        <w:r w:rsidR="00472923">
          <w:rPr>
            <w:noProof/>
            <w:webHidden/>
          </w:rPr>
          <w:instrText xml:space="preserve"> PAGEREF _Toc146978255 \h </w:instrText>
        </w:r>
        <w:r w:rsidR="00472923">
          <w:rPr>
            <w:noProof/>
            <w:webHidden/>
          </w:rPr>
        </w:r>
        <w:r w:rsidR="00472923">
          <w:rPr>
            <w:noProof/>
            <w:webHidden/>
          </w:rPr>
          <w:fldChar w:fldCharType="separate"/>
        </w:r>
        <w:r w:rsidR="00472923">
          <w:rPr>
            <w:noProof/>
            <w:webHidden/>
          </w:rPr>
          <w:t>13</w:t>
        </w:r>
        <w:r w:rsidR="00472923">
          <w:rPr>
            <w:noProof/>
            <w:webHidden/>
          </w:rPr>
          <w:fldChar w:fldCharType="end"/>
        </w:r>
      </w:hyperlink>
    </w:p>
    <w:p w14:paraId="69BDC948" w14:textId="1CC3B562"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56" w:history="1">
        <w:r w:rsidR="00472923" w:rsidRPr="00C05286">
          <w:rPr>
            <w:rStyle w:val="Hiperpovezava"/>
            <w:noProof/>
          </w:rPr>
          <w:t>4.3 NEFUNKCIONALNE ZAHTEVE</w:t>
        </w:r>
        <w:r w:rsidR="00472923">
          <w:rPr>
            <w:noProof/>
            <w:webHidden/>
          </w:rPr>
          <w:tab/>
        </w:r>
        <w:r w:rsidR="00472923">
          <w:rPr>
            <w:noProof/>
            <w:webHidden/>
          </w:rPr>
          <w:fldChar w:fldCharType="begin"/>
        </w:r>
        <w:r w:rsidR="00472923">
          <w:rPr>
            <w:noProof/>
            <w:webHidden/>
          </w:rPr>
          <w:instrText xml:space="preserve"> PAGEREF _Toc146978256 \h </w:instrText>
        </w:r>
        <w:r w:rsidR="00472923">
          <w:rPr>
            <w:noProof/>
            <w:webHidden/>
          </w:rPr>
        </w:r>
        <w:r w:rsidR="00472923">
          <w:rPr>
            <w:noProof/>
            <w:webHidden/>
          </w:rPr>
          <w:fldChar w:fldCharType="separate"/>
        </w:r>
        <w:r w:rsidR="00472923">
          <w:rPr>
            <w:noProof/>
            <w:webHidden/>
          </w:rPr>
          <w:t>20</w:t>
        </w:r>
        <w:r w:rsidR="00472923">
          <w:rPr>
            <w:noProof/>
            <w:webHidden/>
          </w:rPr>
          <w:fldChar w:fldCharType="end"/>
        </w:r>
      </w:hyperlink>
    </w:p>
    <w:p w14:paraId="30DFB9A1" w14:textId="6DD69694"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57" w:history="1">
        <w:r w:rsidR="00472923" w:rsidRPr="00C05286">
          <w:rPr>
            <w:rStyle w:val="Hiperpovezava"/>
            <w:noProof/>
          </w:rPr>
          <w:t>4.4 SLOVAR POJMOV</w:t>
        </w:r>
        <w:r w:rsidR="00472923">
          <w:rPr>
            <w:noProof/>
            <w:webHidden/>
          </w:rPr>
          <w:tab/>
        </w:r>
        <w:r w:rsidR="00472923">
          <w:rPr>
            <w:noProof/>
            <w:webHidden/>
          </w:rPr>
          <w:fldChar w:fldCharType="begin"/>
        </w:r>
        <w:r w:rsidR="00472923">
          <w:rPr>
            <w:noProof/>
            <w:webHidden/>
          </w:rPr>
          <w:instrText xml:space="preserve"> PAGEREF _Toc146978257 \h </w:instrText>
        </w:r>
        <w:r w:rsidR="00472923">
          <w:rPr>
            <w:noProof/>
            <w:webHidden/>
          </w:rPr>
        </w:r>
        <w:r w:rsidR="00472923">
          <w:rPr>
            <w:noProof/>
            <w:webHidden/>
          </w:rPr>
          <w:fldChar w:fldCharType="separate"/>
        </w:r>
        <w:r w:rsidR="00472923">
          <w:rPr>
            <w:noProof/>
            <w:webHidden/>
          </w:rPr>
          <w:t>21</w:t>
        </w:r>
        <w:r w:rsidR="00472923">
          <w:rPr>
            <w:noProof/>
            <w:webHidden/>
          </w:rPr>
          <w:fldChar w:fldCharType="end"/>
        </w:r>
      </w:hyperlink>
    </w:p>
    <w:p w14:paraId="11E1339A" w14:textId="0C5F7F8C"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58" w:history="1">
        <w:r w:rsidR="00472923" w:rsidRPr="00C05286">
          <w:rPr>
            <w:rStyle w:val="Hiperpovezava"/>
            <w:noProof/>
          </w:rPr>
          <w:t>4.5 DIAGRAM PRIMEROV UPORABE</w:t>
        </w:r>
        <w:r w:rsidR="00472923">
          <w:rPr>
            <w:noProof/>
            <w:webHidden/>
          </w:rPr>
          <w:tab/>
        </w:r>
        <w:r w:rsidR="00472923">
          <w:rPr>
            <w:noProof/>
            <w:webHidden/>
          </w:rPr>
          <w:fldChar w:fldCharType="begin"/>
        </w:r>
        <w:r w:rsidR="00472923">
          <w:rPr>
            <w:noProof/>
            <w:webHidden/>
          </w:rPr>
          <w:instrText xml:space="preserve"> PAGEREF _Toc146978258 \h </w:instrText>
        </w:r>
        <w:r w:rsidR="00472923">
          <w:rPr>
            <w:noProof/>
            <w:webHidden/>
          </w:rPr>
        </w:r>
        <w:r w:rsidR="00472923">
          <w:rPr>
            <w:noProof/>
            <w:webHidden/>
          </w:rPr>
          <w:fldChar w:fldCharType="separate"/>
        </w:r>
        <w:r w:rsidR="00472923">
          <w:rPr>
            <w:noProof/>
            <w:webHidden/>
          </w:rPr>
          <w:t>22</w:t>
        </w:r>
        <w:r w:rsidR="00472923">
          <w:rPr>
            <w:noProof/>
            <w:webHidden/>
          </w:rPr>
          <w:fldChar w:fldCharType="end"/>
        </w:r>
      </w:hyperlink>
    </w:p>
    <w:p w14:paraId="078553D2" w14:textId="684B3B1F"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59" w:history="1">
        <w:r w:rsidR="00472923" w:rsidRPr="00C05286">
          <w:rPr>
            <w:rStyle w:val="Hiperpovezava"/>
            <w:noProof/>
          </w:rPr>
          <w:t>4.6 OPIS VMESNIKOV</w:t>
        </w:r>
        <w:r w:rsidR="00472923">
          <w:rPr>
            <w:noProof/>
            <w:webHidden/>
          </w:rPr>
          <w:tab/>
        </w:r>
        <w:r w:rsidR="00472923">
          <w:rPr>
            <w:noProof/>
            <w:webHidden/>
          </w:rPr>
          <w:fldChar w:fldCharType="begin"/>
        </w:r>
        <w:r w:rsidR="00472923">
          <w:rPr>
            <w:noProof/>
            <w:webHidden/>
          </w:rPr>
          <w:instrText xml:space="preserve"> PAGEREF _Toc146978259 \h </w:instrText>
        </w:r>
        <w:r w:rsidR="00472923">
          <w:rPr>
            <w:noProof/>
            <w:webHidden/>
          </w:rPr>
        </w:r>
        <w:r w:rsidR="00472923">
          <w:rPr>
            <w:noProof/>
            <w:webHidden/>
          </w:rPr>
          <w:fldChar w:fldCharType="separate"/>
        </w:r>
        <w:r w:rsidR="00472923">
          <w:rPr>
            <w:noProof/>
            <w:webHidden/>
          </w:rPr>
          <w:t>23</w:t>
        </w:r>
        <w:r w:rsidR="00472923">
          <w:rPr>
            <w:noProof/>
            <w:webHidden/>
          </w:rPr>
          <w:fldChar w:fldCharType="end"/>
        </w:r>
      </w:hyperlink>
    </w:p>
    <w:p w14:paraId="20ED4D99" w14:textId="0A7D58BF"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60" w:history="1">
        <w:r w:rsidR="00472923" w:rsidRPr="00C05286">
          <w:rPr>
            <w:rStyle w:val="Hiperpovezava"/>
            <w:noProof/>
          </w:rPr>
          <w:t>5 ZASNOVA INFORMACIJSKE REŠITVE ZA PROCES PRIJAVE DIVJEGA ODLAGALIŠČA</w:t>
        </w:r>
        <w:r w:rsidR="00472923">
          <w:rPr>
            <w:noProof/>
            <w:webHidden/>
          </w:rPr>
          <w:tab/>
        </w:r>
        <w:r w:rsidR="00472923">
          <w:rPr>
            <w:noProof/>
            <w:webHidden/>
          </w:rPr>
          <w:fldChar w:fldCharType="begin"/>
        </w:r>
        <w:r w:rsidR="00472923">
          <w:rPr>
            <w:noProof/>
            <w:webHidden/>
          </w:rPr>
          <w:instrText xml:space="preserve"> PAGEREF _Toc146978260 \h </w:instrText>
        </w:r>
        <w:r w:rsidR="00472923">
          <w:rPr>
            <w:noProof/>
            <w:webHidden/>
          </w:rPr>
        </w:r>
        <w:r w:rsidR="00472923">
          <w:rPr>
            <w:noProof/>
            <w:webHidden/>
          </w:rPr>
          <w:fldChar w:fldCharType="separate"/>
        </w:r>
        <w:r w:rsidR="00472923">
          <w:rPr>
            <w:noProof/>
            <w:webHidden/>
          </w:rPr>
          <w:t>25</w:t>
        </w:r>
        <w:r w:rsidR="00472923">
          <w:rPr>
            <w:noProof/>
            <w:webHidden/>
          </w:rPr>
          <w:fldChar w:fldCharType="end"/>
        </w:r>
      </w:hyperlink>
    </w:p>
    <w:p w14:paraId="4AC6A3CC" w14:textId="4CEFC1AF"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61" w:history="1">
        <w:r w:rsidR="00472923" w:rsidRPr="00C05286">
          <w:rPr>
            <w:rStyle w:val="Hiperpovezava"/>
            <w:bCs/>
            <w:noProof/>
          </w:rPr>
          <w:t>5.1 PROCESNI MODEL PRIJAVE DIVJEGA ODLAGALIŠČA V NOVEM SISTEMU</w:t>
        </w:r>
        <w:r w:rsidR="00472923">
          <w:rPr>
            <w:noProof/>
            <w:webHidden/>
          </w:rPr>
          <w:tab/>
        </w:r>
        <w:r w:rsidR="00472923">
          <w:rPr>
            <w:noProof/>
            <w:webHidden/>
          </w:rPr>
          <w:fldChar w:fldCharType="begin"/>
        </w:r>
        <w:r w:rsidR="00472923">
          <w:rPr>
            <w:noProof/>
            <w:webHidden/>
          </w:rPr>
          <w:instrText xml:space="preserve"> PAGEREF _Toc146978261 \h </w:instrText>
        </w:r>
        <w:r w:rsidR="00472923">
          <w:rPr>
            <w:noProof/>
            <w:webHidden/>
          </w:rPr>
        </w:r>
        <w:r w:rsidR="00472923">
          <w:rPr>
            <w:noProof/>
            <w:webHidden/>
          </w:rPr>
          <w:fldChar w:fldCharType="separate"/>
        </w:r>
        <w:r w:rsidR="00472923">
          <w:rPr>
            <w:noProof/>
            <w:webHidden/>
          </w:rPr>
          <w:t>26</w:t>
        </w:r>
        <w:r w:rsidR="00472923">
          <w:rPr>
            <w:noProof/>
            <w:webHidden/>
          </w:rPr>
          <w:fldChar w:fldCharType="end"/>
        </w:r>
      </w:hyperlink>
    </w:p>
    <w:p w14:paraId="4186B24F" w14:textId="28A89417"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62" w:history="1">
        <w:r w:rsidR="00472923" w:rsidRPr="00C05286">
          <w:rPr>
            <w:rStyle w:val="Hiperpovezava"/>
            <w:bCs/>
            <w:noProof/>
          </w:rPr>
          <w:t>5.2</w:t>
        </w:r>
        <w:r w:rsidR="00472923" w:rsidRPr="00C05286">
          <w:rPr>
            <w:rStyle w:val="Hiperpovezava"/>
            <w:noProof/>
          </w:rPr>
          <w:t xml:space="preserve"> PODATKOVNA BAZA</w:t>
        </w:r>
        <w:r w:rsidR="00472923">
          <w:rPr>
            <w:noProof/>
            <w:webHidden/>
          </w:rPr>
          <w:tab/>
        </w:r>
        <w:r w:rsidR="00472923">
          <w:rPr>
            <w:noProof/>
            <w:webHidden/>
          </w:rPr>
          <w:fldChar w:fldCharType="begin"/>
        </w:r>
        <w:r w:rsidR="00472923">
          <w:rPr>
            <w:noProof/>
            <w:webHidden/>
          </w:rPr>
          <w:instrText xml:space="preserve"> PAGEREF _Toc146978262 \h </w:instrText>
        </w:r>
        <w:r w:rsidR="00472923">
          <w:rPr>
            <w:noProof/>
            <w:webHidden/>
          </w:rPr>
        </w:r>
        <w:r w:rsidR="00472923">
          <w:rPr>
            <w:noProof/>
            <w:webHidden/>
          </w:rPr>
          <w:fldChar w:fldCharType="separate"/>
        </w:r>
        <w:r w:rsidR="00472923">
          <w:rPr>
            <w:noProof/>
            <w:webHidden/>
          </w:rPr>
          <w:t>27</w:t>
        </w:r>
        <w:r w:rsidR="00472923">
          <w:rPr>
            <w:noProof/>
            <w:webHidden/>
          </w:rPr>
          <w:fldChar w:fldCharType="end"/>
        </w:r>
      </w:hyperlink>
    </w:p>
    <w:p w14:paraId="67735B6F" w14:textId="299D2F5C"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63" w:history="1">
        <w:r w:rsidR="00472923" w:rsidRPr="00C05286">
          <w:rPr>
            <w:rStyle w:val="Hiperpovezava"/>
            <w:bCs/>
            <w:noProof/>
          </w:rPr>
          <w:t>5.3</w:t>
        </w:r>
        <w:r w:rsidR="00472923" w:rsidRPr="00C05286">
          <w:rPr>
            <w:rStyle w:val="Hiperpovezava"/>
            <w:noProof/>
          </w:rPr>
          <w:t xml:space="preserve"> ANGULAR(FRONTEND)</w:t>
        </w:r>
        <w:r w:rsidR="00472923">
          <w:rPr>
            <w:noProof/>
            <w:webHidden/>
          </w:rPr>
          <w:tab/>
        </w:r>
        <w:r w:rsidR="00472923">
          <w:rPr>
            <w:noProof/>
            <w:webHidden/>
          </w:rPr>
          <w:fldChar w:fldCharType="begin"/>
        </w:r>
        <w:r w:rsidR="00472923">
          <w:rPr>
            <w:noProof/>
            <w:webHidden/>
          </w:rPr>
          <w:instrText xml:space="preserve"> PAGEREF _Toc146978263 \h </w:instrText>
        </w:r>
        <w:r w:rsidR="00472923">
          <w:rPr>
            <w:noProof/>
            <w:webHidden/>
          </w:rPr>
        </w:r>
        <w:r w:rsidR="00472923">
          <w:rPr>
            <w:noProof/>
            <w:webHidden/>
          </w:rPr>
          <w:fldChar w:fldCharType="separate"/>
        </w:r>
        <w:r w:rsidR="00472923">
          <w:rPr>
            <w:noProof/>
            <w:webHidden/>
          </w:rPr>
          <w:t>28</w:t>
        </w:r>
        <w:r w:rsidR="00472923">
          <w:rPr>
            <w:noProof/>
            <w:webHidden/>
          </w:rPr>
          <w:fldChar w:fldCharType="end"/>
        </w:r>
      </w:hyperlink>
    </w:p>
    <w:p w14:paraId="4F87B041" w14:textId="48A29797"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64" w:history="1">
        <w:r w:rsidR="00472923" w:rsidRPr="00C05286">
          <w:rPr>
            <w:rStyle w:val="Hiperpovezava"/>
            <w:bCs/>
            <w:noProof/>
          </w:rPr>
          <w:t>5.4</w:t>
        </w:r>
        <w:r w:rsidR="00472923" w:rsidRPr="00C05286">
          <w:rPr>
            <w:rStyle w:val="Hiperpovezava"/>
            <w:noProof/>
          </w:rPr>
          <w:t xml:space="preserve"> SPRING BOOT(BACKEND)</w:t>
        </w:r>
        <w:r w:rsidR="00472923">
          <w:rPr>
            <w:noProof/>
            <w:webHidden/>
          </w:rPr>
          <w:tab/>
        </w:r>
        <w:r w:rsidR="00472923">
          <w:rPr>
            <w:noProof/>
            <w:webHidden/>
          </w:rPr>
          <w:fldChar w:fldCharType="begin"/>
        </w:r>
        <w:r w:rsidR="00472923">
          <w:rPr>
            <w:noProof/>
            <w:webHidden/>
          </w:rPr>
          <w:instrText xml:space="preserve"> PAGEREF _Toc146978264 \h </w:instrText>
        </w:r>
        <w:r w:rsidR="00472923">
          <w:rPr>
            <w:noProof/>
            <w:webHidden/>
          </w:rPr>
        </w:r>
        <w:r w:rsidR="00472923">
          <w:rPr>
            <w:noProof/>
            <w:webHidden/>
          </w:rPr>
          <w:fldChar w:fldCharType="separate"/>
        </w:r>
        <w:r w:rsidR="00472923">
          <w:rPr>
            <w:noProof/>
            <w:webHidden/>
          </w:rPr>
          <w:t>28</w:t>
        </w:r>
        <w:r w:rsidR="00472923">
          <w:rPr>
            <w:noProof/>
            <w:webHidden/>
          </w:rPr>
          <w:fldChar w:fldCharType="end"/>
        </w:r>
      </w:hyperlink>
    </w:p>
    <w:p w14:paraId="23817BEA" w14:textId="5ACBA035"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65" w:history="1">
        <w:r w:rsidR="00472923" w:rsidRPr="00C05286">
          <w:rPr>
            <w:rStyle w:val="Hiperpovezava"/>
            <w:noProof/>
          </w:rPr>
          <w:t>6 RAZVOJ SPLETNE APLIKACIJE</w:t>
        </w:r>
        <w:r w:rsidR="00472923">
          <w:rPr>
            <w:noProof/>
            <w:webHidden/>
          </w:rPr>
          <w:tab/>
        </w:r>
        <w:r w:rsidR="00472923">
          <w:rPr>
            <w:noProof/>
            <w:webHidden/>
          </w:rPr>
          <w:fldChar w:fldCharType="begin"/>
        </w:r>
        <w:r w:rsidR="00472923">
          <w:rPr>
            <w:noProof/>
            <w:webHidden/>
          </w:rPr>
          <w:instrText xml:space="preserve"> PAGEREF _Toc146978265 \h </w:instrText>
        </w:r>
        <w:r w:rsidR="00472923">
          <w:rPr>
            <w:noProof/>
            <w:webHidden/>
          </w:rPr>
        </w:r>
        <w:r w:rsidR="00472923">
          <w:rPr>
            <w:noProof/>
            <w:webHidden/>
          </w:rPr>
          <w:fldChar w:fldCharType="separate"/>
        </w:r>
        <w:r w:rsidR="00472923">
          <w:rPr>
            <w:noProof/>
            <w:webHidden/>
          </w:rPr>
          <w:t>29</w:t>
        </w:r>
        <w:r w:rsidR="00472923">
          <w:rPr>
            <w:noProof/>
            <w:webHidden/>
          </w:rPr>
          <w:fldChar w:fldCharType="end"/>
        </w:r>
      </w:hyperlink>
    </w:p>
    <w:p w14:paraId="397B92BB" w14:textId="519A3C5C"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66" w:history="1">
        <w:r w:rsidR="00472923" w:rsidRPr="00C05286">
          <w:rPr>
            <w:rStyle w:val="Hiperpovezava"/>
            <w:bCs/>
            <w:noProof/>
          </w:rPr>
          <w:t>6.1 PRIDOBITEV PODATKOV IN VZPOSTAVITEV PODATKOVNE BAZE</w:t>
        </w:r>
        <w:r w:rsidR="00472923">
          <w:rPr>
            <w:noProof/>
            <w:webHidden/>
          </w:rPr>
          <w:tab/>
        </w:r>
        <w:r w:rsidR="00472923">
          <w:rPr>
            <w:noProof/>
            <w:webHidden/>
          </w:rPr>
          <w:fldChar w:fldCharType="begin"/>
        </w:r>
        <w:r w:rsidR="00472923">
          <w:rPr>
            <w:noProof/>
            <w:webHidden/>
          </w:rPr>
          <w:instrText xml:space="preserve"> PAGEREF _Toc146978266 \h </w:instrText>
        </w:r>
        <w:r w:rsidR="00472923">
          <w:rPr>
            <w:noProof/>
            <w:webHidden/>
          </w:rPr>
        </w:r>
        <w:r w:rsidR="00472923">
          <w:rPr>
            <w:noProof/>
            <w:webHidden/>
          </w:rPr>
          <w:fldChar w:fldCharType="separate"/>
        </w:r>
        <w:r w:rsidR="00472923">
          <w:rPr>
            <w:noProof/>
            <w:webHidden/>
          </w:rPr>
          <w:t>29</w:t>
        </w:r>
        <w:r w:rsidR="00472923">
          <w:rPr>
            <w:noProof/>
            <w:webHidden/>
          </w:rPr>
          <w:fldChar w:fldCharType="end"/>
        </w:r>
      </w:hyperlink>
    </w:p>
    <w:p w14:paraId="54B8D7CA" w14:textId="30530A8E"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67" w:history="1">
        <w:r w:rsidR="00472923" w:rsidRPr="00C05286">
          <w:rPr>
            <w:rStyle w:val="Hiperpovezava"/>
            <w:bCs/>
            <w:noProof/>
          </w:rPr>
          <w:t>6.2  PRIKAZ LOKACIJ DIVJIH ODLAGALIŠČ NA ZEMLJEVIDU</w:t>
        </w:r>
        <w:r w:rsidR="00472923">
          <w:rPr>
            <w:noProof/>
            <w:webHidden/>
          </w:rPr>
          <w:tab/>
        </w:r>
        <w:r w:rsidR="00472923">
          <w:rPr>
            <w:noProof/>
            <w:webHidden/>
          </w:rPr>
          <w:fldChar w:fldCharType="begin"/>
        </w:r>
        <w:r w:rsidR="00472923">
          <w:rPr>
            <w:noProof/>
            <w:webHidden/>
          </w:rPr>
          <w:instrText xml:space="preserve"> PAGEREF _Toc146978267 \h </w:instrText>
        </w:r>
        <w:r w:rsidR="00472923">
          <w:rPr>
            <w:noProof/>
            <w:webHidden/>
          </w:rPr>
        </w:r>
        <w:r w:rsidR="00472923">
          <w:rPr>
            <w:noProof/>
            <w:webHidden/>
          </w:rPr>
          <w:fldChar w:fldCharType="separate"/>
        </w:r>
        <w:r w:rsidR="00472923">
          <w:rPr>
            <w:noProof/>
            <w:webHidden/>
          </w:rPr>
          <w:t>30</w:t>
        </w:r>
        <w:r w:rsidR="00472923">
          <w:rPr>
            <w:noProof/>
            <w:webHidden/>
          </w:rPr>
          <w:fldChar w:fldCharType="end"/>
        </w:r>
      </w:hyperlink>
    </w:p>
    <w:p w14:paraId="523B41A4" w14:textId="7B1C78CB"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68" w:history="1">
        <w:r w:rsidR="00472923" w:rsidRPr="00C05286">
          <w:rPr>
            <w:rStyle w:val="Hiperpovezava"/>
            <w:bCs/>
            <w:noProof/>
          </w:rPr>
          <w:t>6.3  PRIKAZ PODROBNOSTI IZBRANEGA DIVJEGA ODLAGALIŠČA</w:t>
        </w:r>
        <w:r w:rsidR="00472923">
          <w:rPr>
            <w:noProof/>
            <w:webHidden/>
          </w:rPr>
          <w:tab/>
        </w:r>
        <w:r w:rsidR="00472923">
          <w:rPr>
            <w:noProof/>
            <w:webHidden/>
          </w:rPr>
          <w:fldChar w:fldCharType="begin"/>
        </w:r>
        <w:r w:rsidR="00472923">
          <w:rPr>
            <w:noProof/>
            <w:webHidden/>
          </w:rPr>
          <w:instrText xml:space="preserve"> PAGEREF _Toc146978268 \h </w:instrText>
        </w:r>
        <w:r w:rsidR="00472923">
          <w:rPr>
            <w:noProof/>
            <w:webHidden/>
          </w:rPr>
        </w:r>
        <w:r w:rsidR="00472923">
          <w:rPr>
            <w:noProof/>
            <w:webHidden/>
          </w:rPr>
          <w:fldChar w:fldCharType="separate"/>
        </w:r>
        <w:r w:rsidR="00472923">
          <w:rPr>
            <w:noProof/>
            <w:webHidden/>
          </w:rPr>
          <w:t>35</w:t>
        </w:r>
        <w:r w:rsidR="00472923">
          <w:rPr>
            <w:noProof/>
            <w:webHidden/>
          </w:rPr>
          <w:fldChar w:fldCharType="end"/>
        </w:r>
      </w:hyperlink>
    </w:p>
    <w:p w14:paraId="46520193" w14:textId="6CAD8415"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69" w:history="1">
        <w:r w:rsidR="00472923" w:rsidRPr="00C05286">
          <w:rPr>
            <w:rStyle w:val="Hiperpovezava"/>
            <w:bCs/>
            <w:noProof/>
          </w:rPr>
          <w:t>6.4  REGISTRACIJA, PRIJAVA IN POMOČ UPORABNIKU</w:t>
        </w:r>
        <w:r w:rsidR="00472923">
          <w:rPr>
            <w:noProof/>
            <w:webHidden/>
          </w:rPr>
          <w:tab/>
        </w:r>
        <w:r w:rsidR="00472923">
          <w:rPr>
            <w:noProof/>
            <w:webHidden/>
          </w:rPr>
          <w:fldChar w:fldCharType="begin"/>
        </w:r>
        <w:r w:rsidR="00472923">
          <w:rPr>
            <w:noProof/>
            <w:webHidden/>
          </w:rPr>
          <w:instrText xml:space="preserve"> PAGEREF _Toc146978269 \h </w:instrText>
        </w:r>
        <w:r w:rsidR="00472923">
          <w:rPr>
            <w:noProof/>
            <w:webHidden/>
          </w:rPr>
        </w:r>
        <w:r w:rsidR="00472923">
          <w:rPr>
            <w:noProof/>
            <w:webHidden/>
          </w:rPr>
          <w:fldChar w:fldCharType="separate"/>
        </w:r>
        <w:r w:rsidR="00472923">
          <w:rPr>
            <w:noProof/>
            <w:webHidden/>
          </w:rPr>
          <w:t>37</w:t>
        </w:r>
        <w:r w:rsidR="00472923">
          <w:rPr>
            <w:noProof/>
            <w:webHidden/>
          </w:rPr>
          <w:fldChar w:fldCharType="end"/>
        </w:r>
      </w:hyperlink>
    </w:p>
    <w:p w14:paraId="53134BCD" w14:textId="794F224E"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70" w:history="1">
        <w:r w:rsidR="00472923" w:rsidRPr="00C05286">
          <w:rPr>
            <w:rStyle w:val="Hiperpovezava"/>
            <w:bCs/>
            <w:noProof/>
          </w:rPr>
          <w:t>6.5 DODAJANJE, POSODABLJANJE IN BRISANJE DIVJIH ODLAGALIŠČ</w:t>
        </w:r>
        <w:r w:rsidR="00472923">
          <w:rPr>
            <w:noProof/>
            <w:webHidden/>
          </w:rPr>
          <w:tab/>
        </w:r>
        <w:r w:rsidR="00472923">
          <w:rPr>
            <w:noProof/>
            <w:webHidden/>
          </w:rPr>
          <w:fldChar w:fldCharType="begin"/>
        </w:r>
        <w:r w:rsidR="00472923">
          <w:rPr>
            <w:noProof/>
            <w:webHidden/>
          </w:rPr>
          <w:instrText xml:space="preserve"> PAGEREF _Toc146978270 \h </w:instrText>
        </w:r>
        <w:r w:rsidR="00472923">
          <w:rPr>
            <w:noProof/>
            <w:webHidden/>
          </w:rPr>
        </w:r>
        <w:r w:rsidR="00472923">
          <w:rPr>
            <w:noProof/>
            <w:webHidden/>
          </w:rPr>
          <w:fldChar w:fldCharType="separate"/>
        </w:r>
        <w:r w:rsidR="00472923">
          <w:rPr>
            <w:noProof/>
            <w:webHidden/>
          </w:rPr>
          <w:t>39</w:t>
        </w:r>
        <w:r w:rsidR="00472923">
          <w:rPr>
            <w:noProof/>
            <w:webHidden/>
          </w:rPr>
          <w:fldChar w:fldCharType="end"/>
        </w:r>
      </w:hyperlink>
    </w:p>
    <w:p w14:paraId="264FEACA" w14:textId="45237DDD"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71" w:history="1">
        <w:r w:rsidR="00472923" w:rsidRPr="00C05286">
          <w:rPr>
            <w:rStyle w:val="Hiperpovezava"/>
            <w:noProof/>
          </w:rPr>
          <w:t>7 TESTIRANJE SPLETNE APLIKACIJE</w:t>
        </w:r>
        <w:r w:rsidR="00472923">
          <w:rPr>
            <w:noProof/>
            <w:webHidden/>
          </w:rPr>
          <w:tab/>
        </w:r>
        <w:r w:rsidR="00472923">
          <w:rPr>
            <w:noProof/>
            <w:webHidden/>
          </w:rPr>
          <w:fldChar w:fldCharType="begin"/>
        </w:r>
        <w:r w:rsidR="00472923">
          <w:rPr>
            <w:noProof/>
            <w:webHidden/>
          </w:rPr>
          <w:instrText xml:space="preserve"> PAGEREF _Toc146978271 \h </w:instrText>
        </w:r>
        <w:r w:rsidR="00472923">
          <w:rPr>
            <w:noProof/>
            <w:webHidden/>
          </w:rPr>
        </w:r>
        <w:r w:rsidR="00472923">
          <w:rPr>
            <w:noProof/>
            <w:webHidden/>
          </w:rPr>
          <w:fldChar w:fldCharType="separate"/>
        </w:r>
        <w:r w:rsidR="00472923">
          <w:rPr>
            <w:noProof/>
            <w:webHidden/>
          </w:rPr>
          <w:t>42</w:t>
        </w:r>
        <w:r w:rsidR="00472923">
          <w:rPr>
            <w:noProof/>
            <w:webHidden/>
          </w:rPr>
          <w:fldChar w:fldCharType="end"/>
        </w:r>
      </w:hyperlink>
    </w:p>
    <w:p w14:paraId="62EF0FC3" w14:textId="0CDCCD50"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72" w:history="1">
        <w:r w:rsidR="00472923" w:rsidRPr="00C05286">
          <w:rPr>
            <w:rStyle w:val="Hiperpovezava"/>
            <w:bCs/>
            <w:noProof/>
          </w:rPr>
          <w:t>7.1  Testiranje strežnika</w:t>
        </w:r>
        <w:r w:rsidR="00472923">
          <w:rPr>
            <w:noProof/>
            <w:webHidden/>
          </w:rPr>
          <w:tab/>
        </w:r>
        <w:r w:rsidR="00472923">
          <w:rPr>
            <w:noProof/>
            <w:webHidden/>
          </w:rPr>
          <w:fldChar w:fldCharType="begin"/>
        </w:r>
        <w:r w:rsidR="00472923">
          <w:rPr>
            <w:noProof/>
            <w:webHidden/>
          </w:rPr>
          <w:instrText xml:space="preserve"> PAGEREF _Toc146978272 \h </w:instrText>
        </w:r>
        <w:r w:rsidR="00472923">
          <w:rPr>
            <w:noProof/>
            <w:webHidden/>
          </w:rPr>
        </w:r>
        <w:r w:rsidR="00472923">
          <w:rPr>
            <w:noProof/>
            <w:webHidden/>
          </w:rPr>
          <w:fldChar w:fldCharType="separate"/>
        </w:r>
        <w:r w:rsidR="00472923">
          <w:rPr>
            <w:noProof/>
            <w:webHidden/>
          </w:rPr>
          <w:t>42</w:t>
        </w:r>
        <w:r w:rsidR="00472923">
          <w:rPr>
            <w:noProof/>
            <w:webHidden/>
          </w:rPr>
          <w:fldChar w:fldCharType="end"/>
        </w:r>
      </w:hyperlink>
    </w:p>
    <w:p w14:paraId="083C9784" w14:textId="2D923E31"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73" w:history="1">
        <w:r w:rsidR="00472923" w:rsidRPr="00C05286">
          <w:rPr>
            <w:rStyle w:val="Hiperpovezava"/>
            <w:bCs/>
            <w:noProof/>
          </w:rPr>
          <w:t>7.2  Testiranje uporabniškega vmesnika</w:t>
        </w:r>
        <w:r w:rsidR="00472923">
          <w:rPr>
            <w:noProof/>
            <w:webHidden/>
          </w:rPr>
          <w:tab/>
        </w:r>
        <w:r w:rsidR="00472923">
          <w:rPr>
            <w:noProof/>
            <w:webHidden/>
          </w:rPr>
          <w:fldChar w:fldCharType="begin"/>
        </w:r>
        <w:r w:rsidR="00472923">
          <w:rPr>
            <w:noProof/>
            <w:webHidden/>
          </w:rPr>
          <w:instrText xml:space="preserve"> PAGEREF _Toc146978273 \h </w:instrText>
        </w:r>
        <w:r w:rsidR="00472923">
          <w:rPr>
            <w:noProof/>
            <w:webHidden/>
          </w:rPr>
        </w:r>
        <w:r w:rsidR="00472923">
          <w:rPr>
            <w:noProof/>
            <w:webHidden/>
          </w:rPr>
          <w:fldChar w:fldCharType="separate"/>
        </w:r>
        <w:r w:rsidR="00472923">
          <w:rPr>
            <w:noProof/>
            <w:webHidden/>
          </w:rPr>
          <w:t>43</w:t>
        </w:r>
        <w:r w:rsidR="00472923">
          <w:rPr>
            <w:noProof/>
            <w:webHidden/>
          </w:rPr>
          <w:fldChar w:fldCharType="end"/>
        </w:r>
      </w:hyperlink>
    </w:p>
    <w:p w14:paraId="178D571B" w14:textId="22D3555A" w:rsidR="00472923"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6978274" w:history="1">
        <w:r w:rsidR="00472923" w:rsidRPr="00C05286">
          <w:rPr>
            <w:rStyle w:val="Hiperpovezava"/>
            <w:bCs/>
            <w:noProof/>
          </w:rPr>
          <w:t>7.3  Ovrednotenje razvite rešitve</w:t>
        </w:r>
        <w:r w:rsidR="00472923">
          <w:rPr>
            <w:noProof/>
            <w:webHidden/>
          </w:rPr>
          <w:tab/>
        </w:r>
        <w:r w:rsidR="00472923">
          <w:rPr>
            <w:noProof/>
            <w:webHidden/>
          </w:rPr>
          <w:fldChar w:fldCharType="begin"/>
        </w:r>
        <w:r w:rsidR="00472923">
          <w:rPr>
            <w:noProof/>
            <w:webHidden/>
          </w:rPr>
          <w:instrText xml:space="preserve"> PAGEREF _Toc146978274 \h </w:instrText>
        </w:r>
        <w:r w:rsidR="00472923">
          <w:rPr>
            <w:noProof/>
            <w:webHidden/>
          </w:rPr>
        </w:r>
        <w:r w:rsidR="00472923">
          <w:rPr>
            <w:noProof/>
            <w:webHidden/>
          </w:rPr>
          <w:fldChar w:fldCharType="separate"/>
        </w:r>
        <w:r w:rsidR="00472923">
          <w:rPr>
            <w:noProof/>
            <w:webHidden/>
          </w:rPr>
          <w:t>44</w:t>
        </w:r>
        <w:r w:rsidR="00472923">
          <w:rPr>
            <w:noProof/>
            <w:webHidden/>
          </w:rPr>
          <w:fldChar w:fldCharType="end"/>
        </w:r>
      </w:hyperlink>
    </w:p>
    <w:p w14:paraId="24536A79" w14:textId="24A1C0DF"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75" w:history="1">
        <w:r w:rsidR="00472923" w:rsidRPr="00C05286">
          <w:rPr>
            <w:rStyle w:val="Hiperpovezava"/>
            <w:noProof/>
          </w:rPr>
          <w:t>8 ZAKLJUČEK</w:t>
        </w:r>
        <w:r w:rsidR="00472923">
          <w:rPr>
            <w:noProof/>
            <w:webHidden/>
          </w:rPr>
          <w:tab/>
        </w:r>
        <w:r w:rsidR="00472923">
          <w:rPr>
            <w:noProof/>
            <w:webHidden/>
          </w:rPr>
          <w:fldChar w:fldCharType="begin"/>
        </w:r>
        <w:r w:rsidR="00472923">
          <w:rPr>
            <w:noProof/>
            <w:webHidden/>
          </w:rPr>
          <w:instrText xml:space="preserve"> PAGEREF _Toc146978275 \h </w:instrText>
        </w:r>
        <w:r w:rsidR="00472923">
          <w:rPr>
            <w:noProof/>
            <w:webHidden/>
          </w:rPr>
        </w:r>
        <w:r w:rsidR="00472923">
          <w:rPr>
            <w:noProof/>
            <w:webHidden/>
          </w:rPr>
          <w:fldChar w:fldCharType="separate"/>
        </w:r>
        <w:r w:rsidR="00472923">
          <w:rPr>
            <w:noProof/>
            <w:webHidden/>
          </w:rPr>
          <w:t>45</w:t>
        </w:r>
        <w:r w:rsidR="00472923">
          <w:rPr>
            <w:noProof/>
            <w:webHidden/>
          </w:rPr>
          <w:fldChar w:fldCharType="end"/>
        </w:r>
      </w:hyperlink>
    </w:p>
    <w:p w14:paraId="2F285842" w14:textId="2340073D" w:rsidR="00472923"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6978276" w:history="1">
        <w:r w:rsidR="00472923" w:rsidRPr="00C05286">
          <w:rPr>
            <w:rStyle w:val="Hiperpovezava"/>
            <w:noProof/>
          </w:rPr>
          <w:t>LITRETURA IN VIRI</w:t>
        </w:r>
        <w:r w:rsidR="00472923">
          <w:rPr>
            <w:noProof/>
            <w:webHidden/>
          </w:rPr>
          <w:tab/>
        </w:r>
        <w:r w:rsidR="00472923">
          <w:rPr>
            <w:noProof/>
            <w:webHidden/>
          </w:rPr>
          <w:fldChar w:fldCharType="begin"/>
        </w:r>
        <w:r w:rsidR="00472923">
          <w:rPr>
            <w:noProof/>
            <w:webHidden/>
          </w:rPr>
          <w:instrText xml:space="preserve"> PAGEREF _Toc146978276 \h </w:instrText>
        </w:r>
        <w:r w:rsidR="00472923">
          <w:rPr>
            <w:noProof/>
            <w:webHidden/>
          </w:rPr>
        </w:r>
        <w:r w:rsidR="00472923">
          <w:rPr>
            <w:noProof/>
            <w:webHidden/>
          </w:rPr>
          <w:fldChar w:fldCharType="separate"/>
        </w:r>
        <w:r w:rsidR="00472923">
          <w:rPr>
            <w:noProof/>
            <w:webHidden/>
          </w:rPr>
          <w:t>46</w:t>
        </w:r>
        <w:r w:rsidR="00472923">
          <w:rPr>
            <w:noProof/>
            <w:webHidden/>
          </w:rPr>
          <w:fldChar w:fldCharType="end"/>
        </w:r>
      </w:hyperlink>
    </w:p>
    <w:p w14:paraId="1D0EE521" w14:textId="39CEAD93" w:rsidR="009F5A34" w:rsidRPr="00E30141" w:rsidRDefault="009F5A34" w:rsidP="00EE4181">
      <w:pPr>
        <w:rPr>
          <w:rFonts w:cs="Arial"/>
          <w:szCs w:val="24"/>
        </w:rPr>
      </w:pPr>
      <w:r w:rsidRPr="00E30141">
        <w:rPr>
          <w:rFonts w:cs="Arial"/>
          <w:szCs w:val="24"/>
        </w:rPr>
        <w:fldChar w:fldCharType="end"/>
      </w:r>
    </w:p>
    <w:p w14:paraId="505445B2" w14:textId="77777777" w:rsidR="009F5A34" w:rsidRPr="00E30141" w:rsidRDefault="009F5A34">
      <w:pPr>
        <w:rPr>
          <w:rFonts w:cs="Arial"/>
          <w:szCs w:val="24"/>
        </w:rPr>
      </w:pPr>
      <w:r w:rsidRPr="00E30141">
        <w:rPr>
          <w:rFonts w:cs="Arial"/>
          <w:szCs w:val="24"/>
        </w:rPr>
        <w:br w:type="page"/>
      </w:r>
    </w:p>
    <w:p w14:paraId="3076A5BC" w14:textId="016217B0" w:rsidR="00EE4181" w:rsidRPr="00E30141" w:rsidRDefault="009A2329" w:rsidP="009F5A34">
      <w:pPr>
        <w:pStyle w:val="Naslov"/>
      </w:pPr>
      <w:bookmarkStart w:id="3" w:name="_Toc146978243"/>
      <w:r w:rsidRPr="00E30141">
        <w:lastRenderedPageBreak/>
        <w:t>KAZALO PONAZORITEV</w:t>
      </w:r>
      <w:bookmarkEnd w:id="3"/>
    </w:p>
    <w:p w14:paraId="3396D7F2" w14:textId="17F979F6" w:rsidR="001B6954" w:rsidRPr="00E30141" w:rsidRDefault="00566CB3" w:rsidP="001B6954">
      <w:r w:rsidRPr="00E30141">
        <w:t>KAZALO SLIK</w:t>
      </w:r>
    </w:p>
    <w:p w14:paraId="4E76B587" w14:textId="5AC7C924" w:rsidR="00472923" w:rsidRDefault="00566CB3">
      <w:pPr>
        <w:pStyle w:val="Kazaloslik"/>
        <w:tabs>
          <w:tab w:val="right" w:leader="dot" w:pos="9062"/>
        </w:tabs>
        <w:rPr>
          <w:rFonts w:asciiTheme="minorHAnsi" w:eastAsiaTheme="minorEastAsia" w:hAnsiTheme="minorHAnsi"/>
          <w:noProof/>
          <w:kern w:val="2"/>
          <w:sz w:val="22"/>
          <w:lang w:eastAsia="sl-SI"/>
          <w14:ligatures w14:val="standardContextual"/>
        </w:rPr>
      </w:pPr>
      <w:r w:rsidRPr="00E30141">
        <w:fldChar w:fldCharType="begin"/>
      </w:r>
      <w:r w:rsidRPr="00E30141">
        <w:instrText xml:space="preserve"> TOC \h \z \c "Slika" </w:instrText>
      </w:r>
      <w:r w:rsidRPr="00E30141">
        <w:fldChar w:fldCharType="separate"/>
      </w:r>
      <w:hyperlink w:anchor="_Toc146978277" w:history="1">
        <w:r w:rsidR="00472923" w:rsidRPr="00DB22C0">
          <w:rPr>
            <w:rStyle w:val="Hiperpovezava"/>
            <w:b/>
            <w:bCs/>
            <w:noProof/>
          </w:rPr>
          <w:t>Slika 1: Cilji strategije Slovenija 2050, vir Uradni list RS, št. 72/2023</w:t>
        </w:r>
        <w:r w:rsidR="00472923">
          <w:rPr>
            <w:noProof/>
            <w:webHidden/>
          </w:rPr>
          <w:tab/>
        </w:r>
        <w:r w:rsidR="00472923">
          <w:rPr>
            <w:noProof/>
            <w:webHidden/>
          </w:rPr>
          <w:fldChar w:fldCharType="begin"/>
        </w:r>
        <w:r w:rsidR="00472923">
          <w:rPr>
            <w:noProof/>
            <w:webHidden/>
          </w:rPr>
          <w:instrText xml:space="preserve"> PAGEREF _Toc146978277 \h </w:instrText>
        </w:r>
        <w:r w:rsidR="00472923">
          <w:rPr>
            <w:noProof/>
            <w:webHidden/>
          </w:rPr>
        </w:r>
        <w:r w:rsidR="00472923">
          <w:rPr>
            <w:noProof/>
            <w:webHidden/>
          </w:rPr>
          <w:fldChar w:fldCharType="separate"/>
        </w:r>
        <w:r w:rsidR="00472923">
          <w:rPr>
            <w:noProof/>
            <w:webHidden/>
          </w:rPr>
          <w:t>12</w:t>
        </w:r>
        <w:r w:rsidR="00472923">
          <w:rPr>
            <w:noProof/>
            <w:webHidden/>
          </w:rPr>
          <w:fldChar w:fldCharType="end"/>
        </w:r>
      </w:hyperlink>
    </w:p>
    <w:p w14:paraId="3B1EEC70" w14:textId="532B3ED2"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78" w:history="1">
        <w:r w:rsidR="00472923" w:rsidRPr="00DB22C0">
          <w:rPr>
            <w:rStyle w:val="Hiperpovezava"/>
            <w:b/>
            <w:bCs/>
            <w:noProof/>
          </w:rPr>
          <w:t>Slika 2: UML diagram za aplikacijo</w:t>
        </w:r>
        <w:r w:rsidR="00472923">
          <w:rPr>
            <w:noProof/>
            <w:webHidden/>
          </w:rPr>
          <w:tab/>
        </w:r>
        <w:r w:rsidR="00472923">
          <w:rPr>
            <w:noProof/>
            <w:webHidden/>
          </w:rPr>
          <w:fldChar w:fldCharType="begin"/>
        </w:r>
        <w:r w:rsidR="00472923">
          <w:rPr>
            <w:noProof/>
            <w:webHidden/>
          </w:rPr>
          <w:instrText xml:space="preserve"> PAGEREF _Toc146978278 \h </w:instrText>
        </w:r>
        <w:r w:rsidR="00472923">
          <w:rPr>
            <w:noProof/>
            <w:webHidden/>
          </w:rPr>
        </w:r>
        <w:r w:rsidR="00472923">
          <w:rPr>
            <w:noProof/>
            <w:webHidden/>
          </w:rPr>
          <w:fldChar w:fldCharType="separate"/>
        </w:r>
        <w:r w:rsidR="00472923">
          <w:rPr>
            <w:noProof/>
            <w:webHidden/>
          </w:rPr>
          <w:t>22</w:t>
        </w:r>
        <w:r w:rsidR="00472923">
          <w:rPr>
            <w:noProof/>
            <w:webHidden/>
          </w:rPr>
          <w:fldChar w:fldCharType="end"/>
        </w:r>
      </w:hyperlink>
    </w:p>
    <w:p w14:paraId="2C6149D9" w14:textId="24D7A3ED"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79" w:history="1">
        <w:r w:rsidR="00472923" w:rsidRPr="00DB22C0">
          <w:rPr>
            <w:rStyle w:val="Hiperpovezava"/>
            <w:b/>
            <w:bCs/>
            <w:noProof/>
          </w:rPr>
          <w:t>Slika 3: Zaslonska maska-prikaz divjih odlagališč</w:t>
        </w:r>
        <w:r w:rsidR="00472923">
          <w:rPr>
            <w:noProof/>
            <w:webHidden/>
          </w:rPr>
          <w:tab/>
        </w:r>
        <w:r w:rsidR="00472923">
          <w:rPr>
            <w:noProof/>
            <w:webHidden/>
          </w:rPr>
          <w:fldChar w:fldCharType="begin"/>
        </w:r>
        <w:r w:rsidR="00472923">
          <w:rPr>
            <w:noProof/>
            <w:webHidden/>
          </w:rPr>
          <w:instrText xml:space="preserve"> PAGEREF _Toc146978279 \h </w:instrText>
        </w:r>
        <w:r w:rsidR="00472923">
          <w:rPr>
            <w:noProof/>
            <w:webHidden/>
          </w:rPr>
        </w:r>
        <w:r w:rsidR="00472923">
          <w:rPr>
            <w:noProof/>
            <w:webHidden/>
          </w:rPr>
          <w:fldChar w:fldCharType="separate"/>
        </w:r>
        <w:r w:rsidR="00472923">
          <w:rPr>
            <w:noProof/>
            <w:webHidden/>
          </w:rPr>
          <w:t>24</w:t>
        </w:r>
        <w:r w:rsidR="00472923">
          <w:rPr>
            <w:noProof/>
            <w:webHidden/>
          </w:rPr>
          <w:fldChar w:fldCharType="end"/>
        </w:r>
      </w:hyperlink>
    </w:p>
    <w:p w14:paraId="2B5AD669" w14:textId="0B85B8F8"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0" w:history="1">
        <w:r w:rsidR="00472923" w:rsidRPr="00DB22C0">
          <w:rPr>
            <w:rStyle w:val="Hiperpovezava"/>
            <w:b/>
            <w:bCs/>
            <w:noProof/>
          </w:rPr>
          <w:t>Slika 4: Zaslonska maska-prikaz podatkov o izbranem divjem odlagališču</w:t>
        </w:r>
        <w:r w:rsidR="00472923">
          <w:rPr>
            <w:noProof/>
            <w:webHidden/>
          </w:rPr>
          <w:tab/>
        </w:r>
        <w:r w:rsidR="00472923">
          <w:rPr>
            <w:noProof/>
            <w:webHidden/>
          </w:rPr>
          <w:fldChar w:fldCharType="begin"/>
        </w:r>
        <w:r w:rsidR="00472923">
          <w:rPr>
            <w:noProof/>
            <w:webHidden/>
          </w:rPr>
          <w:instrText xml:space="preserve"> PAGEREF _Toc146978280 \h </w:instrText>
        </w:r>
        <w:r w:rsidR="00472923">
          <w:rPr>
            <w:noProof/>
            <w:webHidden/>
          </w:rPr>
        </w:r>
        <w:r w:rsidR="00472923">
          <w:rPr>
            <w:noProof/>
            <w:webHidden/>
          </w:rPr>
          <w:fldChar w:fldCharType="separate"/>
        </w:r>
        <w:r w:rsidR="00472923">
          <w:rPr>
            <w:noProof/>
            <w:webHidden/>
          </w:rPr>
          <w:t>24</w:t>
        </w:r>
        <w:r w:rsidR="00472923">
          <w:rPr>
            <w:noProof/>
            <w:webHidden/>
          </w:rPr>
          <w:fldChar w:fldCharType="end"/>
        </w:r>
      </w:hyperlink>
    </w:p>
    <w:p w14:paraId="56E0460C" w14:textId="07C7CBBF"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1" w:history="1">
        <w:r w:rsidR="00472923" w:rsidRPr="00DB22C0">
          <w:rPr>
            <w:rStyle w:val="Hiperpovezava"/>
            <w:b/>
            <w:bCs/>
            <w:noProof/>
          </w:rPr>
          <w:t>Slika 5: Zaslonska maska-prijava uporabnika v sistem</w:t>
        </w:r>
        <w:r w:rsidR="00472923">
          <w:rPr>
            <w:noProof/>
            <w:webHidden/>
          </w:rPr>
          <w:tab/>
        </w:r>
        <w:r w:rsidR="00472923">
          <w:rPr>
            <w:noProof/>
            <w:webHidden/>
          </w:rPr>
          <w:fldChar w:fldCharType="begin"/>
        </w:r>
        <w:r w:rsidR="00472923">
          <w:rPr>
            <w:noProof/>
            <w:webHidden/>
          </w:rPr>
          <w:instrText xml:space="preserve"> PAGEREF _Toc146978281 \h </w:instrText>
        </w:r>
        <w:r w:rsidR="00472923">
          <w:rPr>
            <w:noProof/>
            <w:webHidden/>
          </w:rPr>
        </w:r>
        <w:r w:rsidR="00472923">
          <w:rPr>
            <w:noProof/>
            <w:webHidden/>
          </w:rPr>
          <w:fldChar w:fldCharType="separate"/>
        </w:r>
        <w:r w:rsidR="00472923">
          <w:rPr>
            <w:noProof/>
            <w:webHidden/>
          </w:rPr>
          <w:t>25</w:t>
        </w:r>
        <w:r w:rsidR="00472923">
          <w:rPr>
            <w:noProof/>
            <w:webHidden/>
          </w:rPr>
          <w:fldChar w:fldCharType="end"/>
        </w:r>
      </w:hyperlink>
    </w:p>
    <w:p w14:paraId="74EC1445" w14:textId="2CD41984"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2" w:history="1">
        <w:r w:rsidR="00472923" w:rsidRPr="00DB22C0">
          <w:rPr>
            <w:rStyle w:val="Hiperpovezava"/>
            <w:b/>
            <w:bCs/>
            <w:noProof/>
          </w:rPr>
          <w:t>Slika 6: Celoten proces prijave divjega odlagališča</w:t>
        </w:r>
        <w:r w:rsidR="00472923">
          <w:rPr>
            <w:noProof/>
            <w:webHidden/>
          </w:rPr>
          <w:tab/>
        </w:r>
        <w:r w:rsidR="00472923">
          <w:rPr>
            <w:noProof/>
            <w:webHidden/>
          </w:rPr>
          <w:fldChar w:fldCharType="begin"/>
        </w:r>
        <w:r w:rsidR="00472923">
          <w:rPr>
            <w:noProof/>
            <w:webHidden/>
          </w:rPr>
          <w:instrText xml:space="preserve"> PAGEREF _Toc146978282 \h </w:instrText>
        </w:r>
        <w:r w:rsidR="00472923">
          <w:rPr>
            <w:noProof/>
            <w:webHidden/>
          </w:rPr>
        </w:r>
        <w:r w:rsidR="00472923">
          <w:rPr>
            <w:noProof/>
            <w:webHidden/>
          </w:rPr>
          <w:fldChar w:fldCharType="separate"/>
        </w:r>
        <w:r w:rsidR="00472923">
          <w:rPr>
            <w:noProof/>
            <w:webHidden/>
          </w:rPr>
          <w:t>27</w:t>
        </w:r>
        <w:r w:rsidR="00472923">
          <w:rPr>
            <w:noProof/>
            <w:webHidden/>
          </w:rPr>
          <w:fldChar w:fldCharType="end"/>
        </w:r>
      </w:hyperlink>
    </w:p>
    <w:p w14:paraId="1FD29A12" w14:textId="69316DD4"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3" w:history="1">
        <w:r w:rsidR="00472923" w:rsidRPr="00DB22C0">
          <w:rPr>
            <w:rStyle w:val="Hiperpovezava"/>
            <w:b/>
            <w:bCs/>
            <w:noProof/>
          </w:rPr>
          <w:t>Slika 7: Začetek razreda Odlagališča</w:t>
        </w:r>
        <w:r w:rsidR="00472923">
          <w:rPr>
            <w:noProof/>
            <w:webHidden/>
          </w:rPr>
          <w:tab/>
        </w:r>
        <w:r w:rsidR="00472923">
          <w:rPr>
            <w:noProof/>
            <w:webHidden/>
          </w:rPr>
          <w:fldChar w:fldCharType="begin"/>
        </w:r>
        <w:r w:rsidR="00472923">
          <w:rPr>
            <w:noProof/>
            <w:webHidden/>
          </w:rPr>
          <w:instrText xml:space="preserve"> PAGEREF _Toc146978283 \h </w:instrText>
        </w:r>
        <w:r w:rsidR="00472923">
          <w:rPr>
            <w:noProof/>
            <w:webHidden/>
          </w:rPr>
        </w:r>
        <w:r w:rsidR="00472923">
          <w:rPr>
            <w:noProof/>
            <w:webHidden/>
          </w:rPr>
          <w:fldChar w:fldCharType="separate"/>
        </w:r>
        <w:r w:rsidR="00472923">
          <w:rPr>
            <w:noProof/>
            <w:webHidden/>
          </w:rPr>
          <w:t>31</w:t>
        </w:r>
        <w:r w:rsidR="00472923">
          <w:rPr>
            <w:noProof/>
            <w:webHidden/>
          </w:rPr>
          <w:fldChar w:fldCharType="end"/>
        </w:r>
      </w:hyperlink>
    </w:p>
    <w:p w14:paraId="6D6D79E1" w14:textId="6D51C0AC"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4" w:history="1">
        <w:r w:rsidR="00472923" w:rsidRPr="00DB22C0">
          <w:rPr>
            <w:rStyle w:val="Hiperpovezava"/>
            <w:b/>
            <w:bCs/>
            <w:noProof/>
          </w:rPr>
          <w:t>Slika 8: Koda za HTTP zahtevo</w:t>
        </w:r>
        <w:r w:rsidR="00472923">
          <w:rPr>
            <w:noProof/>
            <w:webHidden/>
          </w:rPr>
          <w:tab/>
        </w:r>
        <w:r w:rsidR="00472923">
          <w:rPr>
            <w:noProof/>
            <w:webHidden/>
          </w:rPr>
          <w:fldChar w:fldCharType="begin"/>
        </w:r>
        <w:r w:rsidR="00472923">
          <w:rPr>
            <w:noProof/>
            <w:webHidden/>
          </w:rPr>
          <w:instrText xml:space="preserve"> PAGEREF _Toc146978284 \h </w:instrText>
        </w:r>
        <w:r w:rsidR="00472923">
          <w:rPr>
            <w:noProof/>
            <w:webHidden/>
          </w:rPr>
        </w:r>
        <w:r w:rsidR="00472923">
          <w:rPr>
            <w:noProof/>
            <w:webHidden/>
          </w:rPr>
          <w:fldChar w:fldCharType="separate"/>
        </w:r>
        <w:r w:rsidR="00472923">
          <w:rPr>
            <w:noProof/>
            <w:webHidden/>
          </w:rPr>
          <w:t>33</w:t>
        </w:r>
        <w:r w:rsidR="00472923">
          <w:rPr>
            <w:noProof/>
            <w:webHidden/>
          </w:rPr>
          <w:fldChar w:fldCharType="end"/>
        </w:r>
      </w:hyperlink>
    </w:p>
    <w:p w14:paraId="1BE9A8AC" w14:textId="5FE6A109"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5" w:history="1">
        <w:r w:rsidR="00472923" w:rsidRPr="00DB22C0">
          <w:rPr>
            <w:rStyle w:val="Hiperpovezava"/>
            <w:b/>
            <w:bCs/>
            <w:noProof/>
          </w:rPr>
          <w:t>Slika 9: Prikaz divjih odlagališč na zemljevidu</w:t>
        </w:r>
        <w:r w:rsidR="00472923">
          <w:rPr>
            <w:noProof/>
            <w:webHidden/>
          </w:rPr>
          <w:tab/>
        </w:r>
        <w:r w:rsidR="00472923">
          <w:rPr>
            <w:noProof/>
            <w:webHidden/>
          </w:rPr>
          <w:fldChar w:fldCharType="begin"/>
        </w:r>
        <w:r w:rsidR="00472923">
          <w:rPr>
            <w:noProof/>
            <w:webHidden/>
          </w:rPr>
          <w:instrText xml:space="preserve"> PAGEREF _Toc146978285 \h </w:instrText>
        </w:r>
        <w:r w:rsidR="00472923">
          <w:rPr>
            <w:noProof/>
            <w:webHidden/>
          </w:rPr>
        </w:r>
        <w:r w:rsidR="00472923">
          <w:rPr>
            <w:noProof/>
            <w:webHidden/>
          </w:rPr>
          <w:fldChar w:fldCharType="separate"/>
        </w:r>
        <w:r w:rsidR="00472923">
          <w:rPr>
            <w:noProof/>
            <w:webHidden/>
          </w:rPr>
          <w:t>34</w:t>
        </w:r>
        <w:r w:rsidR="00472923">
          <w:rPr>
            <w:noProof/>
            <w:webHidden/>
          </w:rPr>
          <w:fldChar w:fldCharType="end"/>
        </w:r>
      </w:hyperlink>
    </w:p>
    <w:p w14:paraId="6DF892BE" w14:textId="6BEBAE88"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6" w:history="1">
        <w:r w:rsidR="00472923" w:rsidRPr="00DB22C0">
          <w:rPr>
            <w:rStyle w:val="Hiperpovezava"/>
            <w:b/>
            <w:bCs/>
            <w:noProof/>
          </w:rPr>
          <w:t>Slika 10: Prikaz podrobnosti o divjih odlagališčih</w:t>
        </w:r>
        <w:r w:rsidR="00472923">
          <w:rPr>
            <w:noProof/>
            <w:webHidden/>
          </w:rPr>
          <w:tab/>
        </w:r>
        <w:r w:rsidR="00472923">
          <w:rPr>
            <w:noProof/>
            <w:webHidden/>
          </w:rPr>
          <w:fldChar w:fldCharType="begin"/>
        </w:r>
        <w:r w:rsidR="00472923">
          <w:rPr>
            <w:noProof/>
            <w:webHidden/>
          </w:rPr>
          <w:instrText xml:space="preserve"> PAGEREF _Toc146978286 \h </w:instrText>
        </w:r>
        <w:r w:rsidR="00472923">
          <w:rPr>
            <w:noProof/>
            <w:webHidden/>
          </w:rPr>
        </w:r>
        <w:r w:rsidR="00472923">
          <w:rPr>
            <w:noProof/>
            <w:webHidden/>
          </w:rPr>
          <w:fldChar w:fldCharType="separate"/>
        </w:r>
        <w:r w:rsidR="00472923">
          <w:rPr>
            <w:noProof/>
            <w:webHidden/>
          </w:rPr>
          <w:t>36</w:t>
        </w:r>
        <w:r w:rsidR="00472923">
          <w:rPr>
            <w:noProof/>
            <w:webHidden/>
          </w:rPr>
          <w:fldChar w:fldCharType="end"/>
        </w:r>
      </w:hyperlink>
    </w:p>
    <w:p w14:paraId="74226F11" w14:textId="21BEAB8B"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7" w:history="1">
        <w:r w:rsidR="00472923" w:rsidRPr="00DB22C0">
          <w:rPr>
            <w:rStyle w:val="Hiperpovezava"/>
            <w:b/>
            <w:bCs/>
            <w:noProof/>
          </w:rPr>
          <w:t>Slika 11: Obrazec za registracijo</w:t>
        </w:r>
        <w:r w:rsidR="00472923">
          <w:rPr>
            <w:noProof/>
            <w:webHidden/>
          </w:rPr>
          <w:tab/>
        </w:r>
        <w:r w:rsidR="00472923">
          <w:rPr>
            <w:noProof/>
            <w:webHidden/>
          </w:rPr>
          <w:fldChar w:fldCharType="begin"/>
        </w:r>
        <w:r w:rsidR="00472923">
          <w:rPr>
            <w:noProof/>
            <w:webHidden/>
          </w:rPr>
          <w:instrText xml:space="preserve"> PAGEREF _Toc146978287 \h </w:instrText>
        </w:r>
        <w:r w:rsidR="00472923">
          <w:rPr>
            <w:noProof/>
            <w:webHidden/>
          </w:rPr>
        </w:r>
        <w:r w:rsidR="00472923">
          <w:rPr>
            <w:noProof/>
            <w:webHidden/>
          </w:rPr>
          <w:fldChar w:fldCharType="separate"/>
        </w:r>
        <w:r w:rsidR="00472923">
          <w:rPr>
            <w:noProof/>
            <w:webHidden/>
          </w:rPr>
          <w:t>38</w:t>
        </w:r>
        <w:r w:rsidR="00472923">
          <w:rPr>
            <w:noProof/>
            <w:webHidden/>
          </w:rPr>
          <w:fldChar w:fldCharType="end"/>
        </w:r>
      </w:hyperlink>
    </w:p>
    <w:p w14:paraId="680BDCAE" w14:textId="5EC068B3"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8" w:history="1">
        <w:r w:rsidR="00472923" w:rsidRPr="00DB22C0">
          <w:rPr>
            <w:rStyle w:val="Hiperpovezava"/>
            <w:b/>
            <w:bCs/>
            <w:noProof/>
          </w:rPr>
          <w:t>Slika 12: Obrazec za dodajanje novega divjega odlagališča</w:t>
        </w:r>
        <w:r w:rsidR="00472923">
          <w:rPr>
            <w:noProof/>
            <w:webHidden/>
          </w:rPr>
          <w:tab/>
        </w:r>
        <w:r w:rsidR="00472923">
          <w:rPr>
            <w:noProof/>
            <w:webHidden/>
          </w:rPr>
          <w:fldChar w:fldCharType="begin"/>
        </w:r>
        <w:r w:rsidR="00472923">
          <w:rPr>
            <w:noProof/>
            <w:webHidden/>
          </w:rPr>
          <w:instrText xml:space="preserve"> PAGEREF _Toc146978288 \h </w:instrText>
        </w:r>
        <w:r w:rsidR="00472923">
          <w:rPr>
            <w:noProof/>
            <w:webHidden/>
          </w:rPr>
        </w:r>
        <w:r w:rsidR="00472923">
          <w:rPr>
            <w:noProof/>
            <w:webHidden/>
          </w:rPr>
          <w:fldChar w:fldCharType="separate"/>
        </w:r>
        <w:r w:rsidR="00472923">
          <w:rPr>
            <w:noProof/>
            <w:webHidden/>
          </w:rPr>
          <w:t>41</w:t>
        </w:r>
        <w:r w:rsidR="00472923">
          <w:rPr>
            <w:noProof/>
            <w:webHidden/>
          </w:rPr>
          <w:fldChar w:fldCharType="end"/>
        </w:r>
      </w:hyperlink>
    </w:p>
    <w:p w14:paraId="2A1DE2A4" w14:textId="4E862AB2"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89" w:history="1">
        <w:r w:rsidR="00472923" w:rsidRPr="00DB22C0">
          <w:rPr>
            <w:rStyle w:val="Hiperpovezava"/>
            <w:b/>
            <w:bCs/>
            <w:noProof/>
          </w:rPr>
          <w:t>Slika 13: Priprava testne baze podatkov</w:t>
        </w:r>
        <w:r w:rsidR="00472923">
          <w:rPr>
            <w:noProof/>
            <w:webHidden/>
          </w:rPr>
          <w:tab/>
        </w:r>
        <w:r w:rsidR="00472923">
          <w:rPr>
            <w:noProof/>
            <w:webHidden/>
          </w:rPr>
          <w:fldChar w:fldCharType="begin"/>
        </w:r>
        <w:r w:rsidR="00472923">
          <w:rPr>
            <w:noProof/>
            <w:webHidden/>
          </w:rPr>
          <w:instrText xml:space="preserve"> PAGEREF _Toc146978289 \h </w:instrText>
        </w:r>
        <w:r w:rsidR="00472923">
          <w:rPr>
            <w:noProof/>
            <w:webHidden/>
          </w:rPr>
        </w:r>
        <w:r w:rsidR="00472923">
          <w:rPr>
            <w:noProof/>
            <w:webHidden/>
          </w:rPr>
          <w:fldChar w:fldCharType="separate"/>
        </w:r>
        <w:r w:rsidR="00472923">
          <w:rPr>
            <w:noProof/>
            <w:webHidden/>
          </w:rPr>
          <w:t>42</w:t>
        </w:r>
        <w:r w:rsidR="00472923">
          <w:rPr>
            <w:noProof/>
            <w:webHidden/>
          </w:rPr>
          <w:fldChar w:fldCharType="end"/>
        </w:r>
      </w:hyperlink>
    </w:p>
    <w:p w14:paraId="578C88D7" w14:textId="3698E5B1" w:rsidR="00472923"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6978290" w:history="1">
        <w:r w:rsidR="00472923" w:rsidRPr="00DB22C0">
          <w:rPr>
            <w:rStyle w:val="Hiperpovezava"/>
            <w:b/>
            <w:bCs/>
            <w:noProof/>
          </w:rPr>
          <w:t>Slika 14: Test prijave uporabnika v sistem</w:t>
        </w:r>
        <w:r w:rsidR="00472923">
          <w:rPr>
            <w:noProof/>
            <w:webHidden/>
          </w:rPr>
          <w:tab/>
        </w:r>
        <w:r w:rsidR="00472923">
          <w:rPr>
            <w:noProof/>
            <w:webHidden/>
          </w:rPr>
          <w:fldChar w:fldCharType="begin"/>
        </w:r>
        <w:r w:rsidR="00472923">
          <w:rPr>
            <w:noProof/>
            <w:webHidden/>
          </w:rPr>
          <w:instrText xml:space="preserve"> PAGEREF _Toc146978290 \h </w:instrText>
        </w:r>
        <w:r w:rsidR="00472923">
          <w:rPr>
            <w:noProof/>
            <w:webHidden/>
          </w:rPr>
        </w:r>
        <w:r w:rsidR="00472923">
          <w:rPr>
            <w:noProof/>
            <w:webHidden/>
          </w:rPr>
          <w:fldChar w:fldCharType="separate"/>
        </w:r>
        <w:r w:rsidR="00472923">
          <w:rPr>
            <w:noProof/>
            <w:webHidden/>
          </w:rPr>
          <w:t>43</w:t>
        </w:r>
        <w:r w:rsidR="00472923">
          <w:rPr>
            <w:noProof/>
            <w:webHidden/>
          </w:rPr>
          <w:fldChar w:fldCharType="end"/>
        </w:r>
      </w:hyperlink>
    </w:p>
    <w:p w14:paraId="22D15DF7" w14:textId="456A8316" w:rsidR="00566CB3" w:rsidRPr="00E30141" w:rsidRDefault="00566CB3" w:rsidP="001B6954">
      <w:r w:rsidRPr="00E30141">
        <w:fldChar w:fldCharType="end"/>
      </w:r>
    </w:p>
    <w:p w14:paraId="753FCB63" w14:textId="4D227BA1" w:rsidR="00575FDE" w:rsidRPr="00E30141" w:rsidRDefault="00575FDE" w:rsidP="00575FDE">
      <w:r w:rsidRPr="00E30141">
        <w:t>KAZALO TABEL</w:t>
      </w:r>
    </w:p>
    <w:p w14:paraId="70CE9B66" w14:textId="4DA05EFC" w:rsidR="00472923" w:rsidRDefault="00575FDE">
      <w:pPr>
        <w:pStyle w:val="Kazaloslik"/>
        <w:tabs>
          <w:tab w:val="right" w:leader="dot" w:pos="9062"/>
        </w:tabs>
        <w:rPr>
          <w:rFonts w:asciiTheme="minorHAnsi" w:eastAsiaTheme="minorEastAsia" w:hAnsiTheme="minorHAnsi"/>
          <w:noProof/>
          <w:kern w:val="2"/>
          <w:sz w:val="22"/>
          <w:lang w:eastAsia="sl-SI"/>
          <w14:ligatures w14:val="standardContextual"/>
        </w:rPr>
      </w:pPr>
      <w:r w:rsidRPr="00E30141">
        <w:fldChar w:fldCharType="begin"/>
      </w:r>
      <w:r w:rsidRPr="00E30141">
        <w:instrText xml:space="preserve"> TOC \h \z \c "Tabela" </w:instrText>
      </w:r>
      <w:r w:rsidRPr="00E30141">
        <w:fldChar w:fldCharType="separate"/>
      </w:r>
      <w:hyperlink w:anchor="_Toc146978291" w:history="1">
        <w:r w:rsidR="00472923" w:rsidRPr="009A7F00">
          <w:rPr>
            <w:rStyle w:val="Hiperpovezava"/>
            <w:b/>
            <w:bCs/>
            <w:noProof/>
          </w:rPr>
          <w:t>Tabela 1: legenda simbolov procesnega modela</w:t>
        </w:r>
        <w:r w:rsidR="00472923">
          <w:rPr>
            <w:noProof/>
            <w:webHidden/>
          </w:rPr>
          <w:tab/>
        </w:r>
        <w:r w:rsidR="00472923">
          <w:rPr>
            <w:noProof/>
            <w:webHidden/>
          </w:rPr>
          <w:fldChar w:fldCharType="begin"/>
        </w:r>
        <w:r w:rsidR="00472923">
          <w:rPr>
            <w:noProof/>
            <w:webHidden/>
          </w:rPr>
          <w:instrText xml:space="preserve"> PAGEREF _Toc146978291 \h </w:instrText>
        </w:r>
        <w:r w:rsidR="00472923">
          <w:rPr>
            <w:noProof/>
            <w:webHidden/>
          </w:rPr>
        </w:r>
        <w:r w:rsidR="00472923">
          <w:rPr>
            <w:noProof/>
            <w:webHidden/>
          </w:rPr>
          <w:fldChar w:fldCharType="separate"/>
        </w:r>
        <w:r w:rsidR="00472923">
          <w:rPr>
            <w:noProof/>
            <w:webHidden/>
          </w:rPr>
          <w:t>26</w:t>
        </w:r>
        <w:r w:rsidR="00472923">
          <w:rPr>
            <w:noProof/>
            <w:webHidden/>
          </w:rPr>
          <w:fldChar w:fldCharType="end"/>
        </w:r>
      </w:hyperlink>
    </w:p>
    <w:p w14:paraId="4148ED60" w14:textId="412C8C45" w:rsidR="00575FDE" w:rsidRPr="00E30141" w:rsidRDefault="00575FDE" w:rsidP="00575FDE">
      <w:r w:rsidRPr="00E30141">
        <w:fldChar w:fldCharType="end"/>
      </w:r>
    </w:p>
    <w:p w14:paraId="6FB80353" w14:textId="7700A7EB" w:rsidR="009A2329" w:rsidRPr="00E30141" w:rsidRDefault="009A2329" w:rsidP="009A2329"/>
    <w:p w14:paraId="5DCB9269" w14:textId="77777777" w:rsidR="009A2329" w:rsidRPr="00E30141" w:rsidRDefault="009A2329">
      <w:pPr>
        <w:spacing w:after="160" w:line="259" w:lineRule="auto"/>
        <w:jc w:val="left"/>
      </w:pPr>
      <w:r w:rsidRPr="00E30141">
        <w:br w:type="page"/>
      </w:r>
    </w:p>
    <w:p w14:paraId="274CD74F" w14:textId="77777777" w:rsidR="00E35305" w:rsidRPr="00E30141" w:rsidRDefault="00E35305" w:rsidP="009A2329">
      <w:pPr>
        <w:pStyle w:val="Naslov1"/>
        <w:sectPr w:rsidR="00E35305" w:rsidRPr="00E30141" w:rsidSect="00270CC0">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Pr="00E30141" w:rsidRDefault="002B7C57" w:rsidP="00AD01C2">
      <w:pPr>
        <w:pStyle w:val="Naslov1"/>
      </w:pPr>
      <w:bookmarkStart w:id="4" w:name="_Toc146978244"/>
      <w:r w:rsidRPr="00E30141">
        <w:lastRenderedPageBreak/>
        <w:t xml:space="preserve">1 </w:t>
      </w:r>
      <w:r w:rsidR="009A2329" w:rsidRPr="00E30141">
        <w:t>UVOD</w:t>
      </w:r>
      <w:bookmarkEnd w:id="4"/>
    </w:p>
    <w:p w14:paraId="4230E422" w14:textId="44EF63F7" w:rsidR="00AD01C2" w:rsidRPr="00E30141" w:rsidRDefault="00AD01C2" w:rsidP="00AD01C2">
      <w:r w:rsidRPr="00E30141">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Pr="00E30141" w:rsidRDefault="00AD01C2" w:rsidP="00AD01C2">
      <w:r w:rsidRPr="00E30141">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Pr="00E30141" w:rsidRDefault="00AD01C2" w:rsidP="00AD01C2">
      <w:r w:rsidRPr="00E30141">
        <w:t>V Sloveniji je največja zbirka črnih odlagališč register, ki pa je star, neprijazen uporabnikom in nepopoln.</w:t>
      </w:r>
      <w:r w:rsidR="00CD2F35" w:rsidRPr="00E30141">
        <w:t xml:space="preserve"> Register ni državni</w:t>
      </w:r>
      <w:r w:rsidR="00B04473" w:rsidRPr="00E30141">
        <w:t>,</w:t>
      </w:r>
      <w:r w:rsidR="00CD2F35" w:rsidRPr="00E30141">
        <w:t xml:space="preserve"> temveč je last neprofitne organizacije Ekologi brez meja</w:t>
      </w:r>
      <w:r w:rsidR="00B04473" w:rsidRPr="00E30141">
        <w:t>, ki pa nima dovolj finančnih virov za vzdrževanje podatkov in nadgradnjo sistema.</w:t>
      </w:r>
      <w:r w:rsidR="00CD2F35" w:rsidRPr="00E30141">
        <w:t xml:space="preserve"> </w:t>
      </w:r>
      <w:r w:rsidRPr="00E30141">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Pr="00E30141" w:rsidRDefault="00AD01C2" w:rsidP="00AD01C2">
      <w:r w:rsidRPr="00E30141">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Pr="00E30141" w:rsidRDefault="00AD01C2" w:rsidP="005764C1">
      <w:r w:rsidRPr="00E30141">
        <w:t xml:space="preserve">V diplomski nalogi želim narediti analizo trenutnega </w:t>
      </w:r>
      <w:r w:rsidR="003D09C3" w:rsidRPr="00E30141">
        <w:t>sistema za prijavo divjih odlagališč, raziskati trenutno stanje divjih odlagališč v Sloveniji</w:t>
      </w:r>
      <w:r w:rsidRPr="00E30141">
        <w:t xml:space="preserve"> in razviti novo rešitev.</w:t>
      </w:r>
      <w:r w:rsidR="003D09C3" w:rsidRPr="00E30141">
        <w:t xml:space="preserve"> Raziskal bom tudi katero ministrstvo je pristojno za nadzor oziroma sanacijo divjih odlagališč, saj je letos(2023) prišlo do sprememb in se je ministrstvo za okolje in prostor razdelilo na dva ministrstva. </w:t>
      </w:r>
      <w:r w:rsidRPr="00E30141">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rsidRPr="00E30141">
        <w:t xml:space="preserve"> Pri razvoju aplikacije bom izdelal tudi vso potrebno dokumentacijo, ki bo naredila aplikacijo bolj razumljivo in </w:t>
      </w:r>
      <w:r w:rsidR="005764C1" w:rsidRPr="00E3014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rsidRPr="00E30141">
        <w:t xml:space="preserve">Zanesljiva baza podatkov lahko olajša pridobivanje finančnih </w:t>
      </w:r>
      <w:r w:rsidRPr="00E30141">
        <w:lastRenderedPageBreak/>
        <w:t>sredstev za čiščenje in obnovo onesnaženih območij in zmanjša stroške sanacije. Ocenjujem, da bi aplikacija pripomogla k čistoči, zdravju in blaginji Slovenije.</w:t>
      </w:r>
    </w:p>
    <w:p w14:paraId="42B32DB8" w14:textId="43BBC067" w:rsidR="00052324" w:rsidRPr="00E30141" w:rsidRDefault="00052324" w:rsidP="00052324">
      <w:pPr>
        <w:pStyle w:val="Naslov1"/>
      </w:pPr>
      <w:bookmarkStart w:id="5" w:name="_Toc146978245"/>
      <w:r w:rsidRPr="00E30141">
        <w:t>2 DIVJA ODLAGALIŠČA V SLOVENIJI</w:t>
      </w:r>
      <w:bookmarkEnd w:id="5"/>
    </w:p>
    <w:p w14:paraId="3DFE0418" w14:textId="2C27D819" w:rsidR="008E5DBE" w:rsidRPr="00E30141" w:rsidRDefault="005732D2" w:rsidP="00052324">
      <w:r w:rsidRPr="00E30141">
        <w:t xml:space="preserve">Glede na najnovejše podatke iz Registra divjih odlagališč (stanje na dan </w:t>
      </w:r>
      <w:r w:rsidR="00194DE7" w:rsidRPr="00E30141">
        <w:t>16</w:t>
      </w:r>
      <w:r w:rsidRPr="00E30141">
        <w:t xml:space="preserve">. </w:t>
      </w:r>
      <w:r w:rsidR="00194DE7" w:rsidRPr="00E30141">
        <w:t>6</w:t>
      </w:r>
      <w:r w:rsidRPr="00E30141">
        <w:t>. 20</w:t>
      </w:r>
      <w:r w:rsidR="00194DE7" w:rsidRPr="00E30141">
        <w:t>23</w:t>
      </w:r>
      <w:r w:rsidRPr="00E30141">
        <w:t xml:space="preserve">) v Sloveniji obstaja približno </w:t>
      </w:r>
      <w:r w:rsidR="00194DE7" w:rsidRPr="00E30141">
        <w:t>8</w:t>
      </w:r>
      <w:r w:rsidRPr="00E30141">
        <w:t>.</w:t>
      </w:r>
      <w:r w:rsidR="00194DE7" w:rsidRPr="00E30141">
        <w:t>939</w:t>
      </w:r>
      <w:r w:rsidRPr="00E30141">
        <w:t xml:space="preserve"> neprečiščenih divjih odlagališč</w:t>
      </w:r>
      <w:r w:rsidR="001655AB" w:rsidRPr="00E30141">
        <w:t>, od tega jih 2202 vsebuje nevarne odpadke</w:t>
      </w:r>
      <w:r w:rsidRPr="00E30141">
        <w:t>.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r w:rsidR="00194DE7" w:rsidRPr="00E30141">
        <w:t xml:space="preserve"> Trenutno je v Sloveniji tudi 4834 očiščenih lokacij divjih odlagališč</w:t>
      </w:r>
      <w:r w:rsidR="001655AB" w:rsidRPr="00E30141">
        <w:t>(996 divjih odlagališč je vsebovalo nevarne odpadke)</w:t>
      </w:r>
      <w:r w:rsidR="00194DE7" w:rsidRPr="00E30141">
        <w:t>, kar nam pove, da se divja odlagališča sicer sanirajo ampak približno s tako hitrostjo kot nastajajo, saj je bilo decembra 2014 v Sloveniji 9437 neprečiščenih divjih odlagališč, danes pa jih je 8939.</w:t>
      </w:r>
      <w:r w:rsidR="001655AB" w:rsidRPr="00E30141">
        <w:t xml:space="preserve"> </w:t>
      </w:r>
      <w:r w:rsidR="002B0AED" w:rsidRPr="00E30141">
        <w:t>Za hitrejše zmanjšanje divjih odlagališč, je torej potrebno organizirati ali večje število sanacij ali na nek način zmanjšati število novo nastalih divjih odlagališč.</w:t>
      </w:r>
    </w:p>
    <w:p w14:paraId="73B1DCD8" w14:textId="77777777" w:rsidR="006A150E" w:rsidRPr="00E30141" w:rsidRDefault="006A150E" w:rsidP="006A150E">
      <w:pPr>
        <w:pStyle w:val="Naslov2"/>
      </w:pPr>
      <w:bookmarkStart w:id="6" w:name="_Toc146978246"/>
      <w:r w:rsidRPr="00E30141">
        <w:t>2.1 NASTANEK DIVJIH ODLAGALIŠČ</w:t>
      </w:r>
      <w:bookmarkEnd w:id="6"/>
    </w:p>
    <w:p w14:paraId="57F303A3" w14:textId="295E439F" w:rsidR="0012704F" w:rsidRPr="00E30141" w:rsidRDefault="0012704F" w:rsidP="0012704F">
      <w:r w:rsidRPr="00E30141">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rsidRPr="00E30141">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Pr="00E30141" w:rsidRDefault="00123831" w:rsidP="0012704F">
      <w:r w:rsidRPr="00E30141">
        <w:t xml:space="preserve">Eden od glavnih problemov današnjega časa so izdelki iz plastike, namenjeni enkratni in kratkotrajni uporabi, kar je privedlo do velikega kopičenja in neustreznega odlaganja takšnih izdelkov. Ti izdelki se ne razgrajujejo, temveč se pod vplivom vremenskih razmer, staranjem in drugimi fizičnimi vplivi lomijo in drobijo na vse manjše delce - </w:t>
      </w:r>
      <w:proofErr w:type="spellStart"/>
      <w:r w:rsidRPr="00E30141">
        <w:t>mikroplastiko</w:t>
      </w:r>
      <w:proofErr w:type="spellEnd"/>
      <w:r w:rsidRPr="00E30141">
        <w:t xml:space="preserve">, ki predstavlja velik problem, saj  vstopa v kri živih bitij, tudi tistih, ki jih mi zaužijemo. Problem </w:t>
      </w:r>
      <w:proofErr w:type="spellStart"/>
      <w:r w:rsidRPr="00E30141">
        <w:t>mikroplastike</w:t>
      </w:r>
      <w:proofErr w:type="spellEnd"/>
      <w:r w:rsidRPr="00E30141">
        <w:t xml:space="preserve"> je, da ni dobrega načina za čiščenje </w:t>
      </w:r>
      <w:proofErr w:type="spellStart"/>
      <w:r w:rsidRPr="00E30141">
        <w:t>mikroplastike</w:t>
      </w:r>
      <w:proofErr w:type="spellEnd"/>
      <w:r w:rsidRPr="00E30141">
        <w:t xml:space="preserve"> iz narave. Divje odlagališče lahko očistimo ampak </w:t>
      </w:r>
      <w:proofErr w:type="spellStart"/>
      <w:r w:rsidRPr="00E30141">
        <w:lastRenderedPageBreak/>
        <w:t>mikroplastika</w:t>
      </w:r>
      <w:proofErr w:type="spellEnd"/>
      <w:r w:rsidRPr="00E30141">
        <w:t xml:space="preserve"> ostane v okolju, saj je ne moremo odstraniti, ker je v zelji in je premajhna, da bi jo odstranili. </w:t>
      </w:r>
      <w:r w:rsidR="00EB3615" w:rsidRPr="00E30141">
        <w:t>Leta 1950 je  bilo na svetu proizvedenih le 1,5 milijona ton plastike, medtem ko leta 2023 ta številka že dosega 380 milijonov ton plastike v letu, pri čemer je 50</w:t>
      </w:r>
      <w:r w:rsidR="00D35E7F" w:rsidRPr="00E30141">
        <w:t xml:space="preserve"> odstotkov</w:t>
      </w:r>
      <w:r w:rsidR="00EB3615" w:rsidRPr="00E30141">
        <w:t xml:space="preserve"> te plastike namenjene zgolj enkratni uporabi.</w:t>
      </w:r>
    </w:p>
    <w:p w14:paraId="79047472" w14:textId="1BB10533" w:rsidR="00EB3615" w:rsidRPr="00E30141" w:rsidRDefault="00EB3615" w:rsidP="0012704F">
      <w:r w:rsidRPr="00E30141">
        <w:t>Še en sodoben vir odpadkov pa so elektronski odpadki, ki se jih prav tako najde na divjih odlagališčih. Količina elektronskih odpadkov v svetu eksponentno r</w:t>
      </w:r>
      <w:r w:rsidR="00D35E7F" w:rsidRPr="00E30141">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rsidRPr="00E30141">
        <w:t>skih odpadkih</w:t>
      </w:r>
      <w:r w:rsidR="00D35E7F" w:rsidRPr="00E30141">
        <w:t xml:space="preserve">, izpustijo strupene stvari v okolje. To pa, tako kot pri </w:t>
      </w:r>
      <w:proofErr w:type="spellStart"/>
      <w:r w:rsidR="00D35E7F" w:rsidRPr="00E30141">
        <w:t>mikroplastiki</w:t>
      </w:r>
      <w:proofErr w:type="spellEnd"/>
      <w:r w:rsidR="00D35E7F" w:rsidRPr="00E30141">
        <w:t>,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rsidRPr="00E30141">
        <w:fldChar w:fldCharType="begin"/>
      </w:r>
      <w:r w:rsidR="00B35397" w:rsidRPr="00E30141">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rsidRPr="00E30141">
        <w:fldChar w:fldCharType="separate"/>
      </w:r>
      <w:r w:rsidR="00B35397" w:rsidRPr="00E30141">
        <w:rPr>
          <w:rFonts w:cs="Arial"/>
          <w:szCs w:val="24"/>
        </w:rPr>
        <w:t>(Mrak &amp; Damjanovič, 2019)</w:t>
      </w:r>
      <w:r w:rsidR="00B35397" w:rsidRPr="00E30141">
        <w:fldChar w:fldCharType="end"/>
      </w:r>
      <w:r w:rsidR="00D35E7F" w:rsidRPr="00E30141">
        <w:t xml:space="preserve"> </w:t>
      </w:r>
      <w:r w:rsidR="00B41490" w:rsidRPr="00E30141">
        <w:t>elektronskih odpadkov.</w:t>
      </w:r>
    </w:p>
    <w:p w14:paraId="61069A58" w14:textId="1393B204" w:rsidR="00B35397" w:rsidRPr="00E30141" w:rsidRDefault="00B35397" w:rsidP="0012704F">
      <w:r w:rsidRPr="00E30141">
        <w:t>V Sloveniji se divja odlagališča nahajajo predvsem v bližini naselij, na lokacijah, ki so skrite  očem. Najpogosteje so v bližini cest in kolovozov. Razlogi</w:t>
      </w:r>
      <w:r w:rsidR="00FB0462" w:rsidRPr="00E30141">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rsidRPr="00E30141">
        <w:fldChar w:fldCharType="begin"/>
      </w:r>
      <w:r w:rsidR="00FB0462" w:rsidRPr="00E30141">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rsidRPr="00E30141">
        <w:fldChar w:fldCharType="separate"/>
      </w:r>
      <w:r w:rsidR="00FB0462" w:rsidRPr="00E30141">
        <w:rPr>
          <w:rFonts w:cs="Arial"/>
          <w:szCs w:val="24"/>
        </w:rPr>
        <w:t>(Mrak &amp; Damjanovič, 2019)</w:t>
      </w:r>
      <w:r w:rsidR="00FB0462" w:rsidRPr="00E30141">
        <w:fldChar w:fldCharType="end"/>
      </w:r>
      <w:r w:rsidR="00FB0462" w:rsidRPr="00E30141">
        <w:t>.</w:t>
      </w:r>
    </w:p>
    <w:p w14:paraId="04AE8362" w14:textId="206DF750" w:rsidR="006A150E" w:rsidRPr="00E30141" w:rsidRDefault="006A150E" w:rsidP="006A150E">
      <w:pPr>
        <w:pStyle w:val="Naslov2"/>
      </w:pPr>
      <w:bookmarkStart w:id="7" w:name="_Toc146978247"/>
      <w:r w:rsidRPr="00E30141">
        <w:t>2.2 PREPREČEVANJE DIVJIH ODLAGALIŠČ</w:t>
      </w:r>
      <w:bookmarkEnd w:id="7"/>
      <w:r w:rsidRPr="00E30141">
        <w:t xml:space="preserve"> </w:t>
      </w:r>
    </w:p>
    <w:p w14:paraId="2C28DA65" w14:textId="6CE1D1F5" w:rsidR="000A1999" w:rsidRPr="00E30141" w:rsidRDefault="000A1999" w:rsidP="000A1999">
      <w:r w:rsidRPr="00E30141">
        <w:t>Trenutno je glavni način preprečevanja nezakonitega odlaganja inšpekcijski nadzor. Inšpekcijski postopek pa se lahko sproži šele, ko je divje odlagališče že nastalo in je škoda že povzročena. Trenutni uradni preventivni ukrepi se osredotočajo le na rezultate in ne na vzroke nelegalnega odlaganja odpadkov.</w:t>
      </w:r>
      <w:r w:rsidR="00283926" w:rsidRPr="00E30141">
        <w:t xml:space="preserve"> Inšpekcijski postopek dostikrat zmanjša nezakonito aktivnost na območju, ampak le za nekaj časa, potem pa učinki izginejo in divje odlagališče zopet nastane. Večina sredstev, povezanih z divjimi odlagališči, je namenjenih njihovemu odstranjevanju in sanaciji območij.</w:t>
      </w:r>
      <w:r w:rsidR="0042138F" w:rsidRPr="00E30141">
        <w:t xml:space="preserve"> Ti stroški, pa bi lahko bili precej manjši, če bi bilo nekaj sredstev namenjenih za preprečevanje nastanka divjih odlagališč. Da bi se soočili s tem izzivom, je ključno aktivno povezovanje in sodelovanje lokalnih skupnosti, poleg tega je potrebno razviti premišljene politike in instrumente za preprečevanje ter te dosledno in kompetentno izvajati. Le skupen pristop, kjer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w:t>
      </w:r>
    </w:p>
    <w:p w14:paraId="2D173BCC" w14:textId="02A8631E" w:rsidR="00601E85" w:rsidRPr="00E30141" w:rsidRDefault="00601E85" w:rsidP="000A1999">
      <w:r w:rsidRPr="00E30141">
        <w:lastRenderedPageBreak/>
        <w:t>Običajno nezakonito odlaganje odpadkov zahteva manj truda kot zakonito odlaganje. Vendar pa lokalne skupnosti imajo možnost spremeniti to ravnovesje in olajšati zakonito odlaganje ter otežiti nezakonito odlaganje. Po čiščenju območij se pogosto soočamo s ponovnim odlaganjem odpadkov, kar so opazili tudi v društvu Ekologi brez meja med vseslovenskimi čistilnimi akcijami "Očistimo Slovenijo". S strukturnimi rešitvami lahko lokalne skupnosti zmanjšajo dostopnost do priljubljenih mest za nezakonito odlaganje, povečajo tveganje za odkritje storilcev in jih s tem odvrnejo od nezakonitih dejanj. Očiščenje območja v kombinaciji s postavitvijo opozorilnih znakov, ovir, osvetlitvijo, urejanjem okolice ali povečanjem preglednosti območja lahko prispeva k zmanjšanju ali celo odpravi ponavljajočega se odlaganja</w:t>
      </w:r>
      <w:r w:rsidR="00DE16FE" w:rsidRPr="00E30141">
        <w:fldChar w:fldCharType="begin"/>
      </w:r>
      <w:r w:rsidR="00DE16FE" w:rsidRPr="00E30141">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DE16FE" w:rsidRPr="00E30141">
        <w:fldChar w:fldCharType="separate"/>
      </w:r>
      <w:r w:rsidR="00DE16FE" w:rsidRPr="00E30141">
        <w:rPr>
          <w:rFonts w:cs="Arial"/>
        </w:rPr>
        <w:t>(Loznar et al., 2015)</w:t>
      </w:r>
      <w:r w:rsidR="00DE16FE" w:rsidRPr="00E30141">
        <w:fldChar w:fldCharType="end"/>
      </w:r>
      <w:r w:rsidRPr="00E30141">
        <w:t>.</w:t>
      </w:r>
    </w:p>
    <w:p w14:paraId="7D985D13" w14:textId="55B8DBFB" w:rsidR="0042138F" w:rsidRPr="00E30141" w:rsidRDefault="002A3316" w:rsidP="000A1999">
      <w:r w:rsidRPr="00E30141">
        <w:t>Običajno se posamezniki in podjetja odločajo za odlaganje odpadkov na divja odlagališča, da bi se izognili stroškom legalne odstranitve. Podjetja,</w:t>
      </w:r>
      <w:r w:rsidR="0070390C" w:rsidRPr="00E30141">
        <w:t xml:space="preserve"> </w:t>
      </w:r>
      <w:r w:rsidRPr="00E30141">
        <w:t>ki pri svojem delu, generirajo veliko odpadkov(</w:t>
      </w:r>
      <w:r w:rsidR="0070390C" w:rsidRPr="00E30141">
        <w:t>proizvodnja, gradbeništvo, kemične in farmacevtske industrije, Trgovinske in veleprodajne dejavnosti, gostinstvo</w:t>
      </w:r>
      <w:r w:rsidRPr="00E30141">
        <w:t>)</w:t>
      </w:r>
      <w:r w:rsidR="0070390C" w:rsidRPr="00E30141">
        <w:t xml:space="preserve"> lahko z nelegalnim odlaganjem odpadkov p</w:t>
      </w:r>
      <w:r w:rsidR="0048241E" w:rsidRPr="00E30141">
        <w:t xml:space="preserve">ridobijo oziroma prihranijo veliko denarja. Posamezna gospodinjstva pa se hočejo izogniti večjem trudu in stroškov odvoza odpadkov v zbirne centre. Občine, ki so finančno zmožne, bi morale zagotavljati  brezplačne ali subvencionirane možnosti za odvoz in odlaganje odpadkov posameznikov in podjetij.  To bi spodbudilo uporabo zbirnih mest in korektnih opcij </w:t>
      </w:r>
      <w:r w:rsidR="001A6FFA" w:rsidRPr="00E30141">
        <w:t>odvoza odpadkov, kar pomeni manj odpadkov na divjih odlagališčih. Občine pa bi s tem postale tudi bolj privlačne za podjetja in turizem. Globe za odlaganje odpadkov na divjih odlagališčih so zasnovane tako, da se korist nelegalnega odlaganja zmanjša. Običajno mora storilec plačati tako globo, da krije sanacijo nelegalno odloženih odpadkov.</w:t>
      </w:r>
      <w:r w:rsidR="004E0CFE" w:rsidRPr="00E30141">
        <w:t xml:space="preserve"> Seveda pa je storilce težko odkriti, še težje pa je dokazati katere in koliko odpadkov je odvrgel storilec na določeno divje odlagališče, tako da sanacijo odlagališča običajno plača lokalna skupnost oziroma občina. Sem mnenja, da bi se globe za odlaganje odpadkov na divjih odlagališčih morale povečati, ali pa bi morali poleg globe opravljati še kakšno delo oziroma pomoč(ne denarna) pri sanaciji divjega odlagališča. </w:t>
      </w:r>
    </w:p>
    <w:p w14:paraId="1CC9CC47" w14:textId="77777777" w:rsidR="006A150E" w:rsidRPr="00E30141" w:rsidRDefault="006A150E" w:rsidP="00052324"/>
    <w:p w14:paraId="10DAA36E" w14:textId="0EEA638D" w:rsidR="005732D2" w:rsidRPr="00E30141" w:rsidRDefault="005732D2" w:rsidP="005732D2">
      <w:pPr>
        <w:pStyle w:val="Naslov1"/>
      </w:pPr>
      <w:bookmarkStart w:id="8" w:name="_Toc146978248"/>
      <w:r w:rsidRPr="00E30141">
        <w:t>3 TRENUTNI SISTEM ZA PRIJAVO DIVJIH ODLAGALIŠČ</w:t>
      </w:r>
      <w:bookmarkEnd w:id="8"/>
    </w:p>
    <w:p w14:paraId="37CE872F" w14:textId="7A0FACE9" w:rsidR="001F0A02" w:rsidRPr="00E30141" w:rsidRDefault="001F0A02" w:rsidP="001F0A02">
      <w:r w:rsidRPr="00E30141">
        <w:t xml:space="preserve">V tem poglavju bom obrazložil uraden postopek prijave divjega odlagališča, zakonsko podlago in </w:t>
      </w:r>
      <w:r w:rsidR="00B35397" w:rsidRPr="00E30141">
        <w:t>prisojnosti</w:t>
      </w:r>
      <w:r w:rsidRPr="00E30141">
        <w:t xml:space="preserve"> inšpekcij, ki pokrivajo divja odlagališča. Prav tako pa bom omenil postopek neuradne prijave divjega odlagališča nevladni </w:t>
      </w:r>
      <w:r w:rsidR="00B35397" w:rsidRPr="00E30141">
        <w:t>organizaciji</w:t>
      </w:r>
      <w:r w:rsidR="002E1B95">
        <w:t xml:space="preserve"> in predstavil direktive Evropske unije</w:t>
      </w:r>
      <w:r w:rsidRPr="00E30141">
        <w:t>.</w:t>
      </w:r>
    </w:p>
    <w:p w14:paraId="33F6C874" w14:textId="486EA729" w:rsidR="004E5614" w:rsidRPr="00E30141" w:rsidRDefault="004E5614" w:rsidP="004E5614">
      <w:pPr>
        <w:pStyle w:val="Naslov2"/>
      </w:pPr>
      <w:bookmarkStart w:id="9" w:name="_Toc146978249"/>
      <w:r w:rsidRPr="00E30141">
        <w:lastRenderedPageBreak/>
        <w:t>3.1 PRISTOJNI INŠPEKTORATI</w:t>
      </w:r>
      <w:bookmarkEnd w:id="9"/>
      <w:r w:rsidRPr="00E30141">
        <w:t xml:space="preserve"> </w:t>
      </w:r>
    </w:p>
    <w:p w14:paraId="2D34CB30" w14:textId="78EA9DE2" w:rsidR="008C5AC6" w:rsidRPr="00E30141" w:rsidRDefault="008C5AC6" w:rsidP="008C5AC6">
      <w:r w:rsidRPr="00E30141">
        <w:t>Prva stvar s katero se sooča prebivalec Slovenije, ko želi</w:t>
      </w:r>
      <w:r w:rsidR="00574C85" w:rsidRPr="00E30141">
        <w:t xml:space="preserve"> uradno</w:t>
      </w:r>
      <w:r w:rsidRPr="00E30141">
        <w:t xml:space="preserve"> prijaviti najdeno divje odlagališče je komu oziroma kam prijaviti le tega.  </w:t>
      </w:r>
      <w:r w:rsidR="00574C85" w:rsidRPr="00E30141">
        <w:t xml:space="preserve">V </w:t>
      </w:r>
      <w:r w:rsidR="00B35397" w:rsidRPr="00E30141">
        <w:t>Sloveniji</w:t>
      </w:r>
      <w:r w:rsidR="00574C85" w:rsidRPr="00E30141">
        <w:t xml:space="preserve"> imamo </w:t>
      </w:r>
      <w:r w:rsidR="00B35397" w:rsidRPr="00E30141">
        <w:t>trenutno</w:t>
      </w:r>
      <w:r w:rsidR="00574C85" w:rsidRPr="00E30141">
        <w:t xml:space="preserve"> dva </w:t>
      </w:r>
      <w:r w:rsidR="00B35397" w:rsidRPr="00E30141">
        <w:t>inšpektorata</w:t>
      </w:r>
      <w:r w:rsidR="00574C85" w:rsidRPr="00E30141">
        <w:t>, ki delno pokrivata področja odlaganja smeti in onesnaževanja. To sta inšpektorat za okolje</w:t>
      </w:r>
      <w:r w:rsidR="007E4137">
        <w:t>, podnebje</w:t>
      </w:r>
      <w:r w:rsidR="004E5614" w:rsidRPr="00E30141">
        <w:t xml:space="preserve"> in </w:t>
      </w:r>
      <w:r w:rsidR="007E4137">
        <w:t>energijo</w:t>
      </w:r>
      <w:r w:rsidR="004E5614" w:rsidRPr="00E30141">
        <w:t xml:space="preserve"> in </w:t>
      </w:r>
      <w:r w:rsidR="00B35397" w:rsidRPr="00E30141">
        <w:t>inšpektorat</w:t>
      </w:r>
      <w:r w:rsidR="004E5614" w:rsidRPr="00E30141">
        <w:t xml:space="preserve"> za naravne vire in prostor. Inšpektorat za okolje in prostor</w:t>
      </w:r>
      <w:r w:rsidR="00574C85" w:rsidRPr="00E30141">
        <w:t xml:space="preserve"> opravlja naloge inšpekcijskega </w:t>
      </w:r>
      <w:r w:rsidR="00B35397" w:rsidRPr="00E30141">
        <w:t>nadzora</w:t>
      </w:r>
      <w:r w:rsidR="00574C85" w:rsidRPr="00E30141">
        <w:t xml:space="preserve"> nad izvajanjem predpisov iz naslednjih področij: </w:t>
      </w:r>
    </w:p>
    <w:p w14:paraId="5D68D8AE" w14:textId="04EAB5B0" w:rsidR="00574C85" w:rsidRPr="00E30141" w:rsidRDefault="00C72512" w:rsidP="00574C85">
      <w:pPr>
        <w:pStyle w:val="Odstavekseznama"/>
        <w:numPr>
          <w:ilvl w:val="0"/>
          <w:numId w:val="18"/>
        </w:numPr>
        <w:rPr>
          <w:i/>
          <w:iCs/>
        </w:rPr>
      </w:pPr>
      <w:r w:rsidRPr="00E30141">
        <w:rPr>
          <w:i/>
          <w:iCs/>
        </w:rPr>
        <w:t>ravnanja z odpadki in čezmejnim pošiljanjem odpadkov,</w:t>
      </w:r>
    </w:p>
    <w:p w14:paraId="0B2A29AF" w14:textId="5C64ED7C" w:rsidR="00C72512" w:rsidRPr="00E30141" w:rsidRDefault="00C72512" w:rsidP="00574C85">
      <w:pPr>
        <w:pStyle w:val="Odstavekseznama"/>
        <w:numPr>
          <w:ilvl w:val="0"/>
          <w:numId w:val="18"/>
        </w:numPr>
      </w:pPr>
      <w:r w:rsidRPr="00E30141">
        <w:t>industrijskega onesnaževanja voda in tveganja za okolje ter emisij snovi v vode iz naprav, za katere je predpisan obratovalni monitoring, </w:t>
      </w:r>
    </w:p>
    <w:p w14:paraId="65AD1FC7" w14:textId="437846BD" w:rsidR="00C72512" w:rsidRPr="00E30141" w:rsidRDefault="00C72512" w:rsidP="00574C85">
      <w:pPr>
        <w:pStyle w:val="Odstavekseznama"/>
        <w:numPr>
          <w:ilvl w:val="0"/>
          <w:numId w:val="18"/>
        </w:numPr>
      </w:pPr>
      <w:r w:rsidRPr="00E30141">
        <w:t>emisij snovi v zrak iz nepremičnih virov onesnaževanja,</w:t>
      </w:r>
    </w:p>
    <w:p w14:paraId="0C9589FF" w14:textId="4D0F9492" w:rsidR="00C72512" w:rsidRPr="00E30141" w:rsidRDefault="00C72512" w:rsidP="00574C85">
      <w:pPr>
        <w:pStyle w:val="Odstavekseznama"/>
        <w:numPr>
          <w:ilvl w:val="0"/>
          <w:numId w:val="18"/>
        </w:numPr>
      </w:pPr>
      <w:r w:rsidRPr="00E30141">
        <w:t>dimnikarskih storitev,</w:t>
      </w:r>
    </w:p>
    <w:p w14:paraId="10E1B010" w14:textId="02F9F651" w:rsidR="00C72512" w:rsidRPr="00E30141" w:rsidRDefault="00C72512" w:rsidP="00574C85">
      <w:pPr>
        <w:pStyle w:val="Odstavekseznama"/>
        <w:numPr>
          <w:ilvl w:val="0"/>
          <w:numId w:val="18"/>
        </w:numPr>
      </w:pPr>
      <w:r w:rsidRPr="00E30141">
        <w:t>skladiščenja nevarnih snovi v nepremičnih skladiščnih posodah in nepremične opreme, ki vsebuje florirane toplogredne pline ali ozonu nevarne snovi ter gensko spremenjenih organizmov,</w:t>
      </w:r>
    </w:p>
    <w:p w14:paraId="1C47008E" w14:textId="0C06C2EB" w:rsidR="00C72512" w:rsidRPr="00E30141" w:rsidRDefault="00C72512" w:rsidP="00574C85">
      <w:pPr>
        <w:pStyle w:val="Odstavekseznama"/>
        <w:numPr>
          <w:ilvl w:val="0"/>
          <w:numId w:val="18"/>
        </w:numPr>
      </w:pPr>
      <w:r w:rsidRPr="00E30141">
        <w:t>hrupa,</w:t>
      </w:r>
    </w:p>
    <w:p w14:paraId="044A4C94" w14:textId="4478309A" w:rsidR="00C72512" w:rsidRPr="00E30141" w:rsidRDefault="00C72512" w:rsidP="00574C85">
      <w:pPr>
        <w:pStyle w:val="Odstavekseznama"/>
        <w:numPr>
          <w:ilvl w:val="0"/>
          <w:numId w:val="18"/>
        </w:numPr>
      </w:pPr>
      <w:r w:rsidRPr="00E30141">
        <w:t>elektromagnetnega sevanja</w:t>
      </w:r>
    </w:p>
    <w:p w14:paraId="6CC145A0" w14:textId="0B27F669" w:rsidR="00C72512" w:rsidRPr="00E30141" w:rsidRDefault="00C72512" w:rsidP="00574C85">
      <w:pPr>
        <w:pStyle w:val="Odstavekseznama"/>
        <w:numPr>
          <w:ilvl w:val="0"/>
          <w:numId w:val="18"/>
        </w:numPr>
      </w:pPr>
      <w:r w:rsidRPr="00E30141">
        <w:t>svetlobnega onesnaževanja,</w:t>
      </w:r>
    </w:p>
    <w:p w14:paraId="3A40F932" w14:textId="54249BEA" w:rsidR="00C72512" w:rsidRPr="00E30141" w:rsidRDefault="00C72512" w:rsidP="00574C85">
      <w:pPr>
        <w:pStyle w:val="Odstavekseznama"/>
        <w:numPr>
          <w:ilvl w:val="0"/>
          <w:numId w:val="18"/>
        </w:numPr>
      </w:pPr>
      <w:r w:rsidRPr="00E30141">
        <w:t>državne meteorološke, hidrološke, oceanografske in seizmološke službe,</w:t>
      </w:r>
    </w:p>
    <w:p w14:paraId="736E7F29" w14:textId="045A6C49" w:rsidR="00C72512" w:rsidRPr="00E30141" w:rsidRDefault="00C72512" w:rsidP="00574C85">
      <w:pPr>
        <w:pStyle w:val="Odstavekseznama"/>
        <w:numPr>
          <w:ilvl w:val="0"/>
          <w:numId w:val="18"/>
        </w:numPr>
      </w:pPr>
      <w:r w:rsidRPr="00E30141">
        <w:t>energetike ter drugih predpisov, ki pooblaščajo energetske inšpektorje za izvajanje inšpekcijskega nadzora ter  </w:t>
      </w:r>
    </w:p>
    <w:p w14:paraId="2863EA6A" w14:textId="02866B8B" w:rsidR="00C72512" w:rsidRPr="00E30141" w:rsidRDefault="00C72512" w:rsidP="00574C85">
      <w:pPr>
        <w:pStyle w:val="Odstavekseznama"/>
        <w:numPr>
          <w:ilvl w:val="0"/>
          <w:numId w:val="18"/>
        </w:numPr>
      </w:pPr>
      <w:r w:rsidRPr="00E30141">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4B77321C" w:rsidR="00C72512" w:rsidRPr="00E30141" w:rsidRDefault="00C72512" w:rsidP="00574C85">
      <w:pPr>
        <w:pStyle w:val="Odstavekseznama"/>
        <w:numPr>
          <w:ilvl w:val="0"/>
          <w:numId w:val="18"/>
        </w:numPr>
      </w:pPr>
      <w:r w:rsidRPr="00E30141">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rsidRPr="00E30141">
        <w:t>Inšpektorat</w:t>
      </w:r>
      <w:r w:rsidRPr="00E30141">
        <w:t xml:space="preserve"> vodi tudi evidence o </w:t>
      </w:r>
      <w:r w:rsidR="00B35397" w:rsidRPr="00E30141">
        <w:t>izdanih</w:t>
      </w:r>
      <w:r w:rsidRPr="00E30141">
        <w:t xml:space="preserve"> soglasjih in dejanskih prevozih, opravljenih v okv</w:t>
      </w:r>
      <w:r w:rsidR="00872861" w:rsidRPr="00E30141">
        <w:t>iru teh soglasij</w:t>
      </w:r>
      <w:r w:rsidR="00552D76">
        <w:fldChar w:fldCharType="begin"/>
      </w:r>
      <w:r w:rsidR="00552D76">
        <w:instrText xml:space="preserve"> ADDIN ZOTERO_ITEM CSL_CITATION {"citationID":"oNEhpIUf","properties":{"formattedCitation":"(In\\uc0\\u353{}pektorat Republike Slovenije za okolje in energijo, 2023)","plainCitation":"(Inšpektorat Republike Slovenije za okolje in energijo, 2023)","noteIndex":0},"citationItems":[{"id":13,"uris":["http://zotero.org/users/local/0nIZdbS0/items/VDIL69TM"],"itemData":{"id":13,"type":"dataset","title":"O Inšpektoratu za okolje in energijo","URL":"https://www.gov.si/drzavni-organi/organi-v-sestavi/inspektorat-za-okolje-in-energijo/o-inspektoratu/","author":[{"family":"Inšpektorat Republike Slovenije za okolje in energijo","given":""}],"issued":{"date-parts":[["2023"]]}}}],"schema":"https://github.com/citation-style-language/schema/raw/master/csl-citation.json"} </w:instrText>
      </w:r>
      <w:r w:rsidR="00552D76">
        <w:fldChar w:fldCharType="separate"/>
      </w:r>
      <w:r w:rsidR="00552D76" w:rsidRPr="00552D76">
        <w:rPr>
          <w:rFonts w:cs="Arial"/>
          <w:szCs w:val="24"/>
        </w:rPr>
        <w:t>(Inšpektorat Republike Slovenije za okolje in energijo, 2023)</w:t>
      </w:r>
      <w:r w:rsidR="00552D76">
        <w:fldChar w:fldCharType="end"/>
      </w:r>
      <w:r w:rsidR="004E5614" w:rsidRPr="00E30141">
        <w:t>.</w:t>
      </w:r>
    </w:p>
    <w:p w14:paraId="5765762B" w14:textId="77777777" w:rsidR="001A0275" w:rsidRPr="00E30141" w:rsidRDefault="001A0275" w:rsidP="001A0275"/>
    <w:p w14:paraId="2BBBA13B" w14:textId="3A2F6568" w:rsidR="00872861" w:rsidRPr="00E30141" w:rsidRDefault="00E624B2" w:rsidP="00C216D6">
      <w:r w:rsidRPr="00E30141">
        <w:t xml:space="preserve">V </w:t>
      </w:r>
      <w:r w:rsidR="00B35397" w:rsidRPr="00E30141">
        <w:t>inšpektoratu</w:t>
      </w:r>
      <w:r w:rsidR="00872861" w:rsidRPr="00E30141">
        <w:t xml:space="preserve"> za naravne vire in prostor,</w:t>
      </w:r>
      <w:r w:rsidR="00B35397" w:rsidRPr="00E30141">
        <w:t xml:space="preserve"> </w:t>
      </w:r>
      <w:r w:rsidR="00872861" w:rsidRPr="00E30141">
        <w:t>pa delujeta dve inšpekciji. To sta Gradbena in geodetska inšpekcija in pa Inšpekcija za  naravne vire in rudarstvo, ki se ponovno deli na inšpektorje za naravo in vode in pa na rudarske inšpektorje.</w:t>
      </w:r>
      <w:r w:rsidR="00C216D6" w:rsidRPr="00E30141">
        <w:t xml:space="preserve"> Pri področju divjih odlagališč nas zanimajo predvsem inšpektorji za naravo in vode, ki nadzirajo izvajanja predpisov za:</w:t>
      </w:r>
    </w:p>
    <w:p w14:paraId="24B8DBA2" w14:textId="324B91D2" w:rsidR="00C216D6" w:rsidRPr="00E30141" w:rsidRDefault="00C216D6" w:rsidP="00955A39">
      <w:pPr>
        <w:pStyle w:val="Odstavekseznama"/>
        <w:numPr>
          <w:ilvl w:val="0"/>
          <w:numId w:val="30"/>
        </w:numPr>
      </w:pPr>
      <w:r w:rsidRPr="00E30141">
        <w:lastRenderedPageBreak/>
        <w:t>varstvo in urejanje voda, vodna in priobalna zemljišča, vodne pravice, rabo vode, ter vodna soglasja in dovoljenja,</w:t>
      </w:r>
    </w:p>
    <w:p w14:paraId="56668B14" w14:textId="014AC37F" w:rsidR="00C216D6" w:rsidRPr="00E30141" w:rsidRDefault="00C216D6" w:rsidP="00955A39">
      <w:pPr>
        <w:pStyle w:val="Odstavekseznama"/>
        <w:numPr>
          <w:ilvl w:val="0"/>
          <w:numId w:val="30"/>
        </w:numPr>
      </w:pPr>
      <w:r w:rsidRPr="00E30141">
        <w:t>delovanje gospodarskih javnih služb na področju oskrbe s pitno vodo ter opremljenost agromelioracij za odvajanje in čiščenje komunalne in padavinske odpadne vode,</w:t>
      </w:r>
    </w:p>
    <w:p w14:paraId="5B9EFF29" w14:textId="27794ECE" w:rsidR="00C216D6" w:rsidRPr="00E30141" w:rsidRDefault="00C216D6" w:rsidP="00955A39">
      <w:pPr>
        <w:pStyle w:val="Odstavekseznama"/>
        <w:numPr>
          <w:ilvl w:val="0"/>
          <w:numId w:val="30"/>
        </w:numPr>
        <w:rPr>
          <w:i/>
          <w:iCs/>
        </w:rPr>
      </w:pPr>
      <w:r w:rsidRPr="00E30141">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Pr="00E30141" w:rsidRDefault="00E555B9" w:rsidP="00C216D6">
      <w:r w:rsidRPr="00E30141">
        <w:t xml:space="preserve">Zakonodaja določa zelo obsežno delovno področje inšpektorjev za naravo in vode, kar povzroči visoko </w:t>
      </w:r>
      <w:r w:rsidR="00B35397" w:rsidRPr="00E30141">
        <w:t>število</w:t>
      </w:r>
      <w:r w:rsidRPr="00E30141">
        <w:t xml:space="preserve"> zavezancev, to pa pomeni, da pri nadzoru, ki ga morajo opraviti, določijo prioriteto z </w:t>
      </w:r>
      <w:r w:rsidR="00B35397" w:rsidRPr="00E30141">
        <w:t>naslednjimi</w:t>
      </w:r>
      <w:r w:rsidRPr="00E30141">
        <w:t xml:space="preserve"> kriteriji:</w:t>
      </w:r>
    </w:p>
    <w:p w14:paraId="5EEF15C9" w14:textId="449EF450" w:rsidR="00E555B9" w:rsidRPr="00E30141" w:rsidRDefault="00E555B9" w:rsidP="00E555B9">
      <w:pPr>
        <w:pStyle w:val="Odstavekseznama"/>
        <w:numPr>
          <w:ilvl w:val="0"/>
          <w:numId w:val="20"/>
        </w:numPr>
      </w:pPr>
      <w:r w:rsidRPr="00E30141">
        <w:t>vpliv dejavnosti na vode in naravo</w:t>
      </w:r>
    </w:p>
    <w:p w14:paraId="6A917A16" w14:textId="7ACE66BF" w:rsidR="00E555B9" w:rsidRPr="00E30141" w:rsidRDefault="00E555B9" w:rsidP="00E555B9">
      <w:pPr>
        <w:pStyle w:val="Odstavekseznama"/>
        <w:numPr>
          <w:ilvl w:val="0"/>
          <w:numId w:val="20"/>
        </w:numPr>
      </w:pPr>
      <w:r w:rsidRPr="00E30141">
        <w:t>zaveze za doseganje skladnosti z evropskim pravnim redom, ki jih mora zagotavljati Slovenija,</w:t>
      </w:r>
    </w:p>
    <w:p w14:paraId="37C7A31C" w14:textId="60BE2CED" w:rsidR="00E555B9" w:rsidRPr="00E30141" w:rsidRDefault="00E555B9" w:rsidP="00E555B9">
      <w:pPr>
        <w:pStyle w:val="Odstavekseznama"/>
        <w:numPr>
          <w:ilvl w:val="0"/>
          <w:numId w:val="20"/>
        </w:numPr>
      </w:pPr>
      <w:r w:rsidRPr="00E30141">
        <w:t>glede na cilje nacionalnih strategij, akcijskih načrtov, operativnih programov ipd.,</w:t>
      </w:r>
    </w:p>
    <w:p w14:paraId="0D5815B1" w14:textId="7522011D" w:rsidR="00E555B9" w:rsidRPr="00E30141" w:rsidRDefault="00E555B9" w:rsidP="00E555B9">
      <w:pPr>
        <w:pStyle w:val="Odstavekseznama"/>
        <w:numPr>
          <w:ilvl w:val="0"/>
          <w:numId w:val="20"/>
        </w:numPr>
      </w:pPr>
      <w:r w:rsidRPr="00E30141">
        <w:t>zaznan obseg kršitev na posameznih področjih</w:t>
      </w:r>
    </w:p>
    <w:p w14:paraId="534998C0" w14:textId="3DF8E54B" w:rsidR="00E555B9" w:rsidRPr="00E30141" w:rsidRDefault="00E555B9" w:rsidP="00E555B9">
      <w:pPr>
        <w:pStyle w:val="Odstavekseznama"/>
        <w:numPr>
          <w:ilvl w:val="0"/>
          <w:numId w:val="20"/>
        </w:numPr>
      </w:pPr>
      <w:r w:rsidRPr="00E30141">
        <w:t>ugotovitve mo</w:t>
      </w:r>
      <w:r w:rsidR="004252BB" w:rsidRPr="00E30141">
        <w:t>nitoringov,</w:t>
      </w:r>
    </w:p>
    <w:p w14:paraId="2DB04333" w14:textId="13C81D10" w:rsidR="004252BB" w:rsidRPr="00E30141" w:rsidRDefault="004252BB" w:rsidP="004252BB">
      <w:pPr>
        <w:pStyle w:val="Odstavekseznama"/>
        <w:numPr>
          <w:ilvl w:val="0"/>
          <w:numId w:val="20"/>
        </w:numPr>
      </w:pPr>
      <w:r w:rsidRPr="00E30141">
        <w:t xml:space="preserve">analize </w:t>
      </w:r>
      <w:r w:rsidR="00B35397" w:rsidRPr="00E30141">
        <w:t>obremenitev</w:t>
      </w:r>
      <w:r w:rsidRPr="00E30141">
        <w:t xml:space="preserve"> in vplivov na vode</w:t>
      </w:r>
      <w:r w:rsidR="00552D76">
        <w:fldChar w:fldCharType="begin"/>
      </w:r>
      <w:r w:rsidR="00552D76">
        <w:instrText xml:space="preserve"> ADDIN ZOTERO_ITEM CSL_CITATION {"citationID":"KqGoqTap","properties":{"formattedCitation":"(In\\uc0\\u353{}pektorat Republike Slovenije za naravne vire in prostor, 2023)","plainCitation":"(Inšpektorat Republike Slovenije za naravne vire in prostor, 2023)","noteIndex":0},"citationItems":[{"id":12,"uris":["http://zotero.org/users/local/0nIZdbS0/items/Q7PF3IL9"],"itemData":{"id":12,"type":"dataset","title":"O Inšpektoratu za naravne vire in prostor","URL":"https://www.gov.si/drzavni-organi/organi-v-sestavi/inspektorat-za-naravne-vire-in-prostor/o-inspektoratu/","author":[{"family":"Inšpektorat Republike Slovenije za naravne vire in prostor","given":""}],"issued":{"date-parts":[["2023"]]}}}],"schema":"https://github.com/citation-style-language/schema/raw/master/csl-citation.json"} </w:instrText>
      </w:r>
      <w:r w:rsidR="00552D76">
        <w:fldChar w:fldCharType="separate"/>
      </w:r>
      <w:r w:rsidR="00552D76" w:rsidRPr="00552D76">
        <w:rPr>
          <w:rFonts w:cs="Arial"/>
          <w:szCs w:val="24"/>
        </w:rPr>
        <w:t>(Inšpektorat Republike Slovenije za naravne vire in prostor, 2023)</w:t>
      </w:r>
      <w:r w:rsidR="00552D76">
        <w:fldChar w:fldCharType="end"/>
      </w:r>
      <w:r w:rsidRPr="00E30141">
        <w:t>.</w:t>
      </w:r>
    </w:p>
    <w:p w14:paraId="76EF9388" w14:textId="5FFBC89B" w:rsidR="005E3B93" w:rsidRPr="00E30141" w:rsidRDefault="00E624B2" w:rsidP="003807C7">
      <w:r w:rsidRPr="00E30141">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rsidRPr="00E30141">
        <w:t xml:space="preserve"> </w:t>
      </w:r>
    </w:p>
    <w:p w14:paraId="613F6EA5" w14:textId="5E543B67" w:rsidR="005E3B93" w:rsidRPr="00E30141" w:rsidRDefault="005E3B93" w:rsidP="005E3B93">
      <w:r w:rsidRPr="00E30141">
        <w:t>V situacijah nezakonitega od</w:t>
      </w:r>
      <w:r w:rsidR="00B35397" w:rsidRPr="00E30141">
        <w:t>laganja</w:t>
      </w:r>
      <w:r w:rsidRPr="00E30141">
        <w:t xml:space="preserve"> odpadkov, kjer je povzročitelj identificiran in gre za komunalne odpadke, je odgovornost za nadzor v pristojnosti občin. V primerih, kjer je povzročitelj identificiran in gre za druge vrste odpadkov, je za ukrepanje </w:t>
      </w:r>
      <w:r w:rsidR="00B35397" w:rsidRPr="00E30141">
        <w:t>pristojna</w:t>
      </w:r>
      <w:r w:rsidRPr="00E30141">
        <w:t xml:space="preserve"> državna </w:t>
      </w:r>
      <w:r w:rsidR="00B35397" w:rsidRPr="00E30141">
        <w:t>inšpekcija</w:t>
      </w:r>
      <w:r w:rsidRPr="00E30141">
        <w:t>.</w:t>
      </w:r>
    </w:p>
    <w:p w14:paraId="4E071B3A" w14:textId="6E51CDAD" w:rsidR="005E3B93" w:rsidRPr="00E30141" w:rsidRDefault="005E3B93" w:rsidP="005E3B93">
      <w:r w:rsidRPr="00E30141">
        <w:t xml:space="preserve">V primeru, ko povzročitelj ni znan in je zemljišče v lasti države ali občine, so za izvajanje ukrepov pristojni tako inšpektorji Inšpektorata Republike Slovenije za okolje in </w:t>
      </w:r>
      <w:r w:rsidR="00CD5C56" w:rsidRPr="00E30141">
        <w:t>energijo</w:t>
      </w:r>
      <w:r w:rsidRPr="00E30141">
        <w:t xml:space="preserve"> kot tudi inšpektorji Medobčinskih inšpektoratov.</w:t>
      </w:r>
    </w:p>
    <w:p w14:paraId="6829D88E" w14:textId="7E9938A5" w:rsidR="00ED11BB" w:rsidRPr="00E30141" w:rsidRDefault="008E5DBE" w:rsidP="00441578">
      <w:r w:rsidRPr="00E30141">
        <w:t>Na ministerstvu za okolje, podnebje in energijo pravijo, da se p</w:t>
      </w:r>
      <w:r w:rsidR="00E624B2" w:rsidRPr="00E30141">
        <w:t>rijav</w:t>
      </w:r>
      <w:r w:rsidRPr="00E30141">
        <w:t>a</w:t>
      </w:r>
      <w:r w:rsidR="00E624B2" w:rsidRPr="00E30141">
        <w:t xml:space="preserve"> d</w:t>
      </w:r>
      <w:r w:rsidR="003807C7" w:rsidRPr="00E30141">
        <w:t>ivje</w:t>
      </w:r>
      <w:r w:rsidRPr="00E30141">
        <w:t xml:space="preserve">ga </w:t>
      </w:r>
      <w:r w:rsidR="003807C7" w:rsidRPr="00E30141">
        <w:t xml:space="preserve"> odlagališč</w:t>
      </w:r>
      <w:r w:rsidRPr="00E30141">
        <w:t>a</w:t>
      </w:r>
      <w:r w:rsidR="003807C7" w:rsidRPr="00E30141">
        <w:t xml:space="preserve"> </w:t>
      </w:r>
      <w:r w:rsidR="00E624B2" w:rsidRPr="00E30141">
        <w:t>opravi</w:t>
      </w:r>
      <w:r w:rsidR="003807C7" w:rsidRPr="00E30141">
        <w:t xml:space="preserve"> na inšpektorat</w:t>
      </w:r>
      <w:r w:rsidR="00E624B2" w:rsidRPr="00E30141">
        <w:t>u</w:t>
      </w:r>
      <w:r w:rsidR="003807C7" w:rsidRPr="00E30141">
        <w:t xml:space="preserve"> </w:t>
      </w:r>
      <w:r w:rsidR="00ED11BB" w:rsidRPr="00E30141">
        <w:t>za okolje in energijo</w:t>
      </w:r>
      <w:r w:rsidRPr="00E30141">
        <w:t>, ki spada pod to ministrstvo</w:t>
      </w:r>
      <w:r w:rsidR="00E624B2" w:rsidRPr="00E30141">
        <w:t xml:space="preserve">. </w:t>
      </w:r>
      <w:r w:rsidR="00AE4908" w:rsidRPr="00E30141">
        <w:t xml:space="preserve">Prijavo lahko opravimo osebno, po pošti ali elektronsko. Za elektronsko prijavo sta potrebna </w:t>
      </w:r>
      <w:r w:rsidR="00B35397" w:rsidRPr="00E30141">
        <w:t>elektronska</w:t>
      </w:r>
      <w:r w:rsidR="00AE4908" w:rsidRPr="00E30141">
        <w:t xml:space="preserve"> prijava in elektronski podpis. V obrazcu za prijavo moramo </w:t>
      </w:r>
      <w:r w:rsidR="00AE4908" w:rsidRPr="00E30141">
        <w:lastRenderedPageBreak/>
        <w:t xml:space="preserve">izpolniti podatke o kršitelju, opisati lokacijo in opis kršitve in pa </w:t>
      </w:r>
      <w:r w:rsidR="00B35397" w:rsidRPr="00E30141">
        <w:t>napisati</w:t>
      </w:r>
      <w:r w:rsidR="00AE4908" w:rsidRPr="00E30141">
        <w:t xml:space="preserve"> datum kršitve. Nato pa,  je potrebno izpolniti tudi podatke o prijavitelju, če prijavo opravljamo po pošti ali osebno.</w:t>
      </w:r>
    </w:p>
    <w:p w14:paraId="353CB22F" w14:textId="6B46E356" w:rsidR="005E3B93" w:rsidRPr="00E30141" w:rsidRDefault="00441578" w:rsidP="003807C7">
      <w:r w:rsidRPr="00E30141">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nezakonito dejanje in ne bodite preveč očitni pri zbiranju podatkov, če so na lokaciji ljudje, ki kršijo zakon. </w:t>
      </w:r>
    </w:p>
    <w:p w14:paraId="2BF1B3AA" w14:textId="1E70CFC5" w:rsidR="005E3B93" w:rsidRPr="00E30141" w:rsidRDefault="005E3B93" w:rsidP="005E3B93">
      <w:pPr>
        <w:pStyle w:val="Naslov2"/>
      </w:pPr>
      <w:bookmarkStart w:id="10" w:name="_Toc146978250"/>
      <w:r w:rsidRPr="00E30141">
        <w:t>3.2 DRUGI NAČINI PRIJAVE DIVJIH ODLAGALIŠČ</w:t>
      </w:r>
      <w:bookmarkEnd w:id="10"/>
    </w:p>
    <w:p w14:paraId="6A631712" w14:textId="7AC0C82D" w:rsidR="00542110" w:rsidRPr="00E30141" w:rsidRDefault="00441578" w:rsidP="003807C7">
      <w:r w:rsidRPr="00E30141">
        <w:t xml:space="preserve">Divje </w:t>
      </w:r>
      <w:r w:rsidR="00542110" w:rsidRPr="00E30141">
        <w:t>odlagališče pa lahko pri</w:t>
      </w:r>
      <w:r w:rsidRPr="00E30141">
        <w:t>j</w:t>
      </w:r>
      <w:r w:rsidR="00542110" w:rsidRPr="00E30141">
        <w:t xml:space="preserve">avimo tudi na </w:t>
      </w:r>
      <w:r w:rsidR="005B6E6D" w:rsidRPr="00E30141">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rsidRPr="00E30141">
        <w:t>prostovoljci</w:t>
      </w:r>
      <w:r w:rsidR="005B6E6D" w:rsidRPr="00E30141">
        <w:t xml:space="preserve"> počistili to odlagališče. Lahko se jim tudi pridružimo pri čiščenju odlagališč. </w:t>
      </w:r>
    </w:p>
    <w:p w14:paraId="656F4DCA" w14:textId="606CB93C" w:rsidR="005B6E6D" w:rsidRPr="00E30141" w:rsidRDefault="005B6E6D" w:rsidP="003807C7">
      <w:r w:rsidRPr="00E30141">
        <w:t xml:space="preserve">Več ljudi </w:t>
      </w:r>
      <w:r w:rsidR="00305194" w:rsidRPr="00E30141">
        <w:t xml:space="preserve">pa </w:t>
      </w:r>
      <w:r w:rsidRPr="00E30141">
        <w:t>se odloča za prijavo v register pri Ekologih brez meja</w:t>
      </w:r>
      <w:r w:rsidR="0030377F" w:rsidRPr="00E30141">
        <w:t>, saj je prijava anonima, lažja</w:t>
      </w:r>
      <w:r w:rsidR="00305194" w:rsidRPr="00E30141">
        <w:t>, potrebuje manj informacij</w:t>
      </w:r>
      <w:r w:rsidR="0030377F" w:rsidRPr="00E30141">
        <w:t xml:space="preserve"> in možnost, da se divje odlagališče počisti je veliko večja.</w:t>
      </w:r>
      <w:r w:rsidR="001F0A02" w:rsidRPr="00E30141">
        <w:t xml:space="preserve"> Uporabnik samo odpre njihovo spletno stran in sledi navodilom, ki jih imajo v pet minutnem </w:t>
      </w:r>
      <w:r w:rsidR="00B35397" w:rsidRPr="00E30141">
        <w:t>videoposnetku</w:t>
      </w:r>
      <w:r w:rsidR="001F0A02" w:rsidRPr="00E30141">
        <w:t>, ta pa na</w:t>
      </w:r>
      <w:r w:rsidR="00B35397" w:rsidRPr="00E30141">
        <w:t xml:space="preserve"> </w:t>
      </w:r>
      <w:r w:rsidR="001F0A02" w:rsidRPr="00E30141">
        <w:t>zelo podrobno in počasi pokaže postopek, ki pa nam lahko vzame manj, kot je dolžina videoposnetka.</w:t>
      </w:r>
      <w:r w:rsidR="0030377F" w:rsidRPr="00E30141">
        <w:t xml:space="preserve"> </w:t>
      </w:r>
      <w:r w:rsidR="001F0A02" w:rsidRPr="00E30141">
        <w:t xml:space="preserve">Če se po </w:t>
      </w:r>
      <w:r w:rsidR="0030377F" w:rsidRPr="00E30141">
        <w:t xml:space="preserve"> uradnem postopku</w:t>
      </w:r>
      <w:r w:rsidR="001F0A02" w:rsidRPr="00E30141">
        <w:t xml:space="preserve"> krivec ne najde </w:t>
      </w:r>
      <w:r w:rsidR="0030377F" w:rsidRPr="00E30141">
        <w:t>(</w:t>
      </w:r>
      <w:r w:rsidR="001F0A02" w:rsidRPr="00E30141">
        <w:t>možnost, da se storilec ne najde je velika</w:t>
      </w:r>
      <w:r w:rsidR="0030377F" w:rsidRPr="00E30141">
        <w:t xml:space="preserve">), potem </w:t>
      </w:r>
      <w:r w:rsidR="00441578" w:rsidRPr="00E30141">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rsidRPr="00E30141">
        <w:fldChar w:fldCharType="begin"/>
      </w:r>
      <w:r w:rsidR="009E1810">
        <w:instrText xml:space="preserve"> ADDIN ZOTERO_ITEM CSL_CITATION {"citationID":"O6KA76EU","properties":{"formattedCitation":"(Bagon, 2023)","plainCitation":"(Bagon, 2023)","noteIndex":0},"citationItems":[{"id":"Ss0ZR3m4/GQSFjGyK","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rsidRPr="00E30141">
        <w:fldChar w:fldCharType="separate"/>
      </w:r>
      <w:r w:rsidR="0065014F" w:rsidRPr="00E30141">
        <w:rPr>
          <w:rFonts w:cs="Arial"/>
        </w:rPr>
        <w:t>(Bagon, 2023)</w:t>
      </w:r>
      <w:r w:rsidR="0065014F" w:rsidRPr="00E30141">
        <w:fldChar w:fldCharType="end"/>
      </w:r>
      <w:r w:rsidR="0065014F" w:rsidRPr="00E30141">
        <w:t>.</w:t>
      </w:r>
    </w:p>
    <w:p w14:paraId="198C4983" w14:textId="1ECC38B9" w:rsidR="00DE53F7" w:rsidRPr="00E30141" w:rsidRDefault="00DE53F7" w:rsidP="00DE53F7">
      <w:pPr>
        <w:pStyle w:val="Naslov2"/>
      </w:pPr>
      <w:bookmarkStart w:id="11" w:name="_Toc146978251"/>
      <w:r w:rsidRPr="00E30141">
        <w:t>3.3 ZAKONODAJA</w:t>
      </w:r>
      <w:bookmarkEnd w:id="11"/>
    </w:p>
    <w:p w14:paraId="15B688A7" w14:textId="2B105BBD" w:rsidR="008252B0" w:rsidRDefault="008252B0" w:rsidP="008252B0">
      <w:r>
        <w:t>Slovenski pravni red na področju varstva okolja je usklajen s pravnimi akti Evropske unije. Glavni zakon in pravni okvir za prenos EU direktiv na področju varstva okolja, vključno z odpadki, je Zakon o varstvu okolja</w:t>
      </w:r>
      <w:r w:rsidR="00E275BA">
        <w:t xml:space="preserve">. </w:t>
      </w:r>
      <w:r>
        <w:t xml:space="preserve">Na tej podlagi so bili sprejeti tudi številni podzakonski predpisi, ki urejajo ukrepe za varstvo okolja, spremljanje stanja okolja, javne storitve za varstvo okolja in </w:t>
      </w:r>
      <w:proofErr w:type="spellStart"/>
      <w:r>
        <w:t>okoljske</w:t>
      </w:r>
      <w:proofErr w:type="spellEnd"/>
      <w:r>
        <w:t xml:space="preserve"> dajatve.</w:t>
      </w:r>
    </w:p>
    <w:p w14:paraId="16A52FC9" w14:textId="77777777" w:rsidR="008252B0" w:rsidRDefault="008252B0" w:rsidP="008252B0"/>
    <w:p w14:paraId="65973906" w14:textId="519E49C8" w:rsidR="00E275BA" w:rsidRDefault="008252B0" w:rsidP="00852F94">
      <w:r>
        <w:lastRenderedPageBreak/>
        <w:t>ZVO-1 ne ureja le ukrepov države na področju varstva okolja (kot so predpisi, dovoljenja, informacijski sistemi itd.), temveč tudi civilnopravne zadeve, povezane z okoljem, kot so odgovornost za onesnaževanje, odškodnine, sodelovanje javnosti in druge.</w:t>
      </w:r>
      <w:r w:rsidR="00E275BA">
        <w:t xml:space="preserve"> </w:t>
      </w:r>
    </w:p>
    <w:p w14:paraId="591183CE" w14:textId="2E5B40A7" w:rsidR="00E275BA" w:rsidRDefault="00E275BA" w:rsidP="00E275BA">
      <w:r>
        <w:t>Inšpekcija, pristojna za varstvo okolja, ki nadzoruje izvajanje ZVO-1 in pripadajočih predpisov, deluje na podlagi Zakona o inšpekcijskem nadzoru (ZIN)</w:t>
      </w:r>
      <w:r>
        <w:fldChar w:fldCharType="begin"/>
      </w:r>
      <w:r>
        <w:instrText xml:space="preserve"> ADDIN ZOTERO_ITEM CSL_CITATION {"citationID":"3el6uX8E","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fldChar w:fldCharType="separate"/>
      </w:r>
      <w:r w:rsidR="009E1810" w:rsidRPr="009E1810">
        <w:rPr>
          <w:rFonts w:cs="Arial"/>
        </w:rPr>
        <w:t>(Loznar et al., 2015)</w:t>
      </w:r>
      <w:r>
        <w:fldChar w:fldCharType="end"/>
      </w:r>
      <w:r w:rsidR="00852F94">
        <w:t xml:space="preserve"> </w:t>
      </w:r>
      <w:r>
        <w:t>.</w:t>
      </w:r>
    </w:p>
    <w:p w14:paraId="4A812EB0" w14:textId="652FDCE1" w:rsidR="00E275BA" w:rsidRDefault="00E275BA" w:rsidP="00E275BA">
      <w:r>
        <w:t>Vsi zakoni, ki  urejajo ravnanje z odpadki v Sloveniji</w:t>
      </w:r>
      <w:r w:rsidR="002868AC">
        <w:t>(24.1.2023)</w:t>
      </w:r>
      <w:r>
        <w:t>:</w:t>
      </w:r>
    </w:p>
    <w:p w14:paraId="13F2D5BD" w14:textId="77777777" w:rsidR="00E275BA" w:rsidRDefault="00E275BA" w:rsidP="00E275BA">
      <w:pPr>
        <w:pStyle w:val="Odstavekseznama"/>
        <w:numPr>
          <w:ilvl w:val="0"/>
          <w:numId w:val="34"/>
        </w:numPr>
      </w:pPr>
      <w:r>
        <w:t xml:space="preserve">Zakon o varstvu okolja (ZVO-2) </w:t>
      </w:r>
    </w:p>
    <w:p w14:paraId="0F5D2778" w14:textId="65FE614A" w:rsidR="00E275BA" w:rsidRDefault="00E275BA" w:rsidP="00E275BA">
      <w:pPr>
        <w:pStyle w:val="Odstavekseznama"/>
        <w:numPr>
          <w:ilvl w:val="0"/>
          <w:numId w:val="34"/>
        </w:numPr>
      </w:pPr>
      <w:r>
        <w:t>Zakon o varstvu okolja (ZVO-1)</w:t>
      </w:r>
    </w:p>
    <w:p w14:paraId="584BED23" w14:textId="33DED123" w:rsidR="00E275BA" w:rsidRPr="00E30141" w:rsidRDefault="00E275BA" w:rsidP="00E275BA">
      <w:r>
        <w:t>Pravila ravnanja z odpadki  ureja uredba o odpadkih. Uredbe, ki urejajo obdelavo in čezmejno pošiljanje odpadkov:</w:t>
      </w:r>
    </w:p>
    <w:p w14:paraId="275842A0" w14:textId="77777777" w:rsidR="00E275BA" w:rsidRDefault="00E275BA" w:rsidP="00E275BA">
      <w:pPr>
        <w:pStyle w:val="Odstavekseznama"/>
        <w:numPr>
          <w:ilvl w:val="0"/>
          <w:numId w:val="35"/>
        </w:numPr>
      </w:pPr>
      <w:r>
        <w:t xml:space="preserve">Uredba o predelavi biološko razgradljivih odpadkov in uporabi komposta ali </w:t>
      </w:r>
      <w:proofErr w:type="spellStart"/>
      <w:r>
        <w:t>digestata</w:t>
      </w:r>
      <w:proofErr w:type="spellEnd"/>
      <w:r>
        <w:t xml:space="preserve"> </w:t>
      </w:r>
    </w:p>
    <w:p w14:paraId="0000BBB0" w14:textId="77777777" w:rsidR="00E275BA" w:rsidRDefault="00E275BA" w:rsidP="00E275BA">
      <w:pPr>
        <w:pStyle w:val="Odstavekseznama"/>
        <w:numPr>
          <w:ilvl w:val="0"/>
          <w:numId w:val="35"/>
        </w:numPr>
      </w:pPr>
      <w:r>
        <w:t xml:space="preserve">Uredba o uporabi blata iz komunalnih čistilnih naprav v kmetijstvu </w:t>
      </w:r>
    </w:p>
    <w:p w14:paraId="372CEDF5" w14:textId="77777777" w:rsidR="00E275BA" w:rsidRDefault="00E275BA" w:rsidP="00E275BA">
      <w:pPr>
        <w:pStyle w:val="Odstavekseznama"/>
        <w:numPr>
          <w:ilvl w:val="0"/>
          <w:numId w:val="35"/>
        </w:numPr>
      </w:pPr>
      <w:r>
        <w:t xml:space="preserve">Uredba o predelavi nenevarnih odpadkov v trdno gorivo in njegovi uporabi </w:t>
      </w:r>
    </w:p>
    <w:p w14:paraId="51B1B17C" w14:textId="77777777" w:rsidR="00E275BA" w:rsidRDefault="00E275BA" w:rsidP="00E275BA">
      <w:pPr>
        <w:pStyle w:val="Odstavekseznama"/>
        <w:numPr>
          <w:ilvl w:val="0"/>
          <w:numId w:val="35"/>
        </w:numPr>
      </w:pPr>
      <w:r>
        <w:t xml:space="preserve">Uredba o obremenjevanju tal z vnašanjem odpadkov </w:t>
      </w:r>
    </w:p>
    <w:p w14:paraId="28F2D5BD" w14:textId="77777777" w:rsidR="00E275BA" w:rsidRDefault="00E275BA" w:rsidP="00E275BA">
      <w:pPr>
        <w:pStyle w:val="Odstavekseznama"/>
        <w:numPr>
          <w:ilvl w:val="0"/>
          <w:numId w:val="35"/>
        </w:numPr>
      </w:pPr>
      <w:r>
        <w:t xml:space="preserve">Uredba o obdelavi odpadkov v premičnih napravah </w:t>
      </w:r>
    </w:p>
    <w:p w14:paraId="06FE7886" w14:textId="77777777" w:rsidR="00E275BA" w:rsidRDefault="00E275BA" w:rsidP="00E275BA">
      <w:pPr>
        <w:pStyle w:val="Odstavekseznama"/>
        <w:numPr>
          <w:ilvl w:val="0"/>
          <w:numId w:val="35"/>
        </w:numPr>
      </w:pPr>
      <w:r>
        <w:t xml:space="preserve">Uredba o izvajanju Uredbe (EU) o recikliranju ladij </w:t>
      </w:r>
    </w:p>
    <w:p w14:paraId="6B625D61" w14:textId="77777777" w:rsidR="00E275BA" w:rsidRDefault="00E275BA" w:rsidP="00E275BA">
      <w:pPr>
        <w:pStyle w:val="Odstavekseznama"/>
        <w:numPr>
          <w:ilvl w:val="0"/>
          <w:numId w:val="35"/>
        </w:numPr>
      </w:pPr>
      <w:r>
        <w:t xml:space="preserve">Uredba o izvajanju Uredbe (ES) o pošiljkah odpadkov </w:t>
      </w:r>
    </w:p>
    <w:p w14:paraId="37A554FD" w14:textId="77777777" w:rsidR="00E275BA" w:rsidRDefault="00E275BA" w:rsidP="00E275BA">
      <w:pPr>
        <w:pStyle w:val="Odstavekseznama"/>
        <w:numPr>
          <w:ilvl w:val="0"/>
          <w:numId w:val="35"/>
        </w:numPr>
      </w:pPr>
      <w:r>
        <w:t xml:space="preserve">Uredba o sežigalnicah odpadkov in napravah za </w:t>
      </w:r>
      <w:proofErr w:type="spellStart"/>
      <w:r>
        <w:t>sosežig</w:t>
      </w:r>
      <w:proofErr w:type="spellEnd"/>
      <w:r>
        <w:t xml:space="preserve"> odpadkov </w:t>
      </w:r>
    </w:p>
    <w:p w14:paraId="5CBA4666" w14:textId="77777777" w:rsidR="00E275BA" w:rsidRDefault="00E275BA" w:rsidP="00E275BA">
      <w:pPr>
        <w:pStyle w:val="Odstavekseznama"/>
        <w:numPr>
          <w:ilvl w:val="0"/>
          <w:numId w:val="35"/>
        </w:numPr>
      </w:pPr>
      <w:r>
        <w:t xml:space="preserve">Uredba o odlagališčih odpadkov </w:t>
      </w:r>
    </w:p>
    <w:p w14:paraId="1819F9F2" w14:textId="712BA4BF" w:rsidR="005732D2" w:rsidRDefault="00E275BA" w:rsidP="00E275BA">
      <w:pPr>
        <w:pStyle w:val="Odstavekseznama"/>
        <w:numPr>
          <w:ilvl w:val="0"/>
          <w:numId w:val="35"/>
        </w:numPr>
      </w:pPr>
      <w:r>
        <w:t>Uredba o emisiji snovi v zrak iz naprav za pripravo asfaltnih zmesi</w:t>
      </w:r>
    </w:p>
    <w:p w14:paraId="53D7AD05" w14:textId="5D5563E0" w:rsidR="00E275BA" w:rsidRDefault="00E275BA" w:rsidP="00E275BA">
      <w:r>
        <w:t>Uredbe, ki urejajo ravnanje s posameznimi vrstami odpadkov:</w:t>
      </w:r>
    </w:p>
    <w:p w14:paraId="2101C077" w14:textId="77777777" w:rsidR="00E275BA" w:rsidRDefault="00E275BA" w:rsidP="00E275BA">
      <w:pPr>
        <w:pStyle w:val="Odstavekseznama"/>
        <w:numPr>
          <w:ilvl w:val="0"/>
          <w:numId w:val="36"/>
        </w:numPr>
      </w:pPr>
      <w:r>
        <w:t xml:space="preserve">Uredba o odpadnih oljih </w:t>
      </w:r>
    </w:p>
    <w:p w14:paraId="5B4161BB" w14:textId="77777777" w:rsidR="00E275BA" w:rsidRDefault="00E275BA" w:rsidP="00E275BA">
      <w:pPr>
        <w:pStyle w:val="Odstavekseznama"/>
        <w:numPr>
          <w:ilvl w:val="0"/>
          <w:numId w:val="36"/>
        </w:numPr>
      </w:pPr>
      <w:r>
        <w:t xml:space="preserve">Uredba o ravnanju z odpadnimi jedilnimi olji in mastmi </w:t>
      </w:r>
    </w:p>
    <w:p w14:paraId="764F2E3A" w14:textId="77777777" w:rsidR="00E275BA" w:rsidRDefault="00E275BA" w:rsidP="00E275BA">
      <w:pPr>
        <w:pStyle w:val="Odstavekseznama"/>
        <w:numPr>
          <w:ilvl w:val="0"/>
          <w:numId w:val="36"/>
        </w:numPr>
      </w:pPr>
      <w:r>
        <w:t xml:space="preserve">Uredba o ravnanju z odpadki, ki nastajajo pri opravljanju zdravstvene in veterinarske dejavnosti ter z njima povezanih raziskavah </w:t>
      </w:r>
    </w:p>
    <w:p w14:paraId="56AD6B78" w14:textId="77777777" w:rsidR="00E275BA" w:rsidRDefault="00E275BA" w:rsidP="00E275BA">
      <w:pPr>
        <w:pStyle w:val="Odstavekseznama"/>
        <w:numPr>
          <w:ilvl w:val="0"/>
          <w:numId w:val="36"/>
        </w:numPr>
      </w:pPr>
      <w:r>
        <w:t xml:space="preserve">Uredba o ravnanju z amalgamskimi odpadki, ki nastanejo pri opravljanju zdravstvene dejavnosti in z njo povezanih raziskavah </w:t>
      </w:r>
    </w:p>
    <w:p w14:paraId="5600B2EF" w14:textId="77777777" w:rsidR="00E275BA" w:rsidRDefault="00E275BA" w:rsidP="00E275BA">
      <w:pPr>
        <w:pStyle w:val="Odstavekseznama"/>
        <w:numPr>
          <w:ilvl w:val="0"/>
          <w:numId w:val="36"/>
        </w:numPr>
      </w:pPr>
      <w:r>
        <w:t xml:space="preserve">Uredba o ravnanju z odpadki, ki nastanejo pri gradbenih delih </w:t>
      </w:r>
    </w:p>
    <w:p w14:paraId="73DD5A94" w14:textId="77777777" w:rsidR="00E275BA" w:rsidRDefault="00E275BA" w:rsidP="00E275BA">
      <w:pPr>
        <w:pStyle w:val="Odstavekseznama"/>
        <w:numPr>
          <w:ilvl w:val="0"/>
          <w:numId w:val="36"/>
        </w:numPr>
      </w:pPr>
      <w:r>
        <w:t xml:space="preserve">Uredba o ravnanju z odpadki, ki vsebujejo azbest </w:t>
      </w:r>
    </w:p>
    <w:p w14:paraId="0DE8E537" w14:textId="77777777" w:rsidR="00E275BA" w:rsidRDefault="00E275BA" w:rsidP="00E275BA">
      <w:pPr>
        <w:pStyle w:val="Odstavekseznama"/>
        <w:numPr>
          <w:ilvl w:val="0"/>
          <w:numId w:val="36"/>
        </w:numPr>
      </w:pPr>
      <w:r>
        <w:t xml:space="preserve">Uredba o pogojih, pod katerimi se lahko pri rekonstrukciji ali odstranitvi objektov in pri vzdrževalnih delih na objektih, instalacijah ali napravah odstranjujejo materiali, ki vsebujejo azbest </w:t>
      </w:r>
    </w:p>
    <w:p w14:paraId="3AAE35CA" w14:textId="77777777" w:rsidR="00E275BA" w:rsidRDefault="00E275BA" w:rsidP="00E275BA">
      <w:pPr>
        <w:pStyle w:val="Odstavekseznama"/>
        <w:numPr>
          <w:ilvl w:val="0"/>
          <w:numId w:val="36"/>
        </w:numPr>
      </w:pPr>
      <w:r>
        <w:lastRenderedPageBreak/>
        <w:t xml:space="preserve">Uredba o ravnanju z odpadki iz rudarskih in drugih dejavnosti izkoriščanja mineralnih surovin </w:t>
      </w:r>
    </w:p>
    <w:p w14:paraId="485252CF" w14:textId="77777777" w:rsidR="00E275BA" w:rsidRDefault="00E275BA" w:rsidP="00E275BA">
      <w:pPr>
        <w:pStyle w:val="Odstavekseznama"/>
        <w:numPr>
          <w:ilvl w:val="0"/>
          <w:numId w:val="36"/>
        </w:numPr>
      </w:pPr>
      <w:r>
        <w:t xml:space="preserve">Uredba o emisiji snovi in odstranjevanju odpadkov iz proizvodnje titanovega dioksida </w:t>
      </w:r>
    </w:p>
    <w:p w14:paraId="193FB388" w14:textId="77777777" w:rsidR="00E275BA" w:rsidRDefault="00E275BA" w:rsidP="00E275BA">
      <w:pPr>
        <w:pStyle w:val="Odstavekseznama"/>
        <w:numPr>
          <w:ilvl w:val="0"/>
          <w:numId w:val="36"/>
        </w:numPr>
      </w:pPr>
      <w:r>
        <w:t xml:space="preserve">Uredba o odstranjevanju polikloriranih bifenilov in polikloriranih </w:t>
      </w:r>
      <w:proofErr w:type="spellStart"/>
      <w:r>
        <w:t>terfenilov</w:t>
      </w:r>
      <w:proofErr w:type="spellEnd"/>
      <w:r>
        <w:t xml:space="preserve"> </w:t>
      </w:r>
    </w:p>
    <w:p w14:paraId="3BD72433" w14:textId="77777777" w:rsidR="00E275BA" w:rsidRDefault="00E275BA" w:rsidP="00E275BA">
      <w:pPr>
        <w:pStyle w:val="Odstavekseznama"/>
        <w:numPr>
          <w:ilvl w:val="0"/>
          <w:numId w:val="36"/>
        </w:numPr>
      </w:pPr>
      <w:r>
        <w:t xml:space="preserve">Uredba o izvajanju Uredbe Evropskega parlamenta in Sveta ES o obstojnih organskih onesnaževalih </w:t>
      </w:r>
    </w:p>
    <w:p w14:paraId="4794906B" w14:textId="77777777" w:rsidR="00E275BA" w:rsidRDefault="00E275BA" w:rsidP="00E275BA">
      <w:pPr>
        <w:pStyle w:val="Odstavekseznama"/>
        <w:numPr>
          <w:ilvl w:val="0"/>
          <w:numId w:val="36"/>
        </w:numPr>
      </w:pPr>
      <w:r>
        <w:t xml:space="preserve">Uredba o izvajanju Uredbe (ES) o prepovedi izvoza kovinskega živega srebra in nekaterih spojin in zmesi živega srebra ter varnem skladiščenju kovinskega živega srebra </w:t>
      </w:r>
    </w:p>
    <w:p w14:paraId="2975352F" w14:textId="77777777" w:rsidR="00E275BA" w:rsidRDefault="00E275BA" w:rsidP="00E275BA">
      <w:pPr>
        <w:pStyle w:val="Odstavekseznama"/>
        <w:numPr>
          <w:ilvl w:val="0"/>
          <w:numId w:val="36"/>
        </w:numPr>
      </w:pPr>
      <w:r>
        <w:t xml:space="preserve">Uredba o ravnanju z biološko razgradljivimi kuhinjskimi odpadki in zelenim vrtnim odpadom </w:t>
      </w:r>
    </w:p>
    <w:p w14:paraId="0ED2FFB3" w14:textId="10861D86" w:rsidR="00E275BA" w:rsidRDefault="00E275BA" w:rsidP="00E275BA">
      <w:pPr>
        <w:pStyle w:val="Odstavekseznama"/>
        <w:numPr>
          <w:ilvl w:val="0"/>
          <w:numId w:val="36"/>
        </w:numPr>
      </w:pPr>
      <w:r>
        <w:t>Uredba o skladiščenju trdnih gorljivih odpadkov na prostem</w:t>
      </w:r>
    </w:p>
    <w:p w14:paraId="1EF9A6CF" w14:textId="6140E6ED" w:rsidR="00E275BA" w:rsidRDefault="00E275BA" w:rsidP="00E275BA">
      <w:r>
        <w:t>Uredbe, ki določajo obvezne gospodarske javne službe</w:t>
      </w:r>
      <w:r w:rsidR="002868AC">
        <w:t>:</w:t>
      </w:r>
    </w:p>
    <w:p w14:paraId="226FD44C" w14:textId="77777777" w:rsidR="002868AC" w:rsidRDefault="002868AC" w:rsidP="002868AC">
      <w:pPr>
        <w:pStyle w:val="Odstavekseznama"/>
        <w:numPr>
          <w:ilvl w:val="0"/>
          <w:numId w:val="37"/>
        </w:numPr>
      </w:pPr>
      <w:r>
        <w:t xml:space="preserve">Uredba o obvezni občinski gospodarski javni službi zbiranja komunalnih odpadkov </w:t>
      </w:r>
    </w:p>
    <w:p w14:paraId="3730214E" w14:textId="77777777" w:rsidR="002868AC" w:rsidRDefault="002868AC" w:rsidP="002868AC">
      <w:pPr>
        <w:pStyle w:val="Odstavekseznama"/>
        <w:numPr>
          <w:ilvl w:val="0"/>
          <w:numId w:val="37"/>
        </w:numPr>
      </w:pPr>
      <w:r>
        <w:t xml:space="preserve">Uredba o opravljanju obvezne državne gospodarske javne službe sežiganja komunalnih odpadkov </w:t>
      </w:r>
    </w:p>
    <w:p w14:paraId="4C7A81EE" w14:textId="77777777" w:rsidR="002868AC" w:rsidRDefault="002868AC" w:rsidP="002868AC">
      <w:pPr>
        <w:pStyle w:val="Odstavekseznama"/>
        <w:numPr>
          <w:ilvl w:val="0"/>
          <w:numId w:val="37"/>
        </w:numPr>
      </w:pPr>
      <w:r>
        <w:t xml:space="preserve">Uredba o metodologiji za oblikovanje cen storitev obveznih občinskih gospodarskih javnih služb varstva okolja </w:t>
      </w:r>
    </w:p>
    <w:p w14:paraId="1BC1DB92" w14:textId="12D76413" w:rsidR="002868AC" w:rsidRDefault="002868AC" w:rsidP="002868AC">
      <w:pPr>
        <w:pStyle w:val="Odstavekseznama"/>
        <w:numPr>
          <w:ilvl w:val="0"/>
          <w:numId w:val="37"/>
        </w:numPr>
      </w:pPr>
      <w:r>
        <w:t>Uredba o načinu, predmetu in pogojih izvajanja državne gospodarske javne službe zbiranja odpadkov s plovil na območju koprskega tovornega pristanišča</w:t>
      </w:r>
    </w:p>
    <w:p w14:paraId="094539DE" w14:textId="3FC9A03D" w:rsidR="002868AC" w:rsidRDefault="002868AC" w:rsidP="00E275BA">
      <w:r>
        <w:t>Uredbe, ki razširjajo odgovornost proizvajalcev:</w:t>
      </w:r>
    </w:p>
    <w:p w14:paraId="1A202C79" w14:textId="77777777" w:rsidR="002868AC" w:rsidRDefault="002868AC" w:rsidP="002868AC">
      <w:pPr>
        <w:pStyle w:val="Odstavekseznama"/>
        <w:numPr>
          <w:ilvl w:val="0"/>
          <w:numId w:val="38"/>
        </w:numPr>
      </w:pPr>
      <w:r>
        <w:t xml:space="preserve">Uredba o embalaži in odpadni embalaži </w:t>
      </w:r>
    </w:p>
    <w:p w14:paraId="5F56DC85" w14:textId="77777777" w:rsidR="002868AC" w:rsidRDefault="002868AC" w:rsidP="002868AC">
      <w:pPr>
        <w:pStyle w:val="Odstavekseznama"/>
        <w:numPr>
          <w:ilvl w:val="0"/>
          <w:numId w:val="38"/>
        </w:numPr>
      </w:pPr>
      <w:r>
        <w:t xml:space="preserve">Uredba o odpadni električni in elektronski opremi </w:t>
      </w:r>
    </w:p>
    <w:p w14:paraId="2256CDDC" w14:textId="77777777" w:rsidR="002868AC" w:rsidRDefault="002868AC" w:rsidP="002868AC">
      <w:pPr>
        <w:pStyle w:val="Odstavekseznama"/>
        <w:numPr>
          <w:ilvl w:val="0"/>
          <w:numId w:val="38"/>
        </w:numPr>
      </w:pPr>
      <w:r>
        <w:t xml:space="preserve">Uredba o ravnanju z baterijami in akumulatorji ter odpadnimi baterijami in akumulatorji </w:t>
      </w:r>
    </w:p>
    <w:p w14:paraId="772427D7" w14:textId="77777777" w:rsidR="002868AC" w:rsidRDefault="002868AC" w:rsidP="002868AC">
      <w:pPr>
        <w:pStyle w:val="Odstavekseznama"/>
        <w:numPr>
          <w:ilvl w:val="0"/>
          <w:numId w:val="38"/>
        </w:numPr>
      </w:pPr>
      <w:r>
        <w:t xml:space="preserve">Uredba o izrabljenih vozilih </w:t>
      </w:r>
    </w:p>
    <w:p w14:paraId="411968C7" w14:textId="77777777" w:rsidR="002868AC" w:rsidRDefault="002868AC" w:rsidP="002868AC">
      <w:pPr>
        <w:pStyle w:val="Odstavekseznama"/>
        <w:numPr>
          <w:ilvl w:val="0"/>
          <w:numId w:val="38"/>
        </w:numPr>
      </w:pPr>
      <w:r>
        <w:t xml:space="preserve">Uredba o ravnanju z izrabljenimi gumami </w:t>
      </w:r>
    </w:p>
    <w:p w14:paraId="06D575EF" w14:textId="77777777" w:rsidR="002868AC" w:rsidRDefault="002868AC" w:rsidP="002868AC">
      <w:pPr>
        <w:pStyle w:val="Odstavekseznama"/>
        <w:numPr>
          <w:ilvl w:val="0"/>
          <w:numId w:val="38"/>
        </w:numPr>
      </w:pPr>
      <w:r>
        <w:t xml:space="preserve">Uredba o odpadnih nagrobnih svečah </w:t>
      </w:r>
    </w:p>
    <w:p w14:paraId="461A0AEB" w14:textId="77777777" w:rsidR="002868AC" w:rsidRDefault="002868AC" w:rsidP="002868AC">
      <w:pPr>
        <w:pStyle w:val="Odstavekseznama"/>
        <w:numPr>
          <w:ilvl w:val="0"/>
          <w:numId w:val="38"/>
        </w:numPr>
      </w:pPr>
      <w:r>
        <w:t xml:space="preserve">Uredba o ravnanju z odpadnimi zdravili </w:t>
      </w:r>
    </w:p>
    <w:p w14:paraId="7021C2F1" w14:textId="77777777" w:rsidR="002868AC" w:rsidRDefault="002868AC" w:rsidP="002868AC">
      <w:pPr>
        <w:pStyle w:val="Odstavekseznama"/>
        <w:numPr>
          <w:ilvl w:val="0"/>
          <w:numId w:val="38"/>
        </w:numPr>
      </w:pPr>
      <w:r>
        <w:t xml:space="preserve">Uredba o ravnanju z odpadnimi fitofarmacevtskimi sredstvi, ki vsebujejo nevarne snovi </w:t>
      </w:r>
    </w:p>
    <w:p w14:paraId="038EF5CF" w14:textId="5A409521" w:rsidR="002868AC" w:rsidRDefault="002868AC" w:rsidP="002868AC">
      <w:pPr>
        <w:pStyle w:val="Odstavekseznama"/>
        <w:numPr>
          <w:ilvl w:val="0"/>
          <w:numId w:val="38"/>
        </w:numPr>
      </w:pPr>
      <w:r>
        <w:t>Zakon o interventnih ukrepih pri ravnanju s komunalno odpadno embalažo in z odpadnimi nagrobnimi svečami (ZIURKOE)</w:t>
      </w:r>
    </w:p>
    <w:p w14:paraId="3C87C896" w14:textId="43F8C035" w:rsidR="002868AC" w:rsidRDefault="002868AC" w:rsidP="00E275BA">
      <w:r>
        <w:t xml:space="preserve">Uredbe, ki določajo </w:t>
      </w:r>
      <w:proofErr w:type="spellStart"/>
      <w:r>
        <w:t>okoljske</w:t>
      </w:r>
      <w:proofErr w:type="spellEnd"/>
      <w:r>
        <w:t xml:space="preserve"> dajatve za onesnaževanje okolja:</w:t>
      </w:r>
    </w:p>
    <w:p w14:paraId="722174F4" w14:textId="77777777" w:rsidR="002868AC" w:rsidRDefault="002868AC" w:rsidP="002868AC">
      <w:pPr>
        <w:pStyle w:val="Odstavekseznama"/>
        <w:numPr>
          <w:ilvl w:val="0"/>
          <w:numId w:val="39"/>
        </w:numPr>
      </w:pPr>
      <w:r>
        <w:lastRenderedPageBreak/>
        <w:t xml:space="preserve">Uredba o </w:t>
      </w:r>
      <w:proofErr w:type="spellStart"/>
      <w:r>
        <w:t>okoljski</w:t>
      </w:r>
      <w:proofErr w:type="spellEnd"/>
      <w:r>
        <w:t xml:space="preserve"> dajatvi za onesnaževanje okolja zaradi odlaganja odpadkov na odlagališčih </w:t>
      </w:r>
    </w:p>
    <w:p w14:paraId="0890B7B2" w14:textId="77777777" w:rsidR="002868AC" w:rsidRDefault="002868AC" w:rsidP="002868AC">
      <w:pPr>
        <w:pStyle w:val="Odstavekseznama"/>
        <w:numPr>
          <w:ilvl w:val="0"/>
          <w:numId w:val="39"/>
        </w:numPr>
      </w:pPr>
      <w:r>
        <w:t xml:space="preserve">Uredba o </w:t>
      </w:r>
      <w:proofErr w:type="spellStart"/>
      <w:r>
        <w:t>okoljski</w:t>
      </w:r>
      <w:proofErr w:type="spellEnd"/>
      <w:r>
        <w:t xml:space="preserve"> dajatvi za onesnaževanje okolja zaradi nastajanja odpadne embalaže </w:t>
      </w:r>
    </w:p>
    <w:p w14:paraId="32E3CF4D" w14:textId="77777777" w:rsidR="002868AC" w:rsidRDefault="002868AC" w:rsidP="002868AC">
      <w:pPr>
        <w:pStyle w:val="Odstavekseznama"/>
        <w:numPr>
          <w:ilvl w:val="0"/>
          <w:numId w:val="39"/>
        </w:numPr>
      </w:pPr>
      <w:r>
        <w:t xml:space="preserve">Uredba o </w:t>
      </w:r>
      <w:proofErr w:type="spellStart"/>
      <w:r>
        <w:t>okoljski</w:t>
      </w:r>
      <w:proofErr w:type="spellEnd"/>
      <w:r>
        <w:t xml:space="preserve"> dajatvi za onesnaževanje okolja zaradi uporabe mazalnih olj in tekočin </w:t>
      </w:r>
    </w:p>
    <w:p w14:paraId="68949A2E" w14:textId="77777777" w:rsidR="002868AC" w:rsidRDefault="002868AC" w:rsidP="002868AC">
      <w:pPr>
        <w:pStyle w:val="Odstavekseznama"/>
        <w:numPr>
          <w:ilvl w:val="0"/>
          <w:numId w:val="39"/>
        </w:numPr>
      </w:pPr>
      <w:r>
        <w:t xml:space="preserve">Uredba o </w:t>
      </w:r>
      <w:proofErr w:type="spellStart"/>
      <w:r>
        <w:t>okoljski</w:t>
      </w:r>
      <w:proofErr w:type="spellEnd"/>
      <w:r>
        <w:t xml:space="preserve"> dajatvi za onesnaževanje okolja zaradi nastajanja odpadne električne in elektronske opreme ter odpadnih prenosnih baterij in akumulatorjev </w:t>
      </w:r>
    </w:p>
    <w:p w14:paraId="4BBACA4C" w14:textId="27EBD56B" w:rsidR="002868AC" w:rsidRDefault="002868AC" w:rsidP="002868AC">
      <w:pPr>
        <w:pStyle w:val="Odstavekseznama"/>
        <w:numPr>
          <w:ilvl w:val="0"/>
          <w:numId w:val="39"/>
        </w:numPr>
      </w:pPr>
      <w:r>
        <w:t xml:space="preserve">Uredba o </w:t>
      </w:r>
      <w:proofErr w:type="spellStart"/>
      <w:r>
        <w:t>okoljski</w:t>
      </w:r>
      <w:proofErr w:type="spellEnd"/>
      <w:r>
        <w:t xml:space="preserve"> dajatvi zaradi onesnaževanja okolja zaradi nastajanja izrabljenih gum</w:t>
      </w:r>
    </w:p>
    <w:p w14:paraId="2073E3BB" w14:textId="7E9E74F6" w:rsidR="002868AC" w:rsidRDefault="002868AC" w:rsidP="00E275BA">
      <w:r>
        <w:t xml:space="preserve">Predpisi Evropske unije: </w:t>
      </w:r>
    </w:p>
    <w:p w14:paraId="5DD392C8" w14:textId="77777777" w:rsidR="002868AC" w:rsidRDefault="002868AC" w:rsidP="002868AC">
      <w:pPr>
        <w:pStyle w:val="Odstavekseznama"/>
        <w:numPr>
          <w:ilvl w:val="0"/>
          <w:numId w:val="40"/>
        </w:numPr>
      </w:pPr>
      <w:r>
        <w:t xml:space="preserve">Uredba (ES) št. 1013/2006 Evropskega parlamenta in Sveta z dne 14. junija 2006 o pošiljkah odpadkov (2006/1013) </w:t>
      </w:r>
    </w:p>
    <w:p w14:paraId="18B2DA06" w14:textId="77777777" w:rsidR="002868AC" w:rsidRDefault="002868AC" w:rsidP="002868AC">
      <w:pPr>
        <w:pStyle w:val="Odstavekseznama"/>
        <w:numPr>
          <w:ilvl w:val="0"/>
          <w:numId w:val="40"/>
        </w:numPr>
      </w:pPr>
      <w:r>
        <w:t xml:space="preserve">Uredba Evropskega parlamenta in Sveta (ES) št. 850/2004 z dne 29. aprila 2004 o obstojnih organskih onesnaževalih in spremembi Direktive 79/117/EGS (2004/850) </w:t>
      </w:r>
    </w:p>
    <w:p w14:paraId="2062EA14" w14:textId="57EF88BC" w:rsidR="002868AC" w:rsidRDefault="002868AC" w:rsidP="002868AC">
      <w:pPr>
        <w:pStyle w:val="Odstavekseznama"/>
        <w:numPr>
          <w:ilvl w:val="0"/>
          <w:numId w:val="40"/>
        </w:numPr>
      </w:pPr>
      <w:r>
        <w:t xml:space="preserve">Uredba (ES) št. 2150/2002 Evropskega parlamenta in Sveta z dne 25. novembra 2002 o statistiki odpadkov. Besedilo velja za EGP. (2002/2150) </w:t>
      </w:r>
    </w:p>
    <w:p w14:paraId="0DBAC933" w14:textId="77777777" w:rsidR="002868AC" w:rsidRDefault="002868AC" w:rsidP="002868AC">
      <w:pPr>
        <w:pStyle w:val="Odstavekseznama"/>
        <w:numPr>
          <w:ilvl w:val="0"/>
          <w:numId w:val="40"/>
        </w:numPr>
      </w:pPr>
      <w:r>
        <w:t xml:space="preserve">Uredba Komisije (EU) št. 715/2013 z dne 25. julija 2013 o merilih za določitev, kdaj odpadni baker preneha biti odpadek na podlagi Direktive 2008/98/ES Evropskega parlamenta in Sveta (2013/715) </w:t>
      </w:r>
    </w:p>
    <w:p w14:paraId="51C56B63" w14:textId="77777777" w:rsidR="002868AC" w:rsidRDefault="002868AC" w:rsidP="002868AC">
      <w:pPr>
        <w:pStyle w:val="Odstavekseznama"/>
        <w:numPr>
          <w:ilvl w:val="0"/>
          <w:numId w:val="40"/>
        </w:numPr>
      </w:pPr>
      <w:r>
        <w:t xml:space="preserve">Uredba Komisije (EU) št. 1179/2012 z dne 10. decembra 2012 o merilih za določitev, kdaj odpadno steklo preneha biti odpadek na podlagi Direktive 2008/98/ES Evropskega parlamenta in Sveta (2012/1179) </w:t>
      </w:r>
    </w:p>
    <w:p w14:paraId="1DB5A835" w14:textId="77777777" w:rsidR="002868AC" w:rsidRDefault="002868AC" w:rsidP="002868AC">
      <w:pPr>
        <w:pStyle w:val="Odstavekseznama"/>
        <w:numPr>
          <w:ilvl w:val="0"/>
          <w:numId w:val="40"/>
        </w:numPr>
      </w:pPr>
      <w:r>
        <w:t xml:space="preserve">Uredba Sveta (EU) št. 333/2011 z dne 31. marca 2011 o merilih za določitev, kdaj določene vrste odpadnih kovin prenehajo biti odpadek na podlagi Direktive 2008/98/ES Evropskega parlamenta in Sveta (2011/333) </w:t>
      </w:r>
    </w:p>
    <w:p w14:paraId="5D02BAAA" w14:textId="77777777" w:rsidR="002868AC" w:rsidRDefault="002868AC" w:rsidP="002868AC">
      <w:pPr>
        <w:pStyle w:val="Odstavekseznama"/>
        <w:numPr>
          <w:ilvl w:val="0"/>
          <w:numId w:val="40"/>
        </w:numPr>
      </w:pPr>
      <w:r>
        <w:t xml:space="preserve">Uredba (ES) št. 1907/2006 Evropskega Parlamenta in Sveta z dne 18. decembra 2006 o registraciji, evalvaciji, avtorizaciji in omejevanju kemikalij (REACH), o ustanovitvi Evropske agencije za kemikalije ter spremembi Direktive 1999/45/ES ter razveljavitvi Uredbe Sveta (EGS) št. 793/93 in Uredbe Komisije (ES) št. 1488/94 ter Direktive Sveta 76/769/EGS in direktiv Komisije 91/155/EGS, 93/67/EGS, 93/105/ES in 2000/21/ES (2006/1907) </w:t>
      </w:r>
    </w:p>
    <w:p w14:paraId="4CBFFB8D" w14:textId="77777777" w:rsidR="002868AC" w:rsidRDefault="002868AC" w:rsidP="002868AC">
      <w:pPr>
        <w:pStyle w:val="Odstavekseznama"/>
        <w:numPr>
          <w:ilvl w:val="0"/>
          <w:numId w:val="40"/>
        </w:numPr>
      </w:pPr>
      <w:r>
        <w:t xml:space="preserve">Uredba (EU) št. 1257/2013 Evropskega parlamenta in Sveta z dne 20. novembra 2013 o recikliranju ladij in spremembi Uredbe (ES) št. 1013/2006 in Direktive 2009/16/ES Besedilo velja za EGP (2013/1257) </w:t>
      </w:r>
    </w:p>
    <w:p w14:paraId="0EDF4C31" w14:textId="7C222A5C" w:rsidR="002868AC" w:rsidRDefault="002868AC" w:rsidP="002868AC">
      <w:pPr>
        <w:pStyle w:val="Odstavekseznama"/>
        <w:numPr>
          <w:ilvl w:val="0"/>
          <w:numId w:val="40"/>
        </w:numPr>
      </w:pPr>
      <w:r>
        <w:t xml:space="preserve">Odločba Komisije z dne 3. maja 2000 o nadomestitvi Odločbe 94/3/ES o oblikovanju seznama odpadkov skladno s členom 1(a) Direktive Sveta 75/442/EGS o odpadkih in Odločbe Sveta 94/904/ES o oblikovanju seznama </w:t>
      </w:r>
      <w:r>
        <w:lastRenderedPageBreak/>
        <w:t>nevarnih odpadkov skladno s členom 1(4) Direktive Sveta 91/689/EGS o nevarnih odpadkih (notificirana pod dokumentno številko K(2000) 1147)Besedilo velja za EGP. (2000/532)</w:t>
      </w:r>
    </w:p>
    <w:p w14:paraId="70BF0B25" w14:textId="77777777" w:rsidR="002868AC" w:rsidRDefault="002868AC" w:rsidP="002868AC"/>
    <w:p w14:paraId="53F5DCFA" w14:textId="4B670ECA" w:rsidR="002868AC" w:rsidRDefault="002868AC" w:rsidP="00E275BA">
      <w:r>
        <w:t>Ostalo:</w:t>
      </w:r>
    </w:p>
    <w:p w14:paraId="4456D49E" w14:textId="77777777" w:rsidR="00E33A04" w:rsidRDefault="00E33A04" w:rsidP="00E33A04">
      <w:pPr>
        <w:pStyle w:val="Odstavekseznama"/>
        <w:numPr>
          <w:ilvl w:val="0"/>
          <w:numId w:val="41"/>
        </w:numPr>
      </w:pPr>
      <w:r>
        <w:t xml:space="preserve">Pravilnik o katastrih gospodarske javne infrastrukture javnih služb varstva okolja </w:t>
      </w:r>
    </w:p>
    <w:p w14:paraId="589E1C62" w14:textId="52279653" w:rsidR="00E33A04" w:rsidRDefault="00E33A04" w:rsidP="00E33A04">
      <w:pPr>
        <w:pStyle w:val="Odstavekseznama"/>
        <w:numPr>
          <w:ilvl w:val="0"/>
          <w:numId w:val="41"/>
        </w:numPr>
      </w:pPr>
      <w:r>
        <w:t>Pravilnik o izdelavi ocene odpadka pred odlaganjem in ocene nevarnega odpadka pred sežiganjem ter o izvedbi kontrolne kemične analize odpadkov</w:t>
      </w:r>
    </w:p>
    <w:p w14:paraId="23226C8F" w14:textId="77777777" w:rsidR="00E33A04" w:rsidRDefault="00E33A04" w:rsidP="00E33A04">
      <w:pPr>
        <w:pStyle w:val="Odstavekseznama"/>
        <w:numPr>
          <w:ilvl w:val="0"/>
          <w:numId w:val="41"/>
        </w:numPr>
      </w:pPr>
      <w:r>
        <w:t xml:space="preserve">Uredba o preprečevanju in zmanjševanju emisije delcev iz gradbišč </w:t>
      </w:r>
    </w:p>
    <w:p w14:paraId="7AAB6477" w14:textId="77777777" w:rsidR="00E33A04" w:rsidRDefault="00E33A04" w:rsidP="00E33A04">
      <w:pPr>
        <w:pStyle w:val="Odstavekseznama"/>
        <w:numPr>
          <w:ilvl w:val="0"/>
          <w:numId w:val="41"/>
        </w:numPr>
      </w:pPr>
      <w:r>
        <w:t xml:space="preserve">Uredba o varstvu voda pred onesnaževanjem z nitrati iz kmetijskih virov </w:t>
      </w:r>
    </w:p>
    <w:p w14:paraId="1C3A241E" w14:textId="77777777" w:rsidR="00E33A04" w:rsidRDefault="00E33A04" w:rsidP="00E33A04">
      <w:pPr>
        <w:pStyle w:val="Odstavekseznama"/>
        <w:numPr>
          <w:ilvl w:val="0"/>
          <w:numId w:val="41"/>
        </w:numPr>
      </w:pPr>
      <w:r>
        <w:t xml:space="preserve">Uredba o emisiji snovi in toplote pri odvajanju odpadnih voda v vode in javno kanalizacijo </w:t>
      </w:r>
    </w:p>
    <w:p w14:paraId="7D88422D" w14:textId="77777777" w:rsidR="00E33A04" w:rsidRDefault="00E33A04" w:rsidP="00E33A04">
      <w:pPr>
        <w:pStyle w:val="Odstavekseznama"/>
        <w:numPr>
          <w:ilvl w:val="0"/>
          <w:numId w:val="41"/>
        </w:numPr>
      </w:pPr>
      <w:r>
        <w:t xml:space="preserve">Uredba o preprečevanju večjih nesreč in zmanjševanju njihovih posledic </w:t>
      </w:r>
    </w:p>
    <w:p w14:paraId="6F5FA9C9" w14:textId="77777777" w:rsidR="00E33A04" w:rsidRDefault="00E33A04" w:rsidP="00E33A04">
      <w:pPr>
        <w:pStyle w:val="Odstavekseznama"/>
        <w:numPr>
          <w:ilvl w:val="0"/>
          <w:numId w:val="41"/>
        </w:numPr>
      </w:pPr>
      <w:r>
        <w:t xml:space="preserve">Uredba o izvajanju Uredbe (ES) o določitvi zdravstvenih pravil za živalske stranske proizvode in pridobljene proizvode, ki niso namenjeni prehrani ljudi </w:t>
      </w:r>
    </w:p>
    <w:p w14:paraId="2EBF091D" w14:textId="7E4F4CF9" w:rsidR="00E33A04" w:rsidRDefault="00E33A04" w:rsidP="00E33A04">
      <w:pPr>
        <w:pStyle w:val="Odstavekseznama"/>
        <w:numPr>
          <w:ilvl w:val="0"/>
          <w:numId w:val="41"/>
        </w:numPr>
      </w:pPr>
      <w:r>
        <w:t>Uredba o izvajanju Uredbe (EU) o recikliranju ladij</w:t>
      </w:r>
      <w:r w:rsidR="00FB069A">
        <w:fldChar w:fldCharType="begin"/>
      </w:r>
      <w:r w:rsidR="00FB069A">
        <w:instrText xml:space="preserve"> ADDIN ZOTERO_ITEM CSL_CITATION {"citationID":"wCwtiEeF","properties":{"formattedCitation":"(Sektor za ravnanje z odpadki, 2023)","plainCitation":"(Sektor za ravnanje z odpadki, 2023)","noteIndex":0},"citationItems":[{"id":14,"uris":["http://zotero.org/users/local/0nIZdbS0/items/VS8DZYZE"],"itemData":{"id":14,"type":"dataset","title":"Odpadki","URL":"https://www.gov.si/podrocja/okolje-in-prostor/okolje/ravnanje-z-odpadki/","author":[{"family":"Sektor za ravnanje z odpadki","given":""}],"issued":{"date-parts":[["2023"]]}}}],"schema":"https://github.com/citation-style-language/schema/raw/master/csl-citation.json"} </w:instrText>
      </w:r>
      <w:r w:rsidR="00FB069A">
        <w:fldChar w:fldCharType="separate"/>
      </w:r>
      <w:r w:rsidR="00FB069A" w:rsidRPr="00FB069A">
        <w:rPr>
          <w:rFonts w:cs="Arial"/>
        </w:rPr>
        <w:t>(Sektor za ravnanje z odpadki, 2023)</w:t>
      </w:r>
      <w:r w:rsidR="00FB069A">
        <w:fldChar w:fldCharType="end"/>
      </w:r>
    </w:p>
    <w:p w14:paraId="0F4C90F0" w14:textId="6B089F41" w:rsidR="00CD3DDF" w:rsidRDefault="00CD3DDF" w:rsidP="00CD3DDF">
      <w:pPr>
        <w:pStyle w:val="Naslov2"/>
      </w:pPr>
      <w:bookmarkStart w:id="12" w:name="_Toc146978252"/>
      <w:r w:rsidRPr="00E30141">
        <w:t>3.</w:t>
      </w:r>
      <w:r>
        <w:t>4</w:t>
      </w:r>
      <w:r w:rsidRPr="00E30141">
        <w:t xml:space="preserve"> </w:t>
      </w:r>
      <w:r w:rsidR="00623CA8">
        <w:t>EVROPSKE DIREKTIVE O RAVNANJU Z ODPADKI</w:t>
      </w:r>
      <w:bookmarkEnd w:id="12"/>
    </w:p>
    <w:p w14:paraId="5654D555" w14:textId="05841F47" w:rsidR="00623CA8" w:rsidRDefault="002E1B95" w:rsidP="00623CA8">
      <w:r w:rsidRPr="002E1B95">
        <w:t>Cilj aktualnih direktiv Evropske unije o ravnanju z odpadki je spodbujati preprečevanje odpadkov</w:t>
      </w:r>
      <w:r>
        <w:t>, ki niso potrebni</w:t>
      </w:r>
      <w:r w:rsidRPr="002E1B95">
        <w:t xml:space="preserve"> in uporabo hierarhije ravnanja z odpadki.</w:t>
      </w:r>
      <w:r>
        <w:t xml:space="preserve"> To pomeni pripravo odpadkov za recikliranje in </w:t>
      </w:r>
      <w:r w:rsidR="001E148A">
        <w:t>prepoved nekaterih aktivnosti odlaganja odpadkov, zlasti na odlagališča. Ti cilji so bili navedeni v zakonsko določenih kvantitativnih ciljih, ki jih je treba doseči v določenem predpisanem času, podprti pa so bili z neprekinjenim izvajanjem ekonomskega pravnega in političnega okvira, kar je vključevalo kazni, ekonomsko podporo in razširjeno odgovornost proizvajalcev odpadkov. Te direktive pa so</w:t>
      </w:r>
      <w:r w:rsidR="009E10F9">
        <w:t xml:space="preserve"> del</w:t>
      </w:r>
      <w:r w:rsidR="001E148A">
        <w:t xml:space="preserve"> </w:t>
      </w:r>
      <w:r w:rsidR="009E10F9">
        <w:t xml:space="preserve">paketa </w:t>
      </w:r>
      <w:proofErr w:type="spellStart"/>
      <w:r w:rsidR="009E10F9">
        <w:t>Circular</w:t>
      </w:r>
      <w:proofErr w:type="spellEnd"/>
      <w:r w:rsidR="009E10F9">
        <w:t xml:space="preserve"> </w:t>
      </w:r>
      <w:proofErr w:type="spellStart"/>
      <w:r w:rsidR="009E10F9">
        <w:t>Economy</w:t>
      </w:r>
      <w:proofErr w:type="spellEnd"/>
      <w:r w:rsidR="009E10F9">
        <w:t xml:space="preserve"> </w:t>
      </w:r>
      <w:proofErr w:type="spellStart"/>
      <w:r w:rsidR="009E10F9">
        <w:t>Package</w:t>
      </w:r>
      <w:proofErr w:type="spellEnd"/>
      <w:r w:rsidR="009E10F9">
        <w:t>(Paket Krožnega Gospodarstva), ki je bil sprejet v Evropski Komisiji leta 2015. Kot je že iz imena razvidno ta paket spodbuja krožno gospodarstvo, kar pomeni, da se spodbuja čim večjo ponovno uporabno vseh vrst odpadkov. Direktive do neke mere uspešno zmanjšujejo breme odpadkov na okolje, vendar pa se je zaradi njih povečala cena upravljanja z odpadki</w:t>
      </w:r>
      <w:r w:rsidR="00B54618">
        <w:fldChar w:fldCharType="begin"/>
      </w:r>
      <w:r w:rsidR="00B54618">
        <w:instrText xml:space="preserve"> ADDIN ZOTERO_ITEM CSL_CITATION {"citationID":"RlAP1oKO","properties":{"formattedCitation":"(Di Maria et al., n.d.)","plainCitation":"(Di Maria et al., n.d.)","noteIndex":0},"citationItems":[{"id":15,"uris":["http://zotero.org/users/local/0nIZdbS0/items/TFUEBZ7Z"],"itemData":{"id":15,"type":"article-journal","container-title":"Waste Management","ISSN":"0956-053X","issue":"Volume 103","page":"437-448","title":"Is the policy of the European Union in waste management sustainable? An assessment of the Italian context","volume":"2020","author":[{"family":"Di Maria","given":"Francesco"},{"family":"Sisani","given":"Federico"},{"family":"Contini","given":"Stefano"},{"family":"K. Ghosh","given":"Sadhan"},{"family":"L. Mersky","given":"Ronald"}]}}],"schema":"https://github.com/citation-style-language/schema/raw/master/csl-citation.json"} </w:instrText>
      </w:r>
      <w:r w:rsidR="00B54618">
        <w:fldChar w:fldCharType="separate"/>
      </w:r>
      <w:r w:rsidR="00B54618" w:rsidRPr="00B54618">
        <w:rPr>
          <w:rFonts w:cs="Arial"/>
        </w:rPr>
        <w:t>(Di Maria et al., n.d.)</w:t>
      </w:r>
      <w:r w:rsidR="00B54618">
        <w:fldChar w:fldCharType="end"/>
      </w:r>
      <w:r w:rsidR="00E77564">
        <w:t>.</w:t>
      </w:r>
    </w:p>
    <w:p w14:paraId="322FFCF9" w14:textId="3D22A373" w:rsidR="006B2148" w:rsidRDefault="007A29ED" w:rsidP="006B2148">
      <w:r>
        <w:t xml:space="preserve">Slovenija je začela strateško in sistemsko preobrazbo v krožno gospodarstvo leta 2016, kot odgovor na Evropske cilje, ki so bili sprejeti s Paketom Krožnega Gospodarstva. S tem je trajnostni materialni cikel postal eden od prednostnih ciljev v slovenski razvojni strategiji imenovani Vizija Slovenije 2050. Prehod v krožno gospodarstvo se v Sloveniji izvaja hitro, v primerjavi z drugimi državami. Trajnostni </w:t>
      </w:r>
      <w:r>
        <w:lastRenderedPageBreak/>
        <w:t>razvoj je ena od temeljnih vrednot v Sloveniji, kar je mogoče začutiti med tistimi, ki živijo ali obiskujejo državo, zaradi česar je bila Slovenija leta 2017 razglašena za najbolj trajnostno državo na svetu.</w:t>
      </w:r>
      <w:r w:rsidR="00FB0AEE">
        <w:t xml:space="preserve"> Eden prvih in najbolj potrebnih korakov je bila ustanovitev centrov za recikliranje in sistema ločenega zbiranja odpadkov, ki je v le nekaj letih pomagal zmanjšati količino odlaganja odpadkov in Slovenijo postavil na vrh Evrope pri stopnji recikliranja. Zaradi učinkovitih ukrepov za zmanjšanje odpadkov in recikliranje je postala Ljubljana prva '</w:t>
      </w:r>
      <w:proofErr w:type="spellStart"/>
      <w:r w:rsidR="00FB0AEE">
        <w:t>zero</w:t>
      </w:r>
      <w:proofErr w:type="spellEnd"/>
      <w:r w:rsidR="00FB0AEE">
        <w:t xml:space="preserve"> </w:t>
      </w:r>
      <w:proofErr w:type="spellStart"/>
      <w:r w:rsidR="00FB0AEE">
        <w:t>waste</w:t>
      </w:r>
      <w:proofErr w:type="spellEnd"/>
      <w:r w:rsidR="00FB0AEE">
        <w:t>' prestolnica v Evropi ter je bila leta 2016 imenovana za Zeleno prestolnico Evrope</w:t>
      </w:r>
      <w:r w:rsidR="003700FD">
        <w:fldChar w:fldCharType="begin"/>
      </w:r>
      <w:r w:rsidR="003700FD">
        <w:instrText xml:space="preserve"> ADDIN ZOTERO_ITEM CSL_CITATION {"citationID":"AtF9gmEu","properties":{"formattedCitation":"(Lavtizar et al., n.d.)","plainCitation":"(Lavtizar et al., n.d.)","noteIndex":0},"citationItems":[{"id":17,"uris":["http://zotero.org/users/local/0nIZdbS0/items/2XVNZN9F"],"itemData":{"id":17,"type":"book","number-of-pages":"425-456","publisher":"Springer Nature","title":"A Transition Towards the Circular Economy in Slovenia","URL":"https://www.iges.or.jp/en/pub/circular-economy-slovenia/en","volume":"2021","author":[{"family":"Lavtizar","given":"Vesna"},{"family":"Kos","given":"Igor"},{"family":"Trebse","given":"Polonca"},{"family":"Godina Kosir","given":"Ladeja"},{"family":"Bavcon Kralj","given":"Mojca"}]}}],"schema":"https://github.com/citation-style-language/schema/raw/master/csl-citation.json"} </w:instrText>
      </w:r>
      <w:r w:rsidR="003700FD">
        <w:fldChar w:fldCharType="separate"/>
      </w:r>
      <w:r w:rsidR="003700FD" w:rsidRPr="003700FD">
        <w:rPr>
          <w:rFonts w:cs="Arial"/>
        </w:rPr>
        <w:t>(Lavtizar et al., n.d.)</w:t>
      </w:r>
      <w:r w:rsidR="003700FD">
        <w:fldChar w:fldCharType="end"/>
      </w:r>
      <w:r w:rsidR="00FB0AEE">
        <w:t>.</w:t>
      </w:r>
      <w:r w:rsidR="006B2148">
        <w:t xml:space="preserve"> Na spodnji sliki so razvidni dolgotrajni in kratkotrajni cilji v strategije Slovenija 2050.</w:t>
      </w:r>
    </w:p>
    <w:p w14:paraId="2B87ADDB" w14:textId="760899AC" w:rsidR="006B2148" w:rsidRDefault="006B2148" w:rsidP="00623CA8"/>
    <w:p w14:paraId="712D9F3A" w14:textId="77777777" w:rsidR="006B2148" w:rsidRDefault="007A29ED" w:rsidP="00623CA8">
      <w:r>
        <w:t xml:space="preserve"> </w:t>
      </w:r>
    </w:p>
    <w:p w14:paraId="7E42667B" w14:textId="19915EEA" w:rsidR="006B2148" w:rsidRPr="006B2148" w:rsidRDefault="006B2148" w:rsidP="006B2148">
      <w:pPr>
        <w:pStyle w:val="Napis"/>
        <w:keepNext/>
        <w:jc w:val="center"/>
        <w:rPr>
          <w:b/>
          <w:bCs/>
          <w:i w:val="0"/>
          <w:iCs w:val="0"/>
          <w:sz w:val="22"/>
          <w:szCs w:val="22"/>
        </w:rPr>
      </w:pPr>
      <w:bookmarkStart w:id="13" w:name="_Toc146978277"/>
      <w:r w:rsidRPr="006B2148">
        <w:rPr>
          <w:b/>
          <w:bCs/>
          <w:i w:val="0"/>
          <w:iCs w:val="0"/>
          <w:sz w:val="22"/>
          <w:szCs w:val="22"/>
        </w:rPr>
        <w:t xml:space="preserve">Slika </w:t>
      </w:r>
      <w:r w:rsidRPr="006B2148">
        <w:rPr>
          <w:b/>
          <w:bCs/>
          <w:i w:val="0"/>
          <w:iCs w:val="0"/>
          <w:sz w:val="22"/>
          <w:szCs w:val="22"/>
        </w:rPr>
        <w:fldChar w:fldCharType="begin"/>
      </w:r>
      <w:r w:rsidRPr="006B2148">
        <w:rPr>
          <w:b/>
          <w:bCs/>
          <w:i w:val="0"/>
          <w:iCs w:val="0"/>
          <w:sz w:val="22"/>
          <w:szCs w:val="22"/>
        </w:rPr>
        <w:instrText xml:space="preserve"> SEQ Slika \* ARABIC </w:instrText>
      </w:r>
      <w:r w:rsidRPr="006B2148">
        <w:rPr>
          <w:b/>
          <w:bCs/>
          <w:i w:val="0"/>
          <w:iCs w:val="0"/>
          <w:sz w:val="22"/>
          <w:szCs w:val="22"/>
        </w:rPr>
        <w:fldChar w:fldCharType="separate"/>
      </w:r>
      <w:r w:rsidRPr="006B2148">
        <w:rPr>
          <w:b/>
          <w:bCs/>
          <w:i w:val="0"/>
          <w:iCs w:val="0"/>
          <w:noProof/>
          <w:sz w:val="22"/>
          <w:szCs w:val="22"/>
        </w:rPr>
        <w:t>1</w:t>
      </w:r>
      <w:r w:rsidRPr="006B2148">
        <w:rPr>
          <w:b/>
          <w:bCs/>
          <w:i w:val="0"/>
          <w:iCs w:val="0"/>
          <w:sz w:val="22"/>
          <w:szCs w:val="22"/>
        </w:rPr>
        <w:fldChar w:fldCharType="end"/>
      </w:r>
      <w:r>
        <w:rPr>
          <w:b/>
          <w:bCs/>
          <w:i w:val="0"/>
          <w:iCs w:val="0"/>
          <w:sz w:val="22"/>
          <w:szCs w:val="22"/>
        </w:rPr>
        <w:t>: Cilji strategije Slovenija 2050, vir Uradni list RS, št. 72/2023</w:t>
      </w:r>
      <w:bookmarkEnd w:id="13"/>
    </w:p>
    <w:p w14:paraId="44CD51FA" w14:textId="0803FD9C" w:rsidR="00CD3DDF" w:rsidRDefault="006B2148" w:rsidP="006B2148">
      <w:r>
        <w:rPr>
          <w:noProof/>
        </w:rPr>
        <w:drawing>
          <wp:inline distT="0" distB="0" distL="0" distR="0" wp14:anchorId="4A29AC21" wp14:editId="7F68F05A">
            <wp:extent cx="5829300" cy="2670566"/>
            <wp:effectExtent l="0" t="0" r="0" b="0"/>
            <wp:docPr id="3" name="Slika 2" descr="Slika, ki vsebuje besede besedilo, posnetek zaslona, pisava, diagram&#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2" descr="Slika, ki vsebuje besede besedilo, posnetek zaslona, pisava, diagram&#10;&#10;Opis je samodejno ustvarj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32597" cy="2672076"/>
                    </a:xfrm>
                    <a:prstGeom prst="rect">
                      <a:avLst/>
                    </a:prstGeom>
                    <a:noFill/>
                    <a:ln>
                      <a:noFill/>
                    </a:ln>
                  </pic:spPr>
                </pic:pic>
              </a:graphicData>
            </a:graphic>
          </wp:inline>
        </w:drawing>
      </w:r>
    </w:p>
    <w:p w14:paraId="482DF920" w14:textId="44FA97D2" w:rsidR="006B2148" w:rsidRPr="00E30141" w:rsidRDefault="00C006C7" w:rsidP="006B2148">
      <w:r>
        <w:t>Okvirna direktiva o odpadkih iz Evropske unije, v državah članicah, meri le posamezne odpadne operacije, ne meri pa izvajanja načela hierarhije ravnanja z odpadki. Naletel sem na študijo, ki predlaga indeks hierarhije ravnanja z odpadki(</w:t>
      </w:r>
      <w:proofErr w:type="spellStart"/>
      <w:r>
        <w:t>waste</w:t>
      </w:r>
      <w:proofErr w:type="spellEnd"/>
      <w:r>
        <w:t xml:space="preserve"> </w:t>
      </w:r>
      <w:proofErr w:type="spellStart"/>
      <w:r>
        <w:t>hierarchy</w:t>
      </w:r>
      <w:proofErr w:type="spellEnd"/>
      <w:r>
        <w:t xml:space="preserve"> </w:t>
      </w:r>
      <w:proofErr w:type="spellStart"/>
      <w:r>
        <w:t>index</w:t>
      </w:r>
      <w:proofErr w:type="spellEnd"/>
      <w:r>
        <w:t>(WHI)), ki bi meril hierarhijo ravnanja z odpadki v kontekstu krožnega gospodarstva, uporabljenega za komunalne odpadke. Ta indeks bi omogočil bolj razvidno sliko stanja ravnanja z odpadki v državah, saj združi vse kriterije merjenja. Uporaba indeksa je mogoča tudi na lokali ravni, kar je bilo tudi testirano v študiji. Presenečen sem se ta indeks a</w:t>
      </w:r>
      <w:r w:rsidR="00472923">
        <w:t>li nekaj podobnega še ne uporablja za merjenje uspešnosti držav, zato ga izpostavljam v moji diplomski nalogi</w:t>
      </w:r>
      <w:r w:rsidR="00472923">
        <w:fldChar w:fldCharType="begin"/>
      </w:r>
      <w:r w:rsidR="00472923">
        <w:instrText xml:space="preserve"> ADDIN ZOTERO_ITEM CSL_CITATION {"citationID":"eubv1D6D","properties":{"formattedCitation":"(Pires &amp; Martinho, n.d.)","plainCitation":"(Pires &amp; Martinho, n.d.)","noteIndex":0},"citationItems":[{"id":18,"uris":["http://zotero.org/users/local/0nIZdbS0/items/KZDL7LQS"],"itemData":{"id":18,"type":"article-journal","container-title":"Waste Management","ISSN":"0956-053X","page":"298-305","title":"Waste hierarchy index for circular economy in waste management","volume":"2019","author":[{"family":"Pires","given":"Ana"},{"family":"Martinho","given":"Graça"}]}}],"schema":"https://github.com/citation-style-language/schema/raw/master/csl-citation.json"} </w:instrText>
      </w:r>
      <w:r w:rsidR="00472923">
        <w:fldChar w:fldCharType="separate"/>
      </w:r>
      <w:r w:rsidR="00472923" w:rsidRPr="00472923">
        <w:rPr>
          <w:rFonts w:cs="Arial"/>
        </w:rPr>
        <w:t>(Pires &amp; Martinho, n.d.)</w:t>
      </w:r>
      <w:r w:rsidR="00472923">
        <w:fldChar w:fldCharType="end"/>
      </w:r>
      <w:r w:rsidR="00472923">
        <w:t>.</w:t>
      </w:r>
    </w:p>
    <w:p w14:paraId="668BA207" w14:textId="472F81AB" w:rsidR="00E35305" w:rsidRPr="00E30141" w:rsidRDefault="002F2AA1" w:rsidP="002F2AA1">
      <w:pPr>
        <w:pStyle w:val="Naslov1"/>
      </w:pPr>
      <w:bookmarkStart w:id="14" w:name="_Toc146978253"/>
      <w:r w:rsidRPr="00E30141">
        <w:lastRenderedPageBreak/>
        <w:t>4 SPECIFIKACIJA ZAHTEV</w:t>
      </w:r>
      <w:bookmarkEnd w:id="14"/>
    </w:p>
    <w:p w14:paraId="667C6C94" w14:textId="7FD49895" w:rsidR="002F2AA1" w:rsidRPr="00E30141" w:rsidRDefault="006149A1" w:rsidP="002F2AA1">
      <w:r w:rsidRPr="00E30141">
        <w:t>T</w:t>
      </w:r>
      <w:r w:rsidR="00607E4F" w:rsidRPr="00E30141">
        <w:t>o</w:t>
      </w:r>
      <w:r w:rsidRPr="00E30141">
        <w:t xml:space="preserve"> poglavje  bo vseboval</w:t>
      </w:r>
      <w:r w:rsidR="00607E4F" w:rsidRPr="00E30141">
        <w:t>o</w:t>
      </w:r>
      <w:r w:rsidRPr="00E30141">
        <w:t xml:space="preserve"> zelo podroben opis delovanja aplikacije. To pomeni vloge pri uporabi aplikacije, funkcionalne zahteve, nefunkcionalne zahteve</w:t>
      </w:r>
      <w:r w:rsidR="00607E4F" w:rsidRPr="00E30141">
        <w:t xml:space="preserve"> in opis vmesnikov.</w:t>
      </w:r>
    </w:p>
    <w:p w14:paraId="438C1C65" w14:textId="12615097" w:rsidR="00607E4F" w:rsidRPr="00E30141" w:rsidRDefault="00607E4F" w:rsidP="00607E4F">
      <w:pPr>
        <w:pStyle w:val="Naslov2"/>
      </w:pPr>
      <w:bookmarkStart w:id="15" w:name="_Toc146978254"/>
      <w:r w:rsidRPr="00E30141">
        <w:t>4.1 UPORABNIŠKE VLOGE</w:t>
      </w:r>
      <w:bookmarkEnd w:id="15"/>
    </w:p>
    <w:p w14:paraId="2A40F52D" w14:textId="4D0AC1BD" w:rsidR="00607E4F" w:rsidRPr="00E30141" w:rsidRDefault="00607E4F" w:rsidP="00607E4F">
      <w:r w:rsidRPr="00E30141">
        <w:rPr>
          <w:i/>
          <w:iCs/>
        </w:rPr>
        <w:t>Gost</w:t>
      </w:r>
      <w:r w:rsidRPr="00E30141">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rsidRPr="00E30141">
        <w:t>o mu je tudi gumb za pomoč uporabnikom sistema, kjer lahko prebere vsa potrebna navodila za uporabo sistema.</w:t>
      </w:r>
    </w:p>
    <w:p w14:paraId="02F30085" w14:textId="498FA601" w:rsidR="00BC0AC2" w:rsidRPr="00E30141" w:rsidRDefault="00BC0AC2" w:rsidP="00607E4F">
      <w:r w:rsidRPr="00E30141">
        <w:rPr>
          <w:i/>
          <w:iCs/>
        </w:rPr>
        <w:t>Registriran uporabnik</w:t>
      </w:r>
      <w:r w:rsidRPr="00E30141">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7D0CF054" w:rsidR="00704F60" w:rsidRPr="00E30141" w:rsidRDefault="00704F60" w:rsidP="00607E4F">
      <w:r w:rsidRPr="00E30141">
        <w:rPr>
          <w:i/>
          <w:iCs/>
        </w:rPr>
        <w:t>Administrator</w:t>
      </w:r>
      <w:r w:rsidRPr="00E30141">
        <w:t xml:space="preserve"> </w:t>
      </w:r>
      <w:r w:rsidR="00F04411" w:rsidRPr="00E30141">
        <w:t>–</w:t>
      </w:r>
      <w:r w:rsidRPr="00E30141">
        <w:t xml:space="preserve"> </w:t>
      </w:r>
      <w:r w:rsidR="00F04411" w:rsidRPr="00E3014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rsidRPr="00E30141">
        <w:t>obvestilo</w:t>
      </w:r>
      <w:r w:rsidR="00F04411" w:rsidRPr="00E30141">
        <w:t xml:space="preserve"> prejme prijave </w:t>
      </w:r>
      <w:r w:rsidR="00B35397" w:rsidRPr="00E30141">
        <w:t>komentarjev</w:t>
      </w:r>
      <w:r w:rsidR="00F04411" w:rsidRPr="00E30141">
        <w:t xml:space="preserve"> uporabnikov in pa nove prijave divjih odlagališč, ki jih lahko potrdi ali pa zavrne, če je prijava lažna.</w:t>
      </w:r>
    </w:p>
    <w:p w14:paraId="14ED005D" w14:textId="393D63AC" w:rsidR="00E00E9C" w:rsidRPr="00E30141" w:rsidRDefault="00E00E9C" w:rsidP="00E00E9C">
      <w:pPr>
        <w:pStyle w:val="Naslov2"/>
      </w:pPr>
      <w:bookmarkStart w:id="16" w:name="_Toc146978255"/>
      <w:r w:rsidRPr="00E30141">
        <w:t>4.2 FUNKCIONALNE ZAHTEVE</w:t>
      </w:r>
      <w:bookmarkEnd w:id="16"/>
    </w:p>
    <w:p w14:paraId="55926CA8" w14:textId="26783107" w:rsidR="00E00E9C" w:rsidRPr="00E30141" w:rsidRDefault="00E00E9C" w:rsidP="00E00E9C">
      <w:r w:rsidRPr="00E30141">
        <w:rPr>
          <w:i/>
          <w:iCs/>
        </w:rPr>
        <w:t>Registracija uporabnika v sistem(F1)</w:t>
      </w:r>
      <w:r w:rsidRPr="00E30141">
        <w:t xml:space="preserve"> – Gost se lahko registrira v sistem.</w:t>
      </w:r>
    </w:p>
    <w:p w14:paraId="48A2C5C1" w14:textId="7E04E50D" w:rsidR="002A31ED" w:rsidRPr="00E30141" w:rsidRDefault="00E00E9C" w:rsidP="00E00E9C">
      <w:r w:rsidRPr="00E30141">
        <w:t>Osnovni tok</w:t>
      </w:r>
      <w:r w:rsidR="002A31ED" w:rsidRPr="00E30141">
        <w:t>:</w:t>
      </w:r>
    </w:p>
    <w:p w14:paraId="0E932DF5" w14:textId="760AA638" w:rsidR="002A31ED" w:rsidRPr="00E30141" w:rsidRDefault="002A31ED" w:rsidP="002A31ED">
      <w:pPr>
        <w:pStyle w:val="Odstavekseznama"/>
        <w:numPr>
          <w:ilvl w:val="0"/>
          <w:numId w:val="2"/>
        </w:numPr>
      </w:pPr>
      <w:r w:rsidRPr="00E30141">
        <w:t>Gost izbere funkcionalnost Registracija uporabnika v sistem s klikom na gumb Registracija.</w:t>
      </w:r>
    </w:p>
    <w:p w14:paraId="010E949D" w14:textId="16F4C0A3" w:rsidR="002A31ED" w:rsidRPr="00E30141" w:rsidRDefault="002A31ED" w:rsidP="002A31ED">
      <w:pPr>
        <w:pStyle w:val="Odstavekseznama"/>
        <w:numPr>
          <w:ilvl w:val="0"/>
          <w:numId w:val="2"/>
        </w:numPr>
      </w:pPr>
      <w:r w:rsidRPr="00E30141">
        <w:t>Sistem prikaže vnosna polja v katera gost vpiše podatke.</w:t>
      </w:r>
    </w:p>
    <w:p w14:paraId="752E96DD" w14:textId="76F22045" w:rsidR="002A31ED" w:rsidRPr="00E30141" w:rsidRDefault="002A31ED" w:rsidP="002A31ED">
      <w:pPr>
        <w:pStyle w:val="Odstavekseznama"/>
        <w:numPr>
          <w:ilvl w:val="0"/>
          <w:numId w:val="2"/>
        </w:numPr>
      </w:pPr>
      <w:r w:rsidRPr="00E30141">
        <w:t>Gost izpolni vnosna polja: Uporabniško ime, Elektronska pošta, Geslo in Potrditev gesla</w:t>
      </w:r>
    </w:p>
    <w:p w14:paraId="6B151367" w14:textId="272810A9" w:rsidR="002A31ED" w:rsidRPr="00E30141" w:rsidRDefault="002A31ED" w:rsidP="002A31ED">
      <w:pPr>
        <w:pStyle w:val="Odstavekseznama"/>
        <w:numPr>
          <w:ilvl w:val="0"/>
          <w:numId w:val="2"/>
        </w:numPr>
      </w:pPr>
      <w:r w:rsidRPr="00E30141">
        <w:t>Gost pritisne gumb Registracija</w:t>
      </w:r>
    </w:p>
    <w:p w14:paraId="624EB657" w14:textId="3939F6A4" w:rsidR="002A31ED" w:rsidRPr="00E30141" w:rsidRDefault="002A31ED" w:rsidP="002A31ED">
      <w:pPr>
        <w:pStyle w:val="Odstavekseznama"/>
        <w:numPr>
          <w:ilvl w:val="0"/>
          <w:numId w:val="2"/>
        </w:numPr>
      </w:pPr>
      <w:r w:rsidRPr="00E30141">
        <w:t>Sistem prikaže sporočilo o uspešni registraciji</w:t>
      </w:r>
    </w:p>
    <w:p w14:paraId="46577853" w14:textId="5F29ED76" w:rsidR="002A31ED" w:rsidRPr="00E30141" w:rsidRDefault="00D0126E" w:rsidP="002A31ED">
      <w:r w:rsidRPr="00E30141">
        <w:lastRenderedPageBreak/>
        <w:t>Izjemni tok(</w:t>
      </w:r>
      <w:proofErr w:type="spellStart"/>
      <w:r w:rsidRPr="00E30141">
        <w:t>ovi</w:t>
      </w:r>
      <w:proofErr w:type="spellEnd"/>
      <w:r w:rsidRPr="00E30141">
        <w:t>):</w:t>
      </w:r>
    </w:p>
    <w:p w14:paraId="7D1125E3" w14:textId="4BD95CC1" w:rsidR="00D0126E" w:rsidRPr="00E30141" w:rsidRDefault="00D0126E" w:rsidP="002A31ED">
      <w:r w:rsidRPr="00E30141">
        <w:t xml:space="preserve">Izjemni tok 1 </w:t>
      </w:r>
      <w:r w:rsidR="00992B4B" w:rsidRPr="00E30141">
        <w:t>–</w:t>
      </w:r>
      <w:r w:rsidRPr="00E30141">
        <w:t xml:space="preserve"> Gost se ne more </w:t>
      </w:r>
      <w:r w:rsidR="00B35397" w:rsidRPr="00E30141">
        <w:t>registrirati</w:t>
      </w:r>
      <w:r w:rsidRPr="00E30141">
        <w:t>, ker je naslov elektronske pošte že v uporabi.</w:t>
      </w:r>
    </w:p>
    <w:p w14:paraId="08ED7013" w14:textId="1EB4A671" w:rsidR="00D0126E" w:rsidRPr="00E30141" w:rsidRDefault="00D0126E" w:rsidP="002A31ED">
      <w:r w:rsidRPr="00E30141">
        <w:t xml:space="preserve">Izjemni tok 2 </w:t>
      </w:r>
      <w:r w:rsidR="00992B4B" w:rsidRPr="00E30141">
        <w:t xml:space="preserve">– </w:t>
      </w:r>
      <w:r w:rsidRPr="00E30141">
        <w:t>Gost se ne more registrirati, ker je vnesel neustrezno geslo.</w:t>
      </w:r>
    </w:p>
    <w:p w14:paraId="01700E83" w14:textId="781FC8C0" w:rsidR="00D0126E" w:rsidRPr="00E30141" w:rsidRDefault="00D0126E" w:rsidP="002A31ED">
      <w:r w:rsidRPr="00E30141">
        <w:t>Izjemni tok 3</w:t>
      </w:r>
      <w:r w:rsidR="00992B4B" w:rsidRPr="00E30141">
        <w:t xml:space="preserve"> – </w:t>
      </w:r>
      <w:r w:rsidRPr="00E30141">
        <w:t>Gost se ne more registrirati, ker je ponovljeno geslo nepravilno.</w:t>
      </w:r>
    </w:p>
    <w:p w14:paraId="1D37F035" w14:textId="5EAE5C0A" w:rsidR="0041686B" w:rsidRPr="00E30141" w:rsidRDefault="0041686B" w:rsidP="002A31ED">
      <w:r w:rsidRPr="00E30141">
        <w:t xml:space="preserve">Izjemni tok 4 – Gost se ne more registrirati, ker </w:t>
      </w:r>
      <w:r w:rsidR="004C0EFB" w:rsidRPr="00E30141">
        <w:t xml:space="preserve">ni rešil </w:t>
      </w:r>
      <w:proofErr w:type="spellStart"/>
      <w:r w:rsidR="004C0EFB" w:rsidRPr="00E30141">
        <w:t>reCAPTCHE</w:t>
      </w:r>
      <w:proofErr w:type="spellEnd"/>
      <w:r w:rsidRPr="00E30141">
        <w:t>.</w:t>
      </w:r>
    </w:p>
    <w:p w14:paraId="22C662A5" w14:textId="24516E62" w:rsidR="00D0126E" w:rsidRPr="00E30141" w:rsidRDefault="00B35397" w:rsidP="002A31ED">
      <w:r w:rsidRPr="00E30141">
        <w:t>Posledice</w:t>
      </w:r>
      <w:r w:rsidR="00D0126E" w:rsidRPr="00E30141">
        <w:t xml:space="preserve"> – Gostu se ust</w:t>
      </w:r>
      <w:r w:rsidR="00992B4B" w:rsidRPr="00E30141">
        <w:t xml:space="preserve">vari </w:t>
      </w:r>
      <w:r w:rsidRPr="00E30141">
        <w:t>uporabniški</w:t>
      </w:r>
      <w:r w:rsidR="00992B4B" w:rsidRPr="00E30141">
        <w:t xml:space="preserve"> račun.</w:t>
      </w:r>
      <w:r w:rsidR="004B63B2" w:rsidRPr="00E30141">
        <w:t xml:space="preserve"> </w:t>
      </w:r>
      <w:proofErr w:type="spellStart"/>
      <w:r w:rsidR="004B63B2" w:rsidRPr="00E30141">
        <w:t>ReCAPTCHA</w:t>
      </w:r>
      <w:proofErr w:type="spellEnd"/>
      <w:r w:rsidR="004B63B2" w:rsidRPr="00E30141">
        <w:t xml:space="preserve"> pomaga pri zaščiti spletne strani pred </w:t>
      </w:r>
      <w:proofErr w:type="spellStart"/>
      <w:r w:rsidR="004B63B2" w:rsidRPr="00E30141">
        <w:t>spamom</w:t>
      </w:r>
      <w:proofErr w:type="spellEnd"/>
      <w:r w:rsidR="004B63B2" w:rsidRPr="00E30141">
        <w:t xml:space="preserve"> in zlorabo.</w:t>
      </w:r>
    </w:p>
    <w:p w14:paraId="437F9F96" w14:textId="660EE5A0" w:rsidR="00992B4B" w:rsidRPr="00E30141" w:rsidRDefault="00992B4B" w:rsidP="002A31ED">
      <w:r w:rsidRPr="00E30141">
        <w:t xml:space="preserve">Prioriteta </w:t>
      </w:r>
      <w:r w:rsidR="004C0EFB" w:rsidRPr="00E30141">
        <w:t>funkcionalnosti</w:t>
      </w:r>
      <w:r w:rsidRPr="00E30141">
        <w:t xml:space="preserve">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4AB1E538" w14:textId="06C382E0" w:rsidR="00992B4B" w:rsidRPr="00E30141" w:rsidRDefault="00992B4B" w:rsidP="002A31ED">
      <w:r w:rsidRPr="00E30141">
        <w:rPr>
          <w:i/>
          <w:iCs/>
        </w:rPr>
        <w:t>Prijava v sistem(F2)</w:t>
      </w:r>
      <w:r w:rsidRPr="00E30141">
        <w:t xml:space="preserve"> – Administrator ali registriran uporabnik se lahko prijavita v sistem.</w:t>
      </w:r>
    </w:p>
    <w:p w14:paraId="482EE326" w14:textId="3228E8B0" w:rsidR="00992B4B" w:rsidRPr="00E30141" w:rsidRDefault="00992B4B" w:rsidP="002A31ED">
      <w:r w:rsidRPr="00E30141">
        <w:t>Osnovni tok:</w:t>
      </w:r>
    </w:p>
    <w:p w14:paraId="770A4F30" w14:textId="6B91D7C1" w:rsidR="00992B4B" w:rsidRPr="00E30141" w:rsidRDefault="00992B4B" w:rsidP="00992B4B">
      <w:pPr>
        <w:pStyle w:val="Odstavekseznama"/>
        <w:numPr>
          <w:ilvl w:val="0"/>
          <w:numId w:val="3"/>
        </w:numPr>
      </w:pPr>
      <w:r w:rsidRPr="00E30141">
        <w:t>Administrator ali registriran uporabnik klikne gumb Prijava.</w:t>
      </w:r>
    </w:p>
    <w:p w14:paraId="5C52FDCC" w14:textId="5FFD8F73" w:rsidR="00992B4B" w:rsidRPr="00E30141" w:rsidRDefault="00992B4B" w:rsidP="00992B4B">
      <w:pPr>
        <w:pStyle w:val="Odstavekseznama"/>
        <w:numPr>
          <w:ilvl w:val="0"/>
          <w:numId w:val="3"/>
        </w:numPr>
      </w:pPr>
      <w:r w:rsidRPr="00E30141">
        <w:t>Sistem prikaže vnosna polja, ki jih administrator ali registriran uporabnik izpolni.</w:t>
      </w:r>
    </w:p>
    <w:p w14:paraId="2D798B57" w14:textId="15471886" w:rsidR="00992B4B" w:rsidRPr="00E30141" w:rsidRDefault="00992B4B" w:rsidP="00992B4B">
      <w:pPr>
        <w:pStyle w:val="Odstavekseznama"/>
        <w:numPr>
          <w:ilvl w:val="0"/>
          <w:numId w:val="3"/>
        </w:numPr>
      </w:pPr>
      <w:r w:rsidRPr="00E30141">
        <w:t>Administrator ali registriran uporabnik izpolni vnosna polja: Elektronska pošta in geslo</w:t>
      </w:r>
    </w:p>
    <w:p w14:paraId="6F62F71C" w14:textId="08673FBE" w:rsidR="00992B4B" w:rsidRPr="00E30141" w:rsidRDefault="00992B4B" w:rsidP="00992B4B">
      <w:pPr>
        <w:pStyle w:val="Odstavekseznama"/>
        <w:numPr>
          <w:ilvl w:val="0"/>
          <w:numId w:val="3"/>
        </w:numPr>
      </w:pPr>
      <w:r w:rsidRPr="00E30141">
        <w:t>Administrator ali registriran uporabnik klikne Prijava</w:t>
      </w:r>
    </w:p>
    <w:p w14:paraId="32E64293" w14:textId="35DFCC7B" w:rsidR="008541CC" w:rsidRPr="00E30141" w:rsidRDefault="00992B4B" w:rsidP="008541CC">
      <w:pPr>
        <w:pStyle w:val="Odstavekseznama"/>
        <w:numPr>
          <w:ilvl w:val="0"/>
          <w:numId w:val="3"/>
        </w:numPr>
      </w:pPr>
      <w:r w:rsidRPr="00E30141">
        <w:t xml:space="preserve">Sistem administratorja ali registriranega uporabnika preusmeri na </w:t>
      </w:r>
      <w:r w:rsidR="008541CC" w:rsidRPr="00E30141">
        <w:t>domačo stran.</w:t>
      </w:r>
    </w:p>
    <w:p w14:paraId="46B562D7" w14:textId="26B2C2C2" w:rsidR="00992B4B" w:rsidRPr="00E30141" w:rsidRDefault="008541CC" w:rsidP="008541CC">
      <w:r w:rsidRPr="00E30141">
        <w:t>Izjemni tok(</w:t>
      </w:r>
      <w:proofErr w:type="spellStart"/>
      <w:r w:rsidRPr="00E30141">
        <w:t>ovi</w:t>
      </w:r>
      <w:proofErr w:type="spellEnd"/>
      <w:r w:rsidRPr="00E30141">
        <w:t>):</w:t>
      </w:r>
    </w:p>
    <w:p w14:paraId="552A8FE0" w14:textId="1A45220E" w:rsidR="008541CC" w:rsidRPr="00E30141" w:rsidRDefault="008541CC" w:rsidP="008541CC">
      <w:r w:rsidRPr="00E30141">
        <w:t>Izjemni tok 1 – Administrator ali registriran uporabnik se ne more prijaviti, ker je vnesel napačen elektronski naslov.</w:t>
      </w:r>
    </w:p>
    <w:p w14:paraId="3BDFB1E8" w14:textId="66FE8763" w:rsidR="008541CC" w:rsidRPr="00E30141" w:rsidRDefault="008541CC" w:rsidP="008541CC">
      <w:r w:rsidRPr="00E30141">
        <w:t>Izjemni tok 2 – Administrator ali registriran uporabnik se ne more prijaviti, ker je vnesel napačno geslo.</w:t>
      </w:r>
    </w:p>
    <w:p w14:paraId="33780AA3" w14:textId="0F13D000" w:rsidR="00462621" w:rsidRPr="00E30141" w:rsidRDefault="00462621" w:rsidP="00462621">
      <w:r w:rsidRPr="00E30141">
        <w:t xml:space="preserve">Izjemni tok 3 – Administrator ali registriran uporabnik se ne more prijaviti, ker je dvakrat  vnesel napačno geslo ali napačen </w:t>
      </w:r>
      <w:r w:rsidR="00B35397" w:rsidRPr="00E30141">
        <w:t>elektronski</w:t>
      </w:r>
      <w:r w:rsidRPr="00E30141">
        <w:t xml:space="preserve"> naslov, zato se ob naslednji prijavi pojavi </w:t>
      </w:r>
      <w:proofErr w:type="spellStart"/>
      <w:r w:rsidRPr="00E30141">
        <w:t>reCAPTCHA</w:t>
      </w:r>
      <w:proofErr w:type="spellEnd"/>
      <w:r w:rsidRPr="00E30141">
        <w:t>, ki jo je potrebno rešiti, za ponovno možnost prijave.</w:t>
      </w:r>
    </w:p>
    <w:p w14:paraId="763D9488" w14:textId="77777777" w:rsidR="00462621" w:rsidRPr="00E30141" w:rsidRDefault="00462621" w:rsidP="008541CC"/>
    <w:p w14:paraId="122731F5" w14:textId="5D37FA4A" w:rsidR="008541CC" w:rsidRPr="00E30141" w:rsidRDefault="008541CC" w:rsidP="008541CC">
      <w:r w:rsidRPr="00E30141">
        <w:lastRenderedPageBreak/>
        <w:t>Posledice – Administrator ali registriran uporabnik je prijavljen v sistem</w:t>
      </w:r>
      <w:r w:rsidR="00462621" w:rsidRPr="00E30141">
        <w:t xml:space="preserve">. V izjemnem toku 3 uporabnik ali administrator mora rešiti </w:t>
      </w:r>
      <w:proofErr w:type="spellStart"/>
      <w:r w:rsidR="00462621" w:rsidRPr="00E30141">
        <w:t>reCAPTCHO</w:t>
      </w:r>
      <w:proofErr w:type="spellEnd"/>
      <w:r w:rsidR="00462621" w:rsidRPr="00E30141">
        <w:t>, to pomaga pri zaščiti spletne strani.</w:t>
      </w:r>
    </w:p>
    <w:p w14:paraId="426DD8AB" w14:textId="5E2C93F4" w:rsidR="008541CC" w:rsidRPr="00E30141" w:rsidRDefault="008541CC" w:rsidP="008541CC">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58103075" w14:textId="7BAB2B9D" w:rsidR="008541CC" w:rsidRPr="00E30141" w:rsidRDefault="008541CC" w:rsidP="008541CC">
      <w:r w:rsidRPr="00E30141">
        <w:rPr>
          <w:i/>
          <w:iCs/>
        </w:rPr>
        <w:t>Ogled podrobnosti divjega odlagališča na zemljevidu(F3)</w:t>
      </w:r>
      <w:r w:rsidRPr="00E30141">
        <w:t xml:space="preserve"> – Administrator, registriran uporabnik ali gost si izberejo divje odlagališče na </w:t>
      </w:r>
      <w:r w:rsidR="00B35397" w:rsidRPr="00E30141">
        <w:t>zemljevidu</w:t>
      </w:r>
      <w:r w:rsidRPr="00E30141">
        <w:t xml:space="preserve"> in si ogledajo podrobnosti.</w:t>
      </w:r>
    </w:p>
    <w:p w14:paraId="656CD620" w14:textId="41BA9CA3" w:rsidR="00A50623" w:rsidRPr="00E30141" w:rsidRDefault="00A50623" w:rsidP="008541CC">
      <w:r w:rsidRPr="00E30141">
        <w:t>Predpostavimo, da sta administrator in registriran uporabnik že prijavljena v sistem.</w:t>
      </w:r>
    </w:p>
    <w:p w14:paraId="1C67E55E" w14:textId="302CE2D4" w:rsidR="008541CC" w:rsidRPr="00E30141" w:rsidRDefault="008541CC" w:rsidP="008541CC">
      <w:r w:rsidRPr="00E30141">
        <w:t>Osnovni tok:</w:t>
      </w:r>
    </w:p>
    <w:p w14:paraId="4D907CA0" w14:textId="43E1400E" w:rsidR="00A50623" w:rsidRPr="00E30141" w:rsidRDefault="00A50623" w:rsidP="00A50623">
      <w:pPr>
        <w:pStyle w:val="Odstavekseznama"/>
        <w:numPr>
          <w:ilvl w:val="0"/>
          <w:numId w:val="4"/>
        </w:numPr>
      </w:pPr>
      <w:r w:rsidRPr="00E30141">
        <w:t>Gost, administrator ali registriran uporabnik, izberejo divje odlagališče na zemljevidu</w:t>
      </w:r>
    </w:p>
    <w:p w14:paraId="4EB1CAF0" w14:textId="77777777" w:rsidR="005053A2" w:rsidRPr="00E30141" w:rsidRDefault="00A50623" w:rsidP="00085D65">
      <w:pPr>
        <w:pStyle w:val="Odstavekseznama"/>
        <w:numPr>
          <w:ilvl w:val="0"/>
          <w:numId w:val="4"/>
        </w:numPr>
      </w:pPr>
      <w:r w:rsidRPr="00E30141">
        <w:t>P</w:t>
      </w:r>
      <w:r w:rsidR="005053A2" w:rsidRPr="00E30141">
        <w:t>rikažejo se podatki</w:t>
      </w:r>
      <w:r w:rsidRPr="00E30141">
        <w:t xml:space="preserve"> s podrobnostmi o divjem </w:t>
      </w:r>
      <w:r w:rsidR="004428CD" w:rsidRPr="00E30141">
        <w:t>odlagališču</w:t>
      </w:r>
      <w:r w:rsidRPr="00E30141">
        <w:t xml:space="preserve">. Gost </w:t>
      </w:r>
      <w:r w:rsidR="005053A2" w:rsidRPr="00E30141">
        <w:t xml:space="preserve"> in </w:t>
      </w:r>
      <w:proofErr w:type="spellStart"/>
      <w:r w:rsidR="005053A2" w:rsidRPr="00E30141">
        <w:t>registiran</w:t>
      </w:r>
      <w:proofErr w:type="spellEnd"/>
      <w:r w:rsidR="005053A2" w:rsidRPr="00E30141">
        <w:t xml:space="preserve"> uporabnik </w:t>
      </w:r>
      <w:r w:rsidRPr="00E30141">
        <w:t xml:space="preserve">vidi le podatke o </w:t>
      </w:r>
      <w:r w:rsidR="004428CD" w:rsidRPr="00E30141">
        <w:t>odlagališču</w:t>
      </w:r>
      <w:r w:rsidRPr="00E30141">
        <w:t>, administrator pa vidi tudi gumb</w:t>
      </w:r>
      <w:r w:rsidR="005053A2" w:rsidRPr="00E30141">
        <w:t>a</w:t>
      </w:r>
      <w:r w:rsidRPr="00E30141">
        <w:t>, ki o</w:t>
      </w:r>
      <w:r w:rsidR="005053A2" w:rsidRPr="00E30141">
        <w:t>mogočata izbris in urejanje divjega odlagališča.</w:t>
      </w:r>
    </w:p>
    <w:p w14:paraId="447D3455" w14:textId="791C533A" w:rsidR="00A50623" w:rsidRPr="00E30141" w:rsidRDefault="00A50623" w:rsidP="00085D65">
      <w:pPr>
        <w:pStyle w:val="Odstavekseznama"/>
        <w:numPr>
          <w:ilvl w:val="0"/>
          <w:numId w:val="4"/>
        </w:numPr>
      </w:pPr>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441F770C" w14:textId="6767813C" w:rsidR="00A50623" w:rsidRPr="00E30141" w:rsidRDefault="00A50623" w:rsidP="00A50623">
      <w:r w:rsidRPr="00E30141">
        <w:rPr>
          <w:i/>
          <w:iCs/>
        </w:rPr>
        <w:t>Komentiranje divjih odlagališč(F4)</w:t>
      </w:r>
      <w:r w:rsidRPr="00E30141">
        <w:t xml:space="preserve"> – registriran uporabnik ali administrator lahko komentira pod podrobnostmi oziroma </w:t>
      </w:r>
      <w:r w:rsidR="004428CD" w:rsidRPr="00E30141">
        <w:t>informacijami</w:t>
      </w:r>
      <w:r w:rsidRPr="00E30141">
        <w:t xml:space="preserve"> o divjem odlagališču.</w:t>
      </w:r>
    </w:p>
    <w:p w14:paraId="54378415" w14:textId="77256BDD" w:rsidR="00C47245" w:rsidRPr="00E30141" w:rsidRDefault="00C47245" w:rsidP="00A50623">
      <w:r w:rsidRPr="00E30141">
        <w:t>Osnovni tok:</w:t>
      </w:r>
    </w:p>
    <w:p w14:paraId="5469B985" w14:textId="522745B6" w:rsidR="00C47245" w:rsidRPr="00E30141" w:rsidRDefault="00C47245" w:rsidP="00C47245">
      <w:pPr>
        <w:pStyle w:val="Odstavekseznama"/>
        <w:numPr>
          <w:ilvl w:val="0"/>
          <w:numId w:val="5"/>
        </w:numPr>
      </w:pPr>
      <w:r w:rsidRPr="00E30141">
        <w:t>Prijava v sistem</w:t>
      </w:r>
    </w:p>
    <w:p w14:paraId="69D6D9A3" w14:textId="4D74F99E" w:rsidR="00C47245" w:rsidRPr="00E30141" w:rsidRDefault="00C47245" w:rsidP="00C47245">
      <w:pPr>
        <w:pStyle w:val="Odstavekseznama"/>
        <w:numPr>
          <w:ilvl w:val="0"/>
          <w:numId w:val="5"/>
        </w:numPr>
      </w:pPr>
      <w:r w:rsidRPr="00E30141">
        <w:t>Izbira divjega odlagališča s klikom na lokacijo na zemljevidu.</w:t>
      </w:r>
    </w:p>
    <w:p w14:paraId="6113E54D" w14:textId="10CD5356" w:rsidR="00C47245" w:rsidRPr="00E30141" w:rsidRDefault="00C47245" w:rsidP="00C47245">
      <w:pPr>
        <w:pStyle w:val="Odstavekseznama"/>
        <w:numPr>
          <w:ilvl w:val="0"/>
          <w:numId w:val="5"/>
        </w:numPr>
      </w:pPr>
      <w:r w:rsidRPr="00E30141">
        <w:t>Sistem prikaže informacije o odlagališču pod katerimi so tudi komentarji</w:t>
      </w:r>
    </w:p>
    <w:p w14:paraId="762EF6C0" w14:textId="6DB633AB" w:rsidR="00C47245" w:rsidRPr="00E30141" w:rsidRDefault="00C47245" w:rsidP="00C47245">
      <w:pPr>
        <w:pStyle w:val="Odstavekseznama"/>
        <w:numPr>
          <w:ilvl w:val="0"/>
          <w:numId w:val="5"/>
        </w:numPr>
      </w:pPr>
      <w:r w:rsidRPr="00E30141">
        <w:t>Registriran uporabnik ali administrator vneseta komentar v besedilno polje</w:t>
      </w:r>
    </w:p>
    <w:p w14:paraId="692E13A3" w14:textId="1A2AC17E" w:rsidR="00C47245" w:rsidRPr="00E30141" w:rsidRDefault="00C47245" w:rsidP="00C47245">
      <w:pPr>
        <w:pStyle w:val="Odstavekseznama"/>
        <w:numPr>
          <w:ilvl w:val="0"/>
          <w:numId w:val="5"/>
        </w:numPr>
      </w:pPr>
      <w:r w:rsidRPr="00E30141">
        <w:t>Registriran uporabnik ali administrator pritisneta gumb Komentiraj.</w:t>
      </w:r>
    </w:p>
    <w:p w14:paraId="41404CF9" w14:textId="4F55BD96" w:rsidR="00C47245" w:rsidRPr="00E30141" w:rsidRDefault="00C47245" w:rsidP="00C47245">
      <w:r w:rsidRPr="00E30141">
        <w:t>Posledice – Komentar je objavljen.</w:t>
      </w:r>
    </w:p>
    <w:p w14:paraId="5257F3FC" w14:textId="4D34BEF8" w:rsidR="00C47245" w:rsidRPr="00E30141" w:rsidRDefault="00C47245" w:rsidP="00C47245">
      <w:r w:rsidRPr="00E30141">
        <w:t xml:space="preserve">Prioriteta funkcionalnosti – </w:t>
      </w:r>
      <w:proofErr w:type="spellStart"/>
      <w:r w:rsidR="004A03F6" w:rsidRPr="00E30141">
        <w:rPr>
          <w:i/>
          <w:iCs/>
        </w:rPr>
        <w:t>Wont't</w:t>
      </w:r>
      <w:proofErr w:type="spellEnd"/>
      <w:r w:rsidR="004A03F6" w:rsidRPr="00E30141">
        <w:rPr>
          <w:i/>
          <w:iCs/>
        </w:rPr>
        <w:t xml:space="preserve"> </w:t>
      </w:r>
      <w:proofErr w:type="spellStart"/>
      <w:r w:rsidR="004A03F6" w:rsidRPr="00E30141">
        <w:rPr>
          <w:i/>
          <w:iCs/>
        </w:rPr>
        <w:t>have</w:t>
      </w:r>
      <w:proofErr w:type="spellEnd"/>
    </w:p>
    <w:p w14:paraId="58727EB7" w14:textId="6743402C" w:rsidR="00C47245" w:rsidRPr="00E30141" w:rsidRDefault="00C47245" w:rsidP="00C47245">
      <w:r w:rsidRPr="00E30141">
        <w:rPr>
          <w:i/>
          <w:iCs/>
        </w:rPr>
        <w:t>Brisanje komentarjev divjih odlagališč(F5)</w:t>
      </w:r>
      <w:r w:rsidRPr="00E30141">
        <w:t xml:space="preserve"> – Administrator lahko briše vse komentarje, registriran uporabnik pa le svoje komentarje</w:t>
      </w:r>
      <w:r w:rsidR="00A27AE0" w:rsidRPr="00E30141">
        <w:t>.</w:t>
      </w:r>
    </w:p>
    <w:p w14:paraId="0FA97F32" w14:textId="796FAAAC" w:rsidR="00A27AE0" w:rsidRPr="00E30141" w:rsidRDefault="00A27AE0" w:rsidP="00C47245">
      <w:r w:rsidRPr="00E30141">
        <w:t>Osnovni tok:</w:t>
      </w:r>
    </w:p>
    <w:p w14:paraId="55D5DC08" w14:textId="14C4AE6A" w:rsidR="00A27AE0" w:rsidRPr="00E30141" w:rsidRDefault="00A27AE0" w:rsidP="00A27AE0">
      <w:pPr>
        <w:pStyle w:val="Odstavekseznama"/>
        <w:numPr>
          <w:ilvl w:val="0"/>
          <w:numId w:val="6"/>
        </w:numPr>
      </w:pPr>
      <w:r w:rsidRPr="00E30141">
        <w:t xml:space="preserve">Prijava v sistem </w:t>
      </w:r>
    </w:p>
    <w:p w14:paraId="09755EA0" w14:textId="457509D5" w:rsidR="00A27AE0" w:rsidRPr="00E30141" w:rsidRDefault="00A27AE0" w:rsidP="00A27AE0">
      <w:pPr>
        <w:pStyle w:val="Odstavekseznama"/>
        <w:numPr>
          <w:ilvl w:val="0"/>
          <w:numId w:val="6"/>
        </w:numPr>
      </w:pPr>
      <w:r w:rsidRPr="00E30141">
        <w:t>Izbira divjega odlagališča s klikom na lokacijo na zemljevidu</w:t>
      </w:r>
    </w:p>
    <w:p w14:paraId="6587ACCA" w14:textId="77777777" w:rsidR="00A27AE0" w:rsidRPr="00E30141" w:rsidRDefault="00A27AE0" w:rsidP="00A27AE0">
      <w:pPr>
        <w:pStyle w:val="Odstavekseznama"/>
        <w:numPr>
          <w:ilvl w:val="0"/>
          <w:numId w:val="6"/>
        </w:numPr>
      </w:pPr>
      <w:r w:rsidRPr="00E30141">
        <w:t>Sistem prikaže informacije o odlagališču pod katerimi so tudi komentarji</w:t>
      </w:r>
    </w:p>
    <w:p w14:paraId="15CDFC3B" w14:textId="77777777" w:rsidR="00A27AE0" w:rsidRPr="00E30141" w:rsidRDefault="00A27AE0" w:rsidP="00A27AE0">
      <w:pPr>
        <w:pStyle w:val="Odstavekseznama"/>
        <w:numPr>
          <w:ilvl w:val="0"/>
          <w:numId w:val="6"/>
        </w:numPr>
      </w:pPr>
      <w:r w:rsidRPr="00E30141">
        <w:t>Administrator klikne gumb za izbris pri katerem koli komentarju, registriran uporabnik pa le pri svojih komentarjih.</w:t>
      </w:r>
    </w:p>
    <w:p w14:paraId="29DC8EBF" w14:textId="77777777" w:rsidR="00A27AE0" w:rsidRPr="00E30141" w:rsidRDefault="00A27AE0" w:rsidP="00A27AE0">
      <w:pPr>
        <w:pStyle w:val="Odstavekseznama"/>
        <w:numPr>
          <w:ilvl w:val="0"/>
          <w:numId w:val="6"/>
        </w:numPr>
      </w:pPr>
      <w:r w:rsidRPr="00E30141">
        <w:lastRenderedPageBreak/>
        <w:t>Sistem vpraša administratorja ali registriranega uporabnika, če res želi izbrisati komentar.</w:t>
      </w:r>
    </w:p>
    <w:p w14:paraId="777D3486" w14:textId="77777777" w:rsidR="00A27AE0" w:rsidRPr="00E30141" w:rsidRDefault="00A27AE0" w:rsidP="00A27AE0">
      <w:pPr>
        <w:pStyle w:val="Odstavekseznama"/>
        <w:numPr>
          <w:ilvl w:val="0"/>
          <w:numId w:val="6"/>
        </w:numPr>
      </w:pPr>
      <w:r w:rsidRPr="00E30141">
        <w:t>Administrator ali registriran uporabnik izbereta DA gumb.</w:t>
      </w:r>
    </w:p>
    <w:p w14:paraId="146AD735" w14:textId="6706591A" w:rsidR="00A27AE0" w:rsidRPr="00E30141" w:rsidRDefault="00A27AE0" w:rsidP="00A27AE0">
      <w:r w:rsidRPr="00E30141">
        <w:t>Alternativni tok(</w:t>
      </w:r>
      <w:proofErr w:type="spellStart"/>
      <w:r w:rsidRPr="00E30141">
        <w:t>ovi</w:t>
      </w:r>
      <w:proofErr w:type="spellEnd"/>
      <w:r w:rsidRPr="00E30141">
        <w:t>):</w:t>
      </w:r>
    </w:p>
    <w:p w14:paraId="614B1C18" w14:textId="77777777" w:rsidR="00A27AE0" w:rsidRPr="00E30141" w:rsidRDefault="00A27AE0" w:rsidP="00A27AE0">
      <w:pPr>
        <w:pStyle w:val="Odstavekseznama"/>
        <w:numPr>
          <w:ilvl w:val="0"/>
          <w:numId w:val="8"/>
        </w:numPr>
      </w:pPr>
      <w:r w:rsidRPr="00E30141">
        <w:t xml:space="preserve">Prijava v sistem </w:t>
      </w:r>
    </w:p>
    <w:p w14:paraId="1981B08B" w14:textId="77777777" w:rsidR="00A27AE0" w:rsidRPr="00E30141" w:rsidRDefault="00A27AE0" w:rsidP="00A27AE0">
      <w:pPr>
        <w:pStyle w:val="Odstavekseznama"/>
        <w:numPr>
          <w:ilvl w:val="0"/>
          <w:numId w:val="8"/>
        </w:numPr>
      </w:pPr>
      <w:r w:rsidRPr="00E30141">
        <w:t>Izbira divjega odlagališča s klikom na lokacijo na zemljevidu</w:t>
      </w:r>
    </w:p>
    <w:p w14:paraId="1F5E8696" w14:textId="77777777" w:rsidR="00A27AE0" w:rsidRPr="00E30141" w:rsidRDefault="00A27AE0" w:rsidP="00A27AE0">
      <w:pPr>
        <w:pStyle w:val="Odstavekseznama"/>
        <w:numPr>
          <w:ilvl w:val="0"/>
          <w:numId w:val="8"/>
        </w:numPr>
      </w:pPr>
      <w:r w:rsidRPr="00E30141">
        <w:t>Sistem prikaže informacije o odlagališču pod katerimi so tudi komentarji</w:t>
      </w:r>
    </w:p>
    <w:p w14:paraId="085DE3EA" w14:textId="77777777" w:rsidR="00A27AE0" w:rsidRPr="00E30141" w:rsidRDefault="00A27AE0" w:rsidP="00A27AE0">
      <w:pPr>
        <w:pStyle w:val="Odstavekseznama"/>
        <w:numPr>
          <w:ilvl w:val="0"/>
          <w:numId w:val="8"/>
        </w:numPr>
      </w:pPr>
      <w:r w:rsidRPr="00E30141">
        <w:t>Administrator klikne gumb za izbris pri katerem koli komentarju, registriran uporabnik pa le pri svojih komentarjih.</w:t>
      </w:r>
    </w:p>
    <w:p w14:paraId="14FD3D0F" w14:textId="77777777" w:rsidR="00A27AE0" w:rsidRPr="00E30141" w:rsidRDefault="00A27AE0" w:rsidP="00A27AE0">
      <w:pPr>
        <w:pStyle w:val="Odstavekseznama"/>
        <w:numPr>
          <w:ilvl w:val="0"/>
          <w:numId w:val="8"/>
        </w:numPr>
      </w:pPr>
      <w:r w:rsidRPr="00E30141">
        <w:t>Sistem vpraša administratorja ali registriranega uporabnika, če res želi izbrisati komentar.</w:t>
      </w:r>
    </w:p>
    <w:p w14:paraId="500F9CFF" w14:textId="231A14F9" w:rsidR="00A27AE0" w:rsidRPr="00E30141" w:rsidRDefault="00A27AE0" w:rsidP="00A27AE0">
      <w:pPr>
        <w:pStyle w:val="Odstavekseznama"/>
        <w:numPr>
          <w:ilvl w:val="0"/>
          <w:numId w:val="8"/>
        </w:numPr>
      </w:pPr>
      <w:r w:rsidRPr="00E30141">
        <w:t>Administrator ali registriran uporabnik izbereta NE gumb.</w:t>
      </w:r>
    </w:p>
    <w:p w14:paraId="26393FEB" w14:textId="39FA6284" w:rsidR="00A27AE0" w:rsidRPr="00E30141" w:rsidRDefault="00A27AE0" w:rsidP="00A27AE0">
      <w:r w:rsidRPr="00E30141">
        <w:t>Posledice – komentar je izbrisan pri osnovnem toku, pri alternativnem toku pa ne.</w:t>
      </w:r>
    </w:p>
    <w:p w14:paraId="5DCB2E71" w14:textId="30693E21" w:rsidR="00A27AE0" w:rsidRPr="00E30141" w:rsidRDefault="00A27AE0" w:rsidP="00A27AE0">
      <w:pPr>
        <w:rPr>
          <w:i/>
          <w:iCs/>
        </w:rPr>
      </w:pPr>
      <w:r w:rsidRPr="00E30141">
        <w:t xml:space="preserve">Prioriteta </w:t>
      </w:r>
      <w:r w:rsidR="004A03F6" w:rsidRPr="00E30141">
        <w:t>funkcionalnosti</w:t>
      </w:r>
      <w:r w:rsidRPr="00E30141">
        <w:t xml:space="preserve"> – </w:t>
      </w:r>
      <w:proofErr w:type="spellStart"/>
      <w:r w:rsidR="004A03F6" w:rsidRPr="00E30141">
        <w:rPr>
          <w:i/>
          <w:iCs/>
        </w:rPr>
        <w:t>Won't</w:t>
      </w:r>
      <w:proofErr w:type="spellEnd"/>
      <w:r w:rsidRPr="00E30141">
        <w:rPr>
          <w:i/>
          <w:iCs/>
        </w:rPr>
        <w:t xml:space="preserve"> </w:t>
      </w:r>
      <w:proofErr w:type="spellStart"/>
      <w:r w:rsidRPr="00E30141">
        <w:rPr>
          <w:i/>
          <w:iCs/>
        </w:rPr>
        <w:t>have</w:t>
      </w:r>
      <w:proofErr w:type="spellEnd"/>
    </w:p>
    <w:p w14:paraId="4AB4098B" w14:textId="065F5AC0" w:rsidR="00070825" w:rsidRPr="00E30141" w:rsidRDefault="00070825" w:rsidP="00A27AE0">
      <w:r w:rsidRPr="00E30141">
        <w:rPr>
          <w:i/>
          <w:iCs/>
        </w:rPr>
        <w:t>Prijava neprimernega komentarja(F6)</w:t>
      </w:r>
      <w:r w:rsidRPr="00E30141">
        <w:t xml:space="preserve"> – Registriran uporabnik lahko prijavi komentar drugih uporabnikov.</w:t>
      </w:r>
    </w:p>
    <w:p w14:paraId="2DA2BF49" w14:textId="7251EDAD" w:rsidR="00070825" w:rsidRPr="00E30141" w:rsidRDefault="00070825" w:rsidP="00A27AE0">
      <w:r w:rsidRPr="00E30141">
        <w:t>Osnovni tok:</w:t>
      </w:r>
    </w:p>
    <w:p w14:paraId="325487DD" w14:textId="77777777" w:rsidR="00070825" w:rsidRPr="00E30141" w:rsidRDefault="00070825" w:rsidP="00070825">
      <w:pPr>
        <w:pStyle w:val="Odstavekseznama"/>
        <w:numPr>
          <w:ilvl w:val="0"/>
          <w:numId w:val="10"/>
        </w:numPr>
      </w:pPr>
      <w:r w:rsidRPr="00E30141">
        <w:t xml:space="preserve">Prijava v sistem </w:t>
      </w:r>
    </w:p>
    <w:p w14:paraId="6FECF316" w14:textId="77777777" w:rsidR="00070825" w:rsidRPr="00E30141" w:rsidRDefault="00070825" w:rsidP="00070825">
      <w:pPr>
        <w:pStyle w:val="Odstavekseznama"/>
        <w:numPr>
          <w:ilvl w:val="0"/>
          <w:numId w:val="10"/>
        </w:numPr>
      </w:pPr>
      <w:r w:rsidRPr="00E30141">
        <w:t>Izbira divjega odlagališča s klikom na lokacijo na zemljevidu</w:t>
      </w:r>
    </w:p>
    <w:p w14:paraId="70368FF8" w14:textId="77777777" w:rsidR="00070825" w:rsidRPr="00E30141" w:rsidRDefault="00070825" w:rsidP="00070825">
      <w:pPr>
        <w:pStyle w:val="Odstavekseznama"/>
        <w:numPr>
          <w:ilvl w:val="0"/>
          <w:numId w:val="10"/>
        </w:numPr>
      </w:pPr>
      <w:r w:rsidRPr="00E30141">
        <w:t>Sistem prikaže informacije o odlagališču pod katerimi so tudi komentarji</w:t>
      </w:r>
    </w:p>
    <w:p w14:paraId="4559CC73" w14:textId="75A29BA2" w:rsidR="00070825" w:rsidRPr="00E30141" w:rsidRDefault="00070825" w:rsidP="00070825">
      <w:pPr>
        <w:pStyle w:val="Odstavekseznama"/>
        <w:numPr>
          <w:ilvl w:val="0"/>
          <w:numId w:val="10"/>
        </w:numPr>
      </w:pPr>
      <w:r w:rsidRPr="00E30141">
        <w:t xml:space="preserve">Registriran uporabnik  na gumb za prijavo neželenega komentarja  pri katerem koli komentarju razen pri svojih komentarjih. </w:t>
      </w:r>
    </w:p>
    <w:p w14:paraId="01D43FEA" w14:textId="040645AB" w:rsidR="00070825" w:rsidRPr="00E30141" w:rsidRDefault="00070825" w:rsidP="00070825">
      <w:pPr>
        <w:pStyle w:val="Odstavekseznama"/>
        <w:numPr>
          <w:ilvl w:val="0"/>
          <w:numId w:val="10"/>
        </w:numPr>
      </w:pPr>
      <w:r w:rsidRPr="00E30141">
        <w:t>Sistem vpraša registriranega uporabnika, če res želi prijaviti komentar.</w:t>
      </w:r>
    </w:p>
    <w:p w14:paraId="46A492CE" w14:textId="7AC90458" w:rsidR="00070825" w:rsidRPr="00E30141" w:rsidRDefault="00070825" w:rsidP="00070825">
      <w:pPr>
        <w:pStyle w:val="Odstavekseznama"/>
        <w:numPr>
          <w:ilvl w:val="0"/>
          <w:numId w:val="10"/>
        </w:numPr>
      </w:pPr>
      <w:r w:rsidRPr="00E30141">
        <w:t>Registriran uporabnik izbere DA gumb.</w:t>
      </w:r>
    </w:p>
    <w:p w14:paraId="235973E8" w14:textId="31B5CA15" w:rsidR="00070825" w:rsidRPr="00E30141" w:rsidRDefault="00070825" w:rsidP="00070825">
      <w:r w:rsidRPr="00E30141">
        <w:t>Alternativni tok(</w:t>
      </w:r>
      <w:proofErr w:type="spellStart"/>
      <w:r w:rsidRPr="00E30141">
        <w:t>ovi</w:t>
      </w:r>
      <w:proofErr w:type="spellEnd"/>
      <w:r w:rsidRPr="00E30141">
        <w:t>):</w:t>
      </w:r>
    </w:p>
    <w:p w14:paraId="7890B76F" w14:textId="77777777" w:rsidR="00070825" w:rsidRPr="00E30141" w:rsidRDefault="00070825" w:rsidP="00070825">
      <w:pPr>
        <w:pStyle w:val="Odstavekseznama"/>
        <w:numPr>
          <w:ilvl w:val="0"/>
          <w:numId w:val="11"/>
        </w:numPr>
      </w:pPr>
      <w:r w:rsidRPr="00E30141">
        <w:t xml:space="preserve">Prijava v sistem </w:t>
      </w:r>
    </w:p>
    <w:p w14:paraId="62DA1189" w14:textId="77777777" w:rsidR="00070825" w:rsidRPr="00E30141" w:rsidRDefault="00070825" w:rsidP="00070825">
      <w:pPr>
        <w:pStyle w:val="Odstavekseznama"/>
        <w:numPr>
          <w:ilvl w:val="0"/>
          <w:numId w:val="11"/>
        </w:numPr>
      </w:pPr>
      <w:r w:rsidRPr="00E30141">
        <w:t>Izbira divjega odlagališča s klikom na lokacijo na zemljevidu</w:t>
      </w:r>
    </w:p>
    <w:p w14:paraId="62DFAA7B" w14:textId="77777777" w:rsidR="00070825" w:rsidRPr="00E30141" w:rsidRDefault="00070825" w:rsidP="00070825">
      <w:pPr>
        <w:pStyle w:val="Odstavekseznama"/>
        <w:numPr>
          <w:ilvl w:val="0"/>
          <w:numId w:val="11"/>
        </w:numPr>
      </w:pPr>
      <w:r w:rsidRPr="00E30141">
        <w:t>Sistem prikaže informacije o odlagališču pod katerimi so tudi komentarji</w:t>
      </w:r>
    </w:p>
    <w:p w14:paraId="399C183C" w14:textId="77777777" w:rsidR="00070825" w:rsidRPr="00E30141" w:rsidRDefault="00070825" w:rsidP="00070825">
      <w:pPr>
        <w:pStyle w:val="Odstavekseznama"/>
        <w:numPr>
          <w:ilvl w:val="0"/>
          <w:numId w:val="11"/>
        </w:numPr>
      </w:pPr>
      <w:r w:rsidRPr="00E30141">
        <w:t xml:space="preserve">Registriran uporabnik  na gumb za prijavo neželenega komentarja  pri katerem koli komentarju razen pri svojih komentarjih. </w:t>
      </w:r>
    </w:p>
    <w:p w14:paraId="345A90B0" w14:textId="77777777" w:rsidR="00070825" w:rsidRPr="00E30141" w:rsidRDefault="00070825" w:rsidP="00070825">
      <w:pPr>
        <w:pStyle w:val="Odstavekseznama"/>
        <w:numPr>
          <w:ilvl w:val="0"/>
          <w:numId w:val="11"/>
        </w:numPr>
      </w:pPr>
      <w:r w:rsidRPr="00E30141">
        <w:t>Sistem vpraša registriranega uporabnika, če res želi prijaviti komentar.</w:t>
      </w:r>
    </w:p>
    <w:p w14:paraId="116D7014" w14:textId="786878D5" w:rsidR="00070825" w:rsidRPr="00E30141" w:rsidRDefault="00070825" w:rsidP="00070825">
      <w:pPr>
        <w:pStyle w:val="Odstavekseznama"/>
        <w:numPr>
          <w:ilvl w:val="0"/>
          <w:numId w:val="11"/>
        </w:numPr>
      </w:pPr>
      <w:r w:rsidRPr="00E30141">
        <w:t>Registriran uporabnik izbere Ne gumb.</w:t>
      </w:r>
    </w:p>
    <w:p w14:paraId="7509092D" w14:textId="77777777" w:rsidR="00070825" w:rsidRPr="00E30141" w:rsidRDefault="00070825" w:rsidP="00070825">
      <w:r w:rsidRPr="00E30141">
        <w:t>Posledice – Administrator dobi obvestilo o neprimernem komentarju pri osnovnem toku.</w:t>
      </w:r>
    </w:p>
    <w:p w14:paraId="56179258" w14:textId="5DAE2EE2" w:rsidR="00070825" w:rsidRPr="00E30141" w:rsidRDefault="00070825" w:rsidP="00070825">
      <w:r w:rsidRPr="00E30141">
        <w:lastRenderedPageBreak/>
        <w:t xml:space="preserve">Prioriteta funkcionalnosti – </w:t>
      </w:r>
      <w:proofErr w:type="spellStart"/>
      <w:r w:rsidR="004A03F6" w:rsidRPr="00E30141">
        <w:rPr>
          <w:i/>
          <w:iCs/>
        </w:rPr>
        <w:t>Won't</w:t>
      </w:r>
      <w:proofErr w:type="spellEnd"/>
      <w:r w:rsidRPr="00E30141">
        <w:rPr>
          <w:i/>
          <w:iCs/>
        </w:rPr>
        <w:t xml:space="preserve"> </w:t>
      </w:r>
      <w:proofErr w:type="spellStart"/>
      <w:r w:rsidRPr="00E30141">
        <w:rPr>
          <w:i/>
          <w:iCs/>
        </w:rPr>
        <w:t>have</w:t>
      </w:r>
      <w:proofErr w:type="spellEnd"/>
    </w:p>
    <w:p w14:paraId="1F57F7D6" w14:textId="1E75E79B" w:rsidR="00070825" w:rsidRPr="00E30141" w:rsidRDefault="00960FC2" w:rsidP="00070825">
      <w:r w:rsidRPr="00E30141">
        <w:rPr>
          <w:i/>
          <w:iCs/>
        </w:rPr>
        <w:t>Ogled prijavljenega komentarja(F7)</w:t>
      </w:r>
      <w:r w:rsidRPr="00E30141">
        <w:t xml:space="preserve"> – Administrator pogleda prijavljen komentar in se odloči ali je neprimeren.</w:t>
      </w:r>
    </w:p>
    <w:p w14:paraId="1EB0E418" w14:textId="21797DFA" w:rsidR="00960FC2" w:rsidRPr="00E30141" w:rsidRDefault="00960FC2" w:rsidP="00070825">
      <w:r w:rsidRPr="00E30141">
        <w:t xml:space="preserve">Osnovni tok: </w:t>
      </w:r>
    </w:p>
    <w:p w14:paraId="2DF9DC99" w14:textId="462FBC68" w:rsidR="00960FC2" w:rsidRPr="00E30141" w:rsidRDefault="00960FC2" w:rsidP="00960FC2">
      <w:pPr>
        <w:pStyle w:val="Odstavekseznama"/>
        <w:numPr>
          <w:ilvl w:val="0"/>
          <w:numId w:val="12"/>
        </w:numPr>
      </w:pPr>
      <w:r w:rsidRPr="00E30141">
        <w:t>Prijava v sistem.</w:t>
      </w:r>
    </w:p>
    <w:p w14:paraId="614F08B4" w14:textId="1F7AD450" w:rsidR="00960FC2" w:rsidRPr="00E30141" w:rsidRDefault="00960FC2" w:rsidP="00960FC2">
      <w:pPr>
        <w:pStyle w:val="Odstavekseznama"/>
        <w:numPr>
          <w:ilvl w:val="0"/>
          <w:numId w:val="12"/>
        </w:numPr>
      </w:pPr>
      <w:r w:rsidRPr="00E30141">
        <w:t>Klik na gumb obvestila.</w:t>
      </w:r>
    </w:p>
    <w:p w14:paraId="2E59C3C4" w14:textId="1F01B49E" w:rsidR="00960FC2" w:rsidRPr="00E30141" w:rsidRDefault="00960FC2" w:rsidP="00960FC2">
      <w:pPr>
        <w:pStyle w:val="Odstavekseznama"/>
        <w:numPr>
          <w:ilvl w:val="0"/>
          <w:numId w:val="12"/>
        </w:numPr>
      </w:pPr>
      <w:r w:rsidRPr="00E30141">
        <w:t>Sistem prikaže obvestila.</w:t>
      </w:r>
    </w:p>
    <w:p w14:paraId="2F773DEE" w14:textId="68D3C38C" w:rsidR="00960FC2" w:rsidRPr="00E30141" w:rsidRDefault="00960FC2" w:rsidP="00960FC2">
      <w:pPr>
        <w:pStyle w:val="Odstavekseznama"/>
        <w:numPr>
          <w:ilvl w:val="0"/>
          <w:numId w:val="12"/>
        </w:numPr>
      </w:pPr>
      <w:r w:rsidRPr="00E30141">
        <w:t>Izbira obvestila za neprimeren komentar.</w:t>
      </w:r>
    </w:p>
    <w:p w14:paraId="4465A69A" w14:textId="0F8E8011" w:rsidR="00960FC2" w:rsidRPr="00E30141" w:rsidRDefault="00960FC2" w:rsidP="00960FC2">
      <w:pPr>
        <w:pStyle w:val="Odstavekseznama"/>
        <w:numPr>
          <w:ilvl w:val="0"/>
          <w:numId w:val="12"/>
        </w:numPr>
      </w:pPr>
      <w:r w:rsidRPr="00E30141">
        <w:t>Sistem prikaže Informacije o divjem odlagališču in prijavljen komentar.</w:t>
      </w:r>
    </w:p>
    <w:p w14:paraId="3E5F4ED5" w14:textId="79E2DEE9" w:rsidR="00960FC2" w:rsidRPr="00E30141" w:rsidRDefault="00960FC2" w:rsidP="00960FC2">
      <w:pPr>
        <w:pStyle w:val="Odstavekseznama"/>
        <w:numPr>
          <w:ilvl w:val="0"/>
          <w:numId w:val="12"/>
        </w:numPr>
      </w:pPr>
      <w:r w:rsidRPr="00E30141">
        <w:t>Komentar je primeren, klik na gumb ignoriraj.</w:t>
      </w:r>
    </w:p>
    <w:p w14:paraId="4480DC89" w14:textId="4C10219E" w:rsidR="00960FC2" w:rsidRPr="00E30141" w:rsidRDefault="001F1F93" w:rsidP="00960FC2">
      <w:r w:rsidRPr="00E30141">
        <w:t>Alternativni</w:t>
      </w:r>
      <w:r w:rsidR="00960FC2" w:rsidRPr="00E30141">
        <w:t xml:space="preserve"> tok(</w:t>
      </w:r>
      <w:proofErr w:type="spellStart"/>
      <w:r w:rsidR="00960FC2" w:rsidRPr="00E30141">
        <w:t>ovi</w:t>
      </w:r>
      <w:proofErr w:type="spellEnd"/>
      <w:r w:rsidR="00960FC2" w:rsidRPr="00E30141">
        <w:t>):</w:t>
      </w:r>
    </w:p>
    <w:p w14:paraId="74046E94" w14:textId="581006D4" w:rsidR="00960FC2" w:rsidRPr="00E30141" w:rsidRDefault="00960FC2" w:rsidP="00960FC2">
      <w:pPr>
        <w:pStyle w:val="Odstavekseznama"/>
        <w:numPr>
          <w:ilvl w:val="0"/>
          <w:numId w:val="13"/>
        </w:numPr>
      </w:pPr>
      <w:r w:rsidRPr="00E30141">
        <w:t>Prijava v sistem.</w:t>
      </w:r>
    </w:p>
    <w:p w14:paraId="69130EB0" w14:textId="4694DDDB" w:rsidR="00960FC2" w:rsidRPr="00E30141" w:rsidRDefault="00960FC2" w:rsidP="00960FC2">
      <w:pPr>
        <w:pStyle w:val="Odstavekseznama"/>
        <w:numPr>
          <w:ilvl w:val="0"/>
          <w:numId w:val="13"/>
        </w:numPr>
      </w:pPr>
      <w:r w:rsidRPr="00E30141">
        <w:t>Klik na gumb obvestila.</w:t>
      </w:r>
    </w:p>
    <w:p w14:paraId="1B275792" w14:textId="2B50673A" w:rsidR="00960FC2" w:rsidRPr="00E30141" w:rsidRDefault="00960FC2" w:rsidP="00960FC2">
      <w:pPr>
        <w:pStyle w:val="Odstavekseznama"/>
        <w:numPr>
          <w:ilvl w:val="0"/>
          <w:numId w:val="13"/>
        </w:numPr>
      </w:pPr>
      <w:r w:rsidRPr="00E30141">
        <w:t>Sistem prikaže obvestila.</w:t>
      </w:r>
    </w:p>
    <w:p w14:paraId="4F574984" w14:textId="1FFC40D8" w:rsidR="00960FC2" w:rsidRPr="00E30141" w:rsidRDefault="00960FC2" w:rsidP="00960FC2">
      <w:pPr>
        <w:pStyle w:val="Odstavekseznama"/>
        <w:numPr>
          <w:ilvl w:val="0"/>
          <w:numId w:val="13"/>
        </w:numPr>
      </w:pPr>
      <w:r w:rsidRPr="00E30141">
        <w:t>Izbira obvestila za neprimeren komentar.</w:t>
      </w:r>
    </w:p>
    <w:p w14:paraId="62AC1FBF" w14:textId="676B71DE" w:rsidR="00960FC2" w:rsidRPr="00E30141" w:rsidRDefault="00960FC2" w:rsidP="00960FC2">
      <w:pPr>
        <w:pStyle w:val="Odstavekseznama"/>
        <w:numPr>
          <w:ilvl w:val="0"/>
          <w:numId w:val="13"/>
        </w:numPr>
      </w:pPr>
      <w:r w:rsidRPr="00E30141">
        <w:t>Sistem prikaže Informacije o divjem odlagališču in prijavljen komentar.</w:t>
      </w:r>
    </w:p>
    <w:p w14:paraId="32D0A47B" w14:textId="02480FB0" w:rsidR="0018356E" w:rsidRPr="00E30141" w:rsidRDefault="00960FC2" w:rsidP="0018356E">
      <w:pPr>
        <w:pStyle w:val="Odstavekseznama"/>
        <w:numPr>
          <w:ilvl w:val="0"/>
          <w:numId w:val="13"/>
        </w:numPr>
      </w:pPr>
      <w:r w:rsidRPr="00E30141">
        <w:t>Komentar je neprimeren, klik na gumb zbriši.</w:t>
      </w:r>
    </w:p>
    <w:p w14:paraId="72F2ABC0" w14:textId="540AA636" w:rsidR="0018356E" w:rsidRPr="00E30141" w:rsidRDefault="0018356E" w:rsidP="0018356E">
      <w:r w:rsidRPr="00E30141">
        <w:t xml:space="preserve">Posledice – Pri osnovnem toku komentar ni izbrisan in prijava je odstranjena iz obvestil administratorja. Pri </w:t>
      </w:r>
      <w:r w:rsidR="001F1F93" w:rsidRPr="00E30141">
        <w:t>alternativnem</w:t>
      </w:r>
      <w:r w:rsidRPr="00E30141">
        <w:t xml:space="preserve"> toku pa je komentar </w:t>
      </w:r>
      <w:r w:rsidR="001F1F93" w:rsidRPr="00E30141">
        <w:t>izbrisan</w:t>
      </w:r>
      <w:r w:rsidRPr="00E30141">
        <w:t xml:space="preserve"> in prijava je odstranjena iz obvestil.</w:t>
      </w:r>
    </w:p>
    <w:p w14:paraId="03EF2736" w14:textId="4DD53BA6" w:rsidR="0018356E" w:rsidRPr="00E30141" w:rsidRDefault="0018356E" w:rsidP="0018356E">
      <w:r w:rsidRPr="00E30141">
        <w:t>Prioriteta funkcionalnosti –</w:t>
      </w:r>
      <w:proofErr w:type="spellStart"/>
      <w:r w:rsidR="004A03F6" w:rsidRPr="00E30141">
        <w:rPr>
          <w:i/>
          <w:iCs/>
        </w:rPr>
        <w:t>Won't</w:t>
      </w:r>
      <w:proofErr w:type="spellEnd"/>
      <w:r w:rsidR="004A03F6" w:rsidRPr="00E30141">
        <w:rPr>
          <w:i/>
          <w:iCs/>
        </w:rPr>
        <w:t xml:space="preserve"> </w:t>
      </w:r>
      <w:proofErr w:type="spellStart"/>
      <w:r w:rsidRPr="00E30141">
        <w:rPr>
          <w:i/>
          <w:iCs/>
        </w:rPr>
        <w:t>have</w:t>
      </w:r>
      <w:proofErr w:type="spellEnd"/>
    </w:p>
    <w:p w14:paraId="19F2A5DE" w14:textId="0D26E0E9" w:rsidR="0018356E" w:rsidRPr="00E30141" w:rsidRDefault="0018356E" w:rsidP="0018356E">
      <w:r w:rsidRPr="00E30141">
        <w:rPr>
          <w:i/>
          <w:iCs/>
        </w:rPr>
        <w:t>Pomoč uporabnikom pri uporabi sistema(F8)</w:t>
      </w:r>
      <w:r w:rsidRPr="00E30141">
        <w:t xml:space="preserve"> – Gost, regist</w:t>
      </w:r>
      <w:r w:rsidR="00C90BB1" w:rsidRPr="00E30141">
        <w:t>r</w:t>
      </w:r>
      <w:r w:rsidRPr="00E30141">
        <w:t xml:space="preserve">iran uporabnik ali administrator lahko </w:t>
      </w:r>
      <w:r w:rsidR="00B35397" w:rsidRPr="00E30141">
        <w:t>preberejo</w:t>
      </w:r>
      <w:r w:rsidRPr="00E30141">
        <w:t xml:space="preserve"> navodila, ki </w:t>
      </w:r>
      <w:r w:rsidR="00B35397" w:rsidRPr="00E30141">
        <w:t>opisujejo</w:t>
      </w:r>
      <w:r w:rsidRPr="00E30141">
        <w:t xml:space="preserve"> kako aplikacija deluje oziroma kako uporabljati aplikacijo.</w:t>
      </w:r>
    </w:p>
    <w:p w14:paraId="4B2ADB16" w14:textId="228D788C" w:rsidR="0018356E" w:rsidRPr="00E30141" w:rsidRDefault="0018356E" w:rsidP="0018356E">
      <w:r w:rsidRPr="00E30141">
        <w:t>Osnovni tok:</w:t>
      </w:r>
    </w:p>
    <w:p w14:paraId="4BEC0DFD" w14:textId="32000D49" w:rsidR="00C90BB1" w:rsidRPr="00E30141" w:rsidRDefault="00C90BB1" w:rsidP="00C90BB1">
      <w:pPr>
        <w:pStyle w:val="Odstavekseznama"/>
        <w:numPr>
          <w:ilvl w:val="0"/>
          <w:numId w:val="14"/>
        </w:numPr>
      </w:pPr>
      <w:r w:rsidRPr="00E30141">
        <w:t>Gost, registriran uporabnik ali administrator vstopijo na spleto stran</w:t>
      </w:r>
    </w:p>
    <w:p w14:paraId="60B972D4" w14:textId="7ABCC244" w:rsidR="00C90BB1" w:rsidRPr="00E30141" w:rsidRDefault="00C90BB1" w:rsidP="00C90BB1">
      <w:pPr>
        <w:pStyle w:val="Odstavekseznama"/>
        <w:numPr>
          <w:ilvl w:val="0"/>
          <w:numId w:val="14"/>
        </w:numPr>
      </w:pPr>
      <w:r w:rsidRPr="00E30141">
        <w:t>Gost, registriran uporabnik ali administrator kliknejo na gumb pomoč</w:t>
      </w:r>
    </w:p>
    <w:p w14:paraId="5C274CA5" w14:textId="0895226F" w:rsidR="00C90BB1" w:rsidRPr="00E30141" w:rsidRDefault="00C90BB1" w:rsidP="00C90BB1">
      <w:pPr>
        <w:pStyle w:val="Odstavekseznama"/>
        <w:numPr>
          <w:ilvl w:val="0"/>
          <w:numId w:val="14"/>
        </w:numPr>
      </w:pPr>
      <w:r w:rsidRPr="00E30141">
        <w:t>Sistem jim prikaže navodila za uporabo aplikacije</w:t>
      </w:r>
    </w:p>
    <w:p w14:paraId="058912CD" w14:textId="413A9C9D" w:rsidR="00C90BB1" w:rsidRPr="00E30141" w:rsidRDefault="00C90BB1" w:rsidP="00C90BB1">
      <w:r w:rsidRPr="00E30141">
        <w:t xml:space="preserve">Prioriteta funkcionalnosti – </w:t>
      </w:r>
      <w:proofErr w:type="spellStart"/>
      <w:r w:rsidRPr="00E30141">
        <w:rPr>
          <w:i/>
          <w:iCs/>
        </w:rPr>
        <w:t>Could</w:t>
      </w:r>
      <w:proofErr w:type="spellEnd"/>
      <w:r w:rsidRPr="00E30141">
        <w:rPr>
          <w:i/>
          <w:iCs/>
        </w:rPr>
        <w:t xml:space="preserve"> </w:t>
      </w:r>
      <w:proofErr w:type="spellStart"/>
      <w:r w:rsidRPr="00E30141">
        <w:rPr>
          <w:i/>
          <w:iCs/>
        </w:rPr>
        <w:t>have</w:t>
      </w:r>
      <w:proofErr w:type="spellEnd"/>
    </w:p>
    <w:p w14:paraId="3AB982DF" w14:textId="2E03B0F2" w:rsidR="00C90BB1" w:rsidRPr="00E30141" w:rsidRDefault="007A7D78" w:rsidP="00C90BB1">
      <w:r w:rsidRPr="00E30141">
        <w:rPr>
          <w:i/>
          <w:iCs/>
        </w:rPr>
        <w:t>Spreminjanje podatkov svojega profila(F9)</w:t>
      </w:r>
      <w:r w:rsidRPr="00E30141">
        <w:t xml:space="preserve"> – Registriran uporabnik ali administrator lahko spreminjata, geslo ali elektronski naslov svojega profila.</w:t>
      </w:r>
    </w:p>
    <w:p w14:paraId="3C38B573" w14:textId="21842054" w:rsidR="007A7D78" w:rsidRPr="00E30141" w:rsidRDefault="001976F0" w:rsidP="00C90BB1">
      <w:r w:rsidRPr="00E30141">
        <w:t>Osnovni tok:</w:t>
      </w:r>
    </w:p>
    <w:p w14:paraId="00986AD6" w14:textId="6471BA7C" w:rsidR="001976F0" w:rsidRPr="00E30141" w:rsidRDefault="001976F0" w:rsidP="001976F0">
      <w:pPr>
        <w:pStyle w:val="Odstavekseznama"/>
        <w:numPr>
          <w:ilvl w:val="0"/>
          <w:numId w:val="15"/>
        </w:numPr>
      </w:pPr>
      <w:r w:rsidRPr="00E30141">
        <w:lastRenderedPageBreak/>
        <w:t>Prijava v sistem</w:t>
      </w:r>
    </w:p>
    <w:p w14:paraId="3D95A794" w14:textId="519D7B40" w:rsidR="001976F0" w:rsidRPr="00E30141" w:rsidRDefault="001976F0" w:rsidP="001976F0">
      <w:pPr>
        <w:pStyle w:val="Odstavekseznama"/>
        <w:numPr>
          <w:ilvl w:val="0"/>
          <w:numId w:val="15"/>
        </w:numPr>
      </w:pPr>
      <w:r w:rsidRPr="00E30141">
        <w:t>Registriran uporabnik ali administrator  klikneta gumb uredi profil</w:t>
      </w:r>
    </w:p>
    <w:p w14:paraId="62CB5709" w14:textId="52C42279" w:rsidR="001976F0" w:rsidRPr="00E30141" w:rsidRDefault="001976F0" w:rsidP="001976F0">
      <w:pPr>
        <w:pStyle w:val="Odstavekseznama"/>
        <w:numPr>
          <w:ilvl w:val="0"/>
          <w:numId w:val="15"/>
        </w:numPr>
      </w:pPr>
      <w:r w:rsidRPr="00E30141">
        <w:t xml:space="preserve">Sistem prikaže polja za vnos podatkov, tako kot pri registraciji samo, da so že </w:t>
      </w:r>
      <w:r w:rsidR="004C0EFB" w:rsidRPr="00E30141">
        <w:t>zapolnjena</w:t>
      </w:r>
      <w:r w:rsidRPr="00E30141">
        <w:t xml:space="preserve"> s podatki računa.</w:t>
      </w:r>
    </w:p>
    <w:p w14:paraId="520A287A" w14:textId="6FB3DC40" w:rsidR="001976F0" w:rsidRPr="00E30141" w:rsidRDefault="001976F0" w:rsidP="001976F0">
      <w:pPr>
        <w:pStyle w:val="Odstavekseznama"/>
        <w:numPr>
          <w:ilvl w:val="0"/>
          <w:numId w:val="15"/>
        </w:numPr>
      </w:pPr>
      <w:r w:rsidRPr="00E30141">
        <w:t>Registriran uporabnik ali administrator klikneta gumb shrani podatke.</w:t>
      </w:r>
    </w:p>
    <w:p w14:paraId="6A337AFF" w14:textId="4CB62E4E" w:rsidR="001976F0" w:rsidRPr="00E30141" w:rsidRDefault="001976F0" w:rsidP="001976F0">
      <w:r w:rsidRPr="00E30141">
        <w:t>Posledice – podatki registriranega uporabnika ali administratorja so posodobljeni.</w:t>
      </w:r>
    </w:p>
    <w:p w14:paraId="250F494C" w14:textId="6F6A1291" w:rsidR="001976F0" w:rsidRPr="00E30141" w:rsidRDefault="004C0EFB" w:rsidP="001976F0">
      <w:r w:rsidRPr="00E30141">
        <w:t>Prioriteta</w:t>
      </w:r>
      <w:r w:rsidR="001976F0" w:rsidRPr="00E30141">
        <w:t xml:space="preserve"> funkcionalnosti – </w:t>
      </w:r>
      <w:proofErr w:type="spellStart"/>
      <w:r w:rsidR="00507A9C" w:rsidRPr="00E30141">
        <w:rPr>
          <w:i/>
          <w:iCs/>
        </w:rPr>
        <w:t>Won't</w:t>
      </w:r>
      <w:proofErr w:type="spellEnd"/>
      <w:r w:rsidR="001976F0" w:rsidRPr="00E30141">
        <w:rPr>
          <w:i/>
          <w:iCs/>
        </w:rPr>
        <w:t xml:space="preserve"> </w:t>
      </w:r>
      <w:proofErr w:type="spellStart"/>
      <w:r w:rsidR="001976F0" w:rsidRPr="00E30141">
        <w:rPr>
          <w:i/>
          <w:iCs/>
        </w:rPr>
        <w:t>have</w:t>
      </w:r>
      <w:proofErr w:type="spellEnd"/>
    </w:p>
    <w:p w14:paraId="2226220B" w14:textId="7B3BF908" w:rsidR="004A03F6" w:rsidRPr="00E30141" w:rsidRDefault="004A03F6" w:rsidP="00DB47B5">
      <w:r w:rsidRPr="00E30141">
        <w:rPr>
          <w:i/>
          <w:iCs/>
        </w:rPr>
        <w:t>Dodajanje divjega odlagališča(F1</w:t>
      </w:r>
      <w:r w:rsidR="00507A9C" w:rsidRPr="00E30141">
        <w:rPr>
          <w:i/>
          <w:iCs/>
        </w:rPr>
        <w:t>0</w:t>
      </w:r>
      <w:r w:rsidRPr="00E30141">
        <w:rPr>
          <w:i/>
          <w:iCs/>
        </w:rPr>
        <w:t>)</w:t>
      </w:r>
      <w:r w:rsidR="0049078B" w:rsidRPr="00E30141">
        <w:t xml:space="preserve"> – Registriran uporabnik ali administrator lahko dodata oziroma prijavita divje odlagališče v bazo podatkov.</w:t>
      </w:r>
    </w:p>
    <w:p w14:paraId="27D0CB54" w14:textId="5EF93A27" w:rsidR="0049078B" w:rsidRPr="00E30141" w:rsidRDefault="0049078B" w:rsidP="00DB47B5">
      <w:r w:rsidRPr="00E30141">
        <w:t>Osnovni tok:</w:t>
      </w:r>
    </w:p>
    <w:p w14:paraId="1095FD73" w14:textId="24863AB3" w:rsidR="0049078B" w:rsidRPr="00E30141" w:rsidRDefault="0049078B" w:rsidP="0049078B">
      <w:pPr>
        <w:pStyle w:val="Odstavekseznama"/>
        <w:numPr>
          <w:ilvl w:val="0"/>
          <w:numId w:val="21"/>
        </w:numPr>
      </w:pPr>
      <w:r w:rsidRPr="00E30141">
        <w:t>Prijava v sistem.</w:t>
      </w:r>
    </w:p>
    <w:p w14:paraId="64D164CC" w14:textId="58D9CAB4" w:rsidR="0049078B" w:rsidRPr="00E30141" w:rsidRDefault="0049078B" w:rsidP="0049078B">
      <w:pPr>
        <w:pStyle w:val="Odstavekseznama"/>
        <w:numPr>
          <w:ilvl w:val="0"/>
          <w:numId w:val="21"/>
        </w:numPr>
      </w:pPr>
      <w:r w:rsidRPr="00E30141">
        <w:t>Klik na gumb dodaj odlagališče.</w:t>
      </w:r>
    </w:p>
    <w:p w14:paraId="380C6F30" w14:textId="4BB0A854" w:rsidR="0049078B" w:rsidRPr="00E30141" w:rsidRDefault="0049078B" w:rsidP="0049078B">
      <w:pPr>
        <w:pStyle w:val="Odstavekseznama"/>
        <w:numPr>
          <w:ilvl w:val="0"/>
          <w:numId w:val="21"/>
        </w:numPr>
      </w:pPr>
      <w:r w:rsidRPr="00E30141">
        <w:t>Izbira lokacije odlagališča na zemljevidu ali vpis GPS koordinat v obrazec za dodajanje.</w:t>
      </w:r>
    </w:p>
    <w:p w14:paraId="6CF5FE3E" w14:textId="440928D4" w:rsidR="0049078B" w:rsidRPr="00E30141" w:rsidRDefault="0049078B" w:rsidP="0049078B">
      <w:pPr>
        <w:pStyle w:val="Odstavekseznama"/>
        <w:numPr>
          <w:ilvl w:val="0"/>
          <w:numId w:val="21"/>
        </w:numPr>
      </w:pPr>
      <w:r w:rsidRPr="00E30141">
        <w:t>Vpis podatkov o odlagališču v obrazec, opcijsko lahko naložimo tudi slike</w:t>
      </w:r>
    </w:p>
    <w:p w14:paraId="22135443" w14:textId="705F2341" w:rsidR="0049078B" w:rsidRPr="00E30141" w:rsidRDefault="009C03CE" w:rsidP="0049078B">
      <w:pPr>
        <w:pStyle w:val="Odstavekseznama"/>
        <w:numPr>
          <w:ilvl w:val="0"/>
          <w:numId w:val="21"/>
        </w:numPr>
      </w:pPr>
      <w:r w:rsidRPr="00E30141">
        <w:t>Klik na gumb dodaj odlagališče.</w:t>
      </w:r>
    </w:p>
    <w:p w14:paraId="15B14E05" w14:textId="7AD21328" w:rsidR="009C03CE" w:rsidRPr="00E30141" w:rsidRDefault="009C03CE" w:rsidP="0049078B">
      <w:pPr>
        <w:pStyle w:val="Odstavekseznama"/>
        <w:numPr>
          <w:ilvl w:val="0"/>
          <w:numId w:val="21"/>
        </w:numPr>
      </w:pPr>
      <w:r w:rsidRPr="00E30141">
        <w:t>Sistem nas vrne na domačo stran.</w:t>
      </w:r>
    </w:p>
    <w:p w14:paraId="63F86AD9" w14:textId="5730722F" w:rsidR="009C03CE" w:rsidRPr="00E30141" w:rsidRDefault="009C03CE" w:rsidP="009C03CE">
      <w:r w:rsidRPr="00E30141">
        <w:t>Alternativni tok(</w:t>
      </w:r>
      <w:proofErr w:type="spellStart"/>
      <w:r w:rsidRPr="00E30141">
        <w:t>ovi</w:t>
      </w:r>
      <w:proofErr w:type="spellEnd"/>
      <w:r w:rsidRPr="00E30141">
        <w:t>):</w:t>
      </w:r>
    </w:p>
    <w:p w14:paraId="118AE39B" w14:textId="77777777" w:rsidR="009C03CE" w:rsidRPr="00E30141" w:rsidRDefault="009C03CE" w:rsidP="009C03CE">
      <w:pPr>
        <w:pStyle w:val="Odstavekseznama"/>
        <w:numPr>
          <w:ilvl w:val="0"/>
          <w:numId w:val="22"/>
        </w:numPr>
      </w:pPr>
      <w:r w:rsidRPr="00E30141">
        <w:t>Prijava v sistem.</w:t>
      </w:r>
    </w:p>
    <w:p w14:paraId="184A6995" w14:textId="77777777" w:rsidR="009C03CE" w:rsidRPr="00E30141" w:rsidRDefault="009C03CE" w:rsidP="009C03CE">
      <w:pPr>
        <w:pStyle w:val="Odstavekseznama"/>
        <w:numPr>
          <w:ilvl w:val="0"/>
          <w:numId w:val="22"/>
        </w:numPr>
      </w:pPr>
      <w:r w:rsidRPr="00E30141">
        <w:t>Klik na gumb dodaj odlagališče.</w:t>
      </w:r>
    </w:p>
    <w:p w14:paraId="79C13C69" w14:textId="77777777" w:rsidR="009C03CE" w:rsidRPr="00E30141" w:rsidRDefault="009C03CE" w:rsidP="009C03CE">
      <w:pPr>
        <w:pStyle w:val="Odstavekseznama"/>
        <w:numPr>
          <w:ilvl w:val="0"/>
          <w:numId w:val="22"/>
        </w:numPr>
      </w:pPr>
      <w:r w:rsidRPr="00E30141">
        <w:t>Izbira lokacije odlagališča na zemljevidu ali vpis GPS koordinat v obrazec za dodajanje.</w:t>
      </w:r>
    </w:p>
    <w:p w14:paraId="05378CB2" w14:textId="77777777" w:rsidR="009C03CE" w:rsidRPr="00E30141" w:rsidRDefault="009C03CE" w:rsidP="009C03CE">
      <w:pPr>
        <w:pStyle w:val="Odstavekseznama"/>
        <w:numPr>
          <w:ilvl w:val="0"/>
          <w:numId w:val="22"/>
        </w:numPr>
      </w:pPr>
      <w:r w:rsidRPr="00E30141">
        <w:t>Vpis podatkov o odlagališču v obrazec, opcijsko lahko naložimo tudi slike</w:t>
      </w:r>
    </w:p>
    <w:p w14:paraId="3F1D4894" w14:textId="420EFC41" w:rsidR="009C03CE" w:rsidRPr="00E30141" w:rsidRDefault="009C03CE" w:rsidP="009C03CE">
      <w:pPr>
        <w:pStyle w:val="Odstavekseznama"/>
        <w:numPr>
          <w:ilvl w:val="0"/>
          <w:numId w:val="22"/>
        </w:numPr>
      </w:pPr>
      <w:r w:rsidRPr="00E30141">
        <w:t>Klik na gumb prekliči.</w:t>
      </w:r>
    </w:p>
    <w:p w14:paraId="3C7362FF" w14:textId="746287C3" w:rsidR="009C03CE" w:rsidRPr="00E30141" w:rsidRDefault="009C03CE" w:rsidP="009C03CE">
      <w:pPr>
        <w:pStyle w:val="Odstavekseznama"/>
        <w:numPr>
          <w:ilvl w:val="0"/>
          <w:numId w:val="22"/>
        </w:numPr>
      </w:pPr>
      <w:r w:rsidRPr="00E30141">
        <w:t>Sistem nas vrne na domačo stran.</w:t>
      </w:r>
    </w:p>
    <w:p w14:paraId="774DC885" w14:textId="0C59CC9E" w:rsidR="009C03CE" w:rsidRPr="00E30141" w:rsidRDefault="009C03CE" w:rsidP="009C03CE">
      <w:r w:rsidRPr="00E30141">
        <w:t>Posledice – Pri osnovnem toku se v bazo podatkov doda novo divje odlagališče, pri alternativnem toku pa je proces preklican, tako da nas sistem samo vrne nazaj na domačo stran.</w:t>
      </w:r>
    </w:p>
    <w:p w14:paraId="05875EBE" w14:textId="55536FAC" w:rsidR="009C03CE" w:rsidRPr="00E30141" w:rsidRDefault="009C03CE" w:rsidP="009C03CE">
      <w:r w:rsidRPr="00E30141">
        <w:t xml:space="preserve">Prioriteta funkcionalnosti – </w:t>
      </w:r>
      <w:proofErr w:type="spellStart"/>
      <w:r w:rsidR="00507A9C" w:rsidRPr="00E30141">
        <w:rPr>
          <w:i/>
          <w:iCs/>
        </w:rPr>
        <w:t>Won't</w:t>
      </w:r>
      <w:proofErr w:type="spellEnd"/>
      <w:r w:rsidRPr="00E30141">
        <w:rPr>
          <w:i/>
          <w:iCs/>
        </w:rPr>
        <w:t xml:space="preserve"> </w:t>
      </w:r>
      <w:proofErr w:type="spellStart"/>
      <w:r w:rsidRPr="00E30141">
        <w:rPr>
          <w:i/>
          <w:iCs/>
        </w:rPr>
        <w:t>have</w:t>
      </w:r>
      <w:proofErr w:type="spellEnd"/>
    </w:p>
    <w:p w14:paraId="5B2440AD" w14:textId="571C5582" w:rsidR="009C03CE" w:rsidRPr="00E30141" w:rsidRDefault="004527B7" w:rsidP="009C03CE">
      <w:r w:rsidRPr="00E30141">
        <w:rPr>
          <w:i/>
          <w:iCs/>
        </w:rPr>
        <w:t xml:space="preserve">Sprememba podatkov o divjem odlagališču </w:t>
      </w:r>
      <w:r w:rsidR="009C03CE" w:rsidRPr="00E30141">
        <w:rPr>
          <w:i/>
          <w:iCs/>
        </w:rPr>
        <w:t>(F1</w:t>
      </w:r>
      <w:r w:rsidR="00507A9C" w:rsidRPr="00E30141">
        <w:rPr>
          <w:i/>
          <w:iCs/>
        </w:rPr>
        <w:t>1</w:t>
      </w:r>
      <w:r w:rsidR="009C03CE" w:rsidRPr="00E30141">
        <w:rPr>
          <w:i/>
          <w:iCs/>
        </w:rPr>
        <w:t>)</w:t>
      </w:r>
      <w:r w:rsidR="009C03CE" w:rsidRPr="00E30141">
        <w:t xml:space="preserve"> – Administrator lahko spremeni </w:t>
      </w:r>
      <w:r w:rsidRPr="00E30141">
        <w:t>podatke o divjem odlagališču ali njegov status v bazi podatkov(potrjen, nepotrjen, očiščen)</w:t>
      </w:r>
      <w:r w:rsidR="009C03CE" w:rsidRPr="00E30141">
        <w:t>.</w:t>
      </w:r>
    </w:p>
    <w:p w14:paraId="5754C49B" w14:textId="21281E9F" w:rsidR="004527B7" w:rsidRPr="00E30141" w:rsidRDefault="004527B7" w:rsidP="009C03CE">
      <w:r w:rsidRPr="00E30141">
        <w:t>Osnovni tok:</w:t>
      </w:r>
    </w:p>
    <w:p w14:paraId="49C5888C" w14:textId="022C7105" w:rsidR="004527B7" w:rsidRPr="00E30141" w:rsidRDefault="004527B7" w:rsidP="004527B7">
      <w:pPr>
        <w:pStyle w:val="Odstavekseznama"/>
        <w:numPr>
          <w:ilvl w:val="0"/>
          <w:numId w:val="23"/>
        </w:numPr>
      </w:pPr>
      <w:r w:rsidRPr="00E30141">
        <w:lastRenderedPageBreak/>
        <w:t>Prijava v sistem.</w:t>
      </w:r>
    </w:p>
    <w:p w14:paraId="415E8EEC" w14:textId="38ECEC66" w:rsidR="004527B7" w:rsidRPr="00E30141" w:rsidRDefault="004527B7" w:rsidP="004527B7">
      <w:pPr>
        <w:pStyle w:val="Odstavekseznama"/>
        <w:numPr>
          <w:ilvl w:val="0"/>
          <w:numId w:val="23"/>
        </w:numPr>
      </w:pPr>
      <w:r w:rsidRPr="00E30141">
        <w:t>Administrator izbere lokacijo na zemljevidu</w:t>
      </w:r>
      <w:r w:rsidR="0021540F" w:rsidRPr="00E30141">
        <w:t xml:space="preserve"> s klikom.</w:t>
      </w:r>
    </w:p>
    <w:p w14:paraId="12CC99C9" w14:textId="648DC18E" w:rsidR="004527B7" w:rsidRPr="00E30141" w:rsidRDefault="004527B7" w:rsidP="004527B7">
      <w:pPr>
        <w:pStyle w:val="Odstavekseznama"/>
        <w:numPr>
          <w:ilvl w:val="0"/>
          <w:numId w:val="23"/>
        </w:numPr>
      </w:pPr>
      <w:r w:rsidRPr="00E30141">
        <w:t>Sistem prikaže se podatke o divjem odlagališču</w:t>
      </w:r>
    </w:p>
    <w:p w14:paraId="5910F31F" w14:textId="4F5F208A" w:rsidR="004527B7" w:rsidRPr="00E30141" w:rsidRDefault="004527B7" w:rsidP="004527B7">
      <w:pPr>
        <w:pStyle w:val="Odstavekseznama"/>
        <w:numPr>
          <w:ilvl w:val="0"/>
          <w:numId w:val="23"/>
        </w:numPr>
      </w:pPr>
      <w:r w:rsidRPr="00E30141">
        <w:t>Administrator klikne gumb uredi.</w:t>
      </w:r>
    </w:p>
    <w:p w14:paraId="5D6105A0" w14:textId="44D54D9F" w:rsidR="004527B7" w:rsidRPr="00E30141" w:rsidRDefault="004527B7" w:rsidP="004527B7">
      <w:pPr>
        <w:pStyle w:val="Odstavekseznama"/>
        <w:numPr>
          <w:ilvl w:val="0"/>
          <w:numId w:val="23"/>
        </w:numPr>
      </w:pPr>
      <w:r w:rsidRPr="00E30141">
        <w:t xml:space="preserve">Administrator lahko sedaj </w:t>
      </w:r>
      <w:r w:rsidR="00225A40" w:rsidRPr="00E30141">
        <w:t>ureja podatke o odlagališču po želji.</w:t>
      </w:r>
    </w:p>
    <w:p w14:paraId="5725AF01" w14:textId="3A6AF623" w:rsidR="00225A40" w:rsidRPr="00E30141" w:rsidRDefault="00225A40" w:rsidP="00225A40">
      <w:pPr>
        <w:pStyle w:val="Odstavekseznama"/>
        <w:numPr>
          <w:ilvl w:val="0"/>
          <w:numId w:val="23"/>
        </w:numPr>
      </w:pPr>
      <w:r w:rsidRPr="00E30141">
        <w:t>Administrator klikne gumb posodobi podatke.</w:t>
      </w:r>
    </w:p>
    <w:p w14:paraId="7D90B1C4" w14:textId="313799AB" w:rsidR="00225A40" w:rsidRPr="00E30141" w:rsidRDefault="00225A40" w:rsidP="00225A40">
      <w:pPr>
        <w:pStyle w:val="Odstavekseznama"/>
        <w:numPr>
          <w:ilvl w:val="0"/>
          <w:numId w:val="23"/>
        </w:numPr>
      </w:pPr>
      <w:r w:rsidRPr="00E30141">
        <w:t>Sistem vrne administratorja nazaj na domačo stran.</w:t>
      </w:r>
    </w:p>
    <w:p w14:paraId="4BD8C12E" w14:textId="77777777" w:rsidR="0023303F" w:rsidRPr="00E30141" w:rsidRDefault="0023303F" w:rsidP="0023303F">
      <w:r w:rsidRPr="00E30141">
        <w:t>Alternativni tok(</w:t>
      </w:r>
      <w:proofErr w:type="spellStart"/>
      <w:r w:rsidRPr="00E30141">
        <w:t>ovi</w:t>
      </w:r>
      <w:proofErr w:type="spellEnd"/>
      <w:r w:rsidRPr="00E30141">
        <w:t>):</w:t>
      </w:r>
    </w:p>
    <w:p w14:paraId="39B9EC49" w14:textId="77777777" w:rsidR="0023303F" w:rsidRPr="00E30141" w:rsidRDefault="0023303F" w:rsidP="0023303F">
      <w:pPr>
        <w:pStyle w:val="Odstavekseznama"/>
        <w:numPr>
          <w:ilvl w:val="0"/>
          <w:numId w:val="32"/>
        </w:numPr>
      </w:pPr>
      <w:r w:rsidRPr="00E30141">
        <w:t>Prijava v sistem.</w:t>
      </w:r>
    </w:p>
    <w:p w14:paraId="2CAA902D" w14:textId="77777777" w:rsidR="0023303F" w:rsidRPr="00E30141" w:rsidRDefault="0023303F" w:rsidP="0023303F">
      <w:pPr>
        <w:pStyle w:val="Odstavekseznama"/>
        <w:numPr>
          <w:ilvl w:val="0"/>
          <w:numId w:val="32"/>
        </w:numPr>
      </w:pPr>
      <w:r w:rsidRPr="00E30141">
        <w:t>Administrator izbere lokacijo na zemljevidu s klikom.</w:t>
      </w:r>
    </w:p>
    <w:p w14:paraId="2669D827" w14:textId="77777777" w:rsidR="0023303F" w:rsidRPr="00E30141" w:rsidRDefault="0023303F" w:rsidP="0023303F">
      <w:pPr>
        <w:pStyle w:val="Odstavekseznama"/>
        <w:numPr>
          <w:ilvl w:val="0"/>
          <w:numId w:val="32"/>
        </w:numPr>
      </w:pPr>
      <w:r w:rsidRPr="00E30141">
        <w:t>Sistem prikaže se podatke o divjem odlagališču</w:t>
      </w:r>
    </w:p>
    <w:p w14:paraId="459626C9" w14:textId="77777777" w:rsidR="0023303F" w:rsidRPr="00E30141" w:rsidRDefault="0023303F" w:rsidP="0023303F">
      <w:pPr>
        <w:pStyle w:val="Odstavekseznama"/>
        <w:numPr>
          <w:ilvl w:val="0"/>
          <w:numId w:val="32"/>
        </w:numPr>
      </w:pPr>
      <w:r w:rsidRPr="00E30141">
        <w:t>Administrator klikne gumb uredi.</w:t>
      </w:r>
    </w:p>
    <w:p w14:paraId="2C5AC5F6" w14:textId="77777777" w:rsidR="0023303F" w:rsidRPr="00E30141" w:rsidRDefault="0023303F" w:rsidP="0023303F">
      <w:pPr>
        <w:pStyle w:val="Odstavekseznama"/>
        <w:numPr>
          <w:ilvl w:val="0"/>
          <w:numId w:val="32"/>
        </w:numPr>
      </w:pPr>
      <w:r w:rsidRPr="00E30141">
        <w:t>Administrator lahko sedaj ureja podatke o odlagališču po želji.</w:t>
      </w:r>
    </w:p>
    <w:p w14:paraId="7C07C2A6" w14:textId="2E1BB940" w:rsidR="0023303F" w:rsidRPr="00E30141" w:rsidRDefault="0023303F" w:rsidP="0023303F">
      <w:pPr>
        <w:pStyle w:val="Odstavekseznama"/>
        <w:numPr>
          <w:ilvl w:val="0"/>
          <w:numId w:val="32"/>
        </w:numPr>
      </w:pPr>
      <w:r w:rsidRPr="00E30141">
        <w:t>Administrator spremeni status odlagališča na potrjen</w:t>
      </w:r>
    </w:p>
    <w:p w14:paraId="31693926" w14:textId="77777777" w:rsidR="0023303F" w:rsidRPr="00E30141" w:rsidRDefault="0023303F" w:rsidP="0023303F">
      <w:pPr>
        <w:pStyle w:val="Odstavekseznama"/>
        <w:numPr>
          <w:ilvl w:val="0"/>
          <w:numId w:val="32"/>
        </w:numPr>
      </w:pPr>
      <w:r w:rsidRPr="00E30141">
        <w:t>Administrator klikne gumb posodobi podatke.</w:t>
      </w:r>
    </w:p>
    <w:p w14:paraId="7590BD7A" w14:textId="6DB05FD4" w:rsidR="0023303F" w:rsidRPr="00E30141" w:rsidRDefault="0023303F" w:rsidP="0023303F">
      <w:pPr>
        <w:pStyle w:val="Odstavekseznama"/>
        <w:numPr>
          <w:ilvl w:val="0"/>
          <w:numId w:val="32"/>
        </w:numPr>
      </w:pPr>
      <w:r w:rsidRPr="00E30141">
        <w:t>Sistem pošlje anonimno prijavo odlagališča na inšpektorat, administratorja pa vrne nazaj na domačo stran.</w:t>
      </w:r>
    </w:p>
    <w:p w14:paraId="0A74A176" w14:textId="6812F124" w:rsidR="0023303F" w:rsidRPr="00E30141" w:rsidRDefault="0023303F" w:rsidP="0023303F"/>
    <w:p w14:paraId="396100ED" w14:textId="77777777" w:rsidR="0023303F" w:rsidRPr="00E30141" w:rsidRDefault="0023303F" w:rsidP="0023303F"/>
    <w:p w14:paraId="01B5D379" w14:textId="667255C6" w:rsidR="00225A40" w:rsidRPr="00E30141" w:rsidRDefault="00225A40" w:rsidP="0021540F">
      <w:r w:rsidRPr="00E30141">
        <w:t>Posledice – Podatki v bazi podatkov se posodobijo za tisto določeno lokacijo divjega odlagališča.</w:t>
      </w:r>
      <w:r w:rsidR="0023303F" w:rsidRPr="00E30141">
        <w:t xml:space="preserve"> V alternativnem toku se pošlje še anonimno prijavo divjega odlagališča na inšpektorat.</w:t>
      </w:r>
    </w:p>
    <w:p w14:paraId="19D92702" w14:textId="764DFF8C" w:rsidR="00225A40" w:rsidRPr="00E30141" w:rsidRDefault="00225A40" w:rsidP="0021540F">
      <w:pPr>
        <w:rPr>
          <w:i/>
          <w:iCs/>
        </w:rPr>
      </w:pPr>
      <w:r w:rsidRPr="00E30141">
        <w:t xml:space="preserve">Prioriteta funkcionalnosti – </w:t>
      </w:r>
      <w:proofErr w:type="spellStart"/>
      <w:r w:rsidRPr="00E30141">
        <w:rPr>
          <w:i/>
          <w:iCs/>
        </w:rPr>
        <w:t>Must</w:t>
      </w:r>
      <w:proofErr w:type="spellEnd"/>
      <w:r w:rsidRPr="00E30141">
        <w:rPr>
          <w:i/>
          <w:iCs/>
        </w:rPr>
        <w:t xml:space="preserve"> </w:t>
      </w:r>
      <w:proofErr w:type="spellStart"/>
      <w:r w:rsidRPr="00E30141">
        <w:rPr>
          <w:i/>
          <w:iCs/>
        </w:rPr>
        <w:t>have</w:t>
      </w:r>
      <w:proofErr w:type="spellEnd"/>
    </w:p>
    <w:p w14:paraId="6314D71D" w14:textId="7C77A6D6" w:rsidR="00225A40" w:rsidRPr="00E30141" w:rsidRDefault="0021540F" w:rsidP="0021540F">
      <w:r w:rsidRPr="00E30141">
        <w:rPr>
          <w:i/>
          <w:iCs/>
        </w:rPr>
        <w:t>I</w:t>
      </w:r>
      <w:r w:rsidR="00225A40" w:rsidRPr="00E30141">
        <w:rPr>
          <w:i/>
          <w:iCs/>
        </w:rPr>
        <w:t>zbris divjega odlagališča(F1</w:t>
      </w:r>
      <w:r w:rsidR="00507A9C" w:rsidRPr="00E30141">
        <w:rPr>
          <w:i/>
          <w:iCs/>
        </w:rPr>
        <w:t>2</w:t>
      </w:r>
      <w:r w:rsidR="00225A40" w:rsidRPr="00E30141">
        <w:rPr>
          <w:i/>
          <w:iCs/>
        </w:rPr>
        <w:t>)</w:t>
      </w:r>
      <w:r w:rsidR="00225A40" w:rsidRPr="00E30141">
        <w:t xml:space="preserve"> – Administrator lahko izbriše lokacijo divjega odlagališča iz baze podatkov</w:t>
      </w:r>
    </w:p>
    <w:p w14:paraId="5E7D895B" w14:textId="5792E30F" w:rsidR="0021540F" w:rsidRPr="00E30141" w:rsidRDefault="00225A40" w:rsidP="0021540F">
      <w:r w:rsidRPr="00E30141">
        <w:t>Osnovni tok:</w:t>
      </w:r>
    </w:p>
    <w:p w14:paraId="31D83FF6" w14:textId="41A558FA" w:rsidR="0021540F" w:rsidRPr="00E30141" w:rsidRDefault="0021540F" w:rsidP="0021540F">
      <w:pPr>
        <w:pStyle w:val="Odstavekseznama"/>
        <w:numPr>
          <w:ilvl w:val="0"/>
          <w:numId w:val="25"/>
        </w:numPr>
      </w:pPr>
      <w:r w:rsidRPr="00E30141">
        <w:t>Prijava v sistem</w:t>
      </w:r>
    </w:p>
    <w:p w14:paraId="369EE985" w14:textId="0A02AE08" w:rsidR="0021540F" w:rsidRPr="00E30141" w:rsidRDefault="0021540F" w:rsidP="0021540F">
      <w:pPr>
        <w:pStyle w:val="Odstavekseznama"/>
        <w:numPr>
          <w:ilvl w:val="0"/>
          <w:numId w:val="25"/>
        </w:numPr>
      </w:pPr>
      <w:r w:rsidRPr="00E30141">
        <w:t>Administrator izbere lokacijo na zemljevidu s klikom.</w:t>
      </w:r>
    </w:p>
    <w:p w14:paraId="2608225B" w14:textId="0802F8C5" w:rsidR="0021540F" w:rsidRPr="00E30141" w:rsidRDefault="0021540F" w:rsidP="0021540F">
      <w:pPr>
        <w:pStyle w:val="Odstavekseznama"/>
        <w:numPr>
          <w:ilvl w:val="0"/>
          <w:numId w:val="25"/>
        </w:numPr>
      </w:pPr>
      <w:r w:rsidRPr="00E30141">
        <w:t>Sistem prikaže podatke o divjem odlagališču.</w:t>
      </w:r>
    </w:p>
    <w:p w14:paraId="22D10737" w14:textId="25457F87" w:rsidR="0021540F" w:rsidRPr="00E30141" w:rsidRDefault="0021540F" w:rsidP="0021540F">
      <w:pPr>
        <w:pStyle w:val="Odstavekseznama"/>
        <w:numPr>
          <w:ilvl w:val="0"/>
          <w:numId w:val="25"/>
        </w:numPr>
      </w:pPr>
      <w:r w:rsidRPr="00E30141">
        <w:t>Administrator klikne gumb izbriši.</w:t>
      </w:r>
    </w:p>
    <w:p w14:paraId="2D40472C" w14:textId="1C09A23D" w:rsidR="0021540F" w:rsidRPr="00E30141" w:rsidRDefault="0021540F" w:rsidP="0021540F">
      <w:pPr>
        <w:pStyle w:val="Odstavekseznama"/>
        <w:numPr>
          <w:ilvl w:val="0"/>
          <w:numId w:val="25"/>
        </w:numPr>
      </w:pPr>
      <w:r w:rsidRPr="00E30141">
        <w:t>Sistem vpraša uporabnika, če res želi izbrisati divje odlagališče</w:t>
      </w:r>
    </w:p>
    <w:p w14:paraId="306EBEDD" w14:textId="750E487F" w:rsidR="0021540F" w:rsidRPr="00E30141" w:rsidRDefault="0021540F" w:rsidP="0021540F">
      <w:pPr>
        <w:pStyle w:val="Odstavekseznama"/>
        <w:numPr>
          <w:ilvl w:val="0"/>
          <w:numId w:val="25"/>
        </w:numPr>
      </w:pPr>
      <w:r w:rsidRPr="00E30141">
        <w:t>Administrator klikne gumb DA.</w:t>
      </w:r>
    </w:p>
    <w:p w14:paraId="1AA16C86" w14:textId="745FF363" w:rsidR="0021540F" w:rsidRPr="00E30141" w:rsidRDefault="0021540F" w:rsidP="0021540F">
      <w:pPr>
        <w:pStyle w:val="Odstavekseznama"/>
        <w:numPr>
          <w:ilvl w:val="0"/>
          <w:numId w:val="25"/>
        </w:numPr>
      </w:pPr>
      <w:r w:rsidRPr="00E30141">
        <w:t>Sistem vrne Administratorja na domačo stran.</w:t>
      </w:r>
    </w:p>
    <w:p w14:paraId="1951C521" w14:textId="0D99BB68" w:rsidR="0021540F" w:rsidRPr="00E30141" w:rsidRDefault="0021540F" w:rsidP="0021540F">
      <w:r w:rsidRPr="00E30141">
        <w:t>Alternativni tok(</w:t>
      </w:r>
      <w:proofErr w:type="spellStart"/>
      <w:r w:rsidRPr="00E30141">
        <w:t>ovi</w:t>
      </w:r>
      <w:proofErr w:type="spellEnd"/>
      <w:r w:rsidRPr="00E30141">
        <w:t>):</w:t>
      </w:r>
    </w:p>
    <w:p w14:paraId="6F03B65A" w14:textId="77777777" w:rsidR="0021540F" w:rsidRPr="00E30141" w:rsidRDefault="0021540F" w:rsidP="0021540F">
      <w:pPr>
        <w:pStyle w:val="Odstavekseznama"/>
        <w:numPr>
          <w:ilvl w:val="0"/>
          <w:numId w:val="26"/>
        </w:numPr>
      </w:pPr>
      <w:r w:rsidRPr="00E30141">
        <w:lastRenderedPageBreak/>
        <w:t>Prijava v sistem</w:t>
      </w:r>
    </w:p>
    <w:p w14:paraId="7C77889D" w14:textId="77777777" w:rsidR="0021540F" w:rsidRPr="00E30141" w:rsidRDefault="0021540F" w:rsidP="0021540F">
      <w:pPr>
        <w:pStyle w:val="Odstavekseznama"/>
        <w:numPr>
          <w:ilvl w:val="0"/>
          <w:numId w:val="26"/>
        </w:numPr>
      </w:pPr>
      <w:r w:rsidRPr="00E30141">
        <w:t>Administrator izbere lokacijo na zemljevidu s klikom.</w:t>
      </w:r>
    </w:p>
    <w:p w14:paraId="10C0DADC" w14:textId="728F8C36" w:rsidR="0021540F" w:rsidRPr="00E30141" w:rsidRDefault="0021540F" w:rsidP="0021540F">
      <w:pPr>
        <w:pStyle w:val="Odstavekseznama"/>
        <w:numPr>
          <w:ilvl w:val="0"/>
          <w:numId w:val="26"/>
        </w:numPr>
      </w:pPr>
      <w:r w:rsidRPr="00E30141">
        <w:t>Sistem prikaže podatke o divjem odlagališču.</w:t>
      </w:r>
    </w:p>
    <w:p w14:paraId="5198EC15" w14:textId="77777777" w:rsidR="0021540F" w:rsidRPr="00E30141" w:rsidRDefault="0021540F" w:rsidP="0021540F">
      <w:pPr>
        <w:pStyle w:val="Odstavekseznama"/>
        <w:numPr>
          <w:ilvl w:val="0"/>
          <w:numId w:val="26"/>
        </w:numPr>
      </w:pPr>
      <w:r w:rsidRPr="00E30141">
        <w:t>Administrator klikne gumb izbriši.</w:t>
      </w:r>
    </w:p>
    <w:p w14:paraId="72A5CA60" w14:textId="041D493E" w:rsidR="0021540F" w:rsidRPr="00E30141" w:rsidRDefault="0021540F" w:rsidP="0021540F">
      <w:pPr>
        <w:pStyle w:val="Odstavekseznama"/>
        <w:numPr>
          <w:ilvl w:val="0"/>
          <w:numId w:val="26"/>
        </w:numPr>
      </w:pPr>
      <w:r w:rsidRPr="00E30141">
        <w:t>Sistem vpraša uporabnika, če res želi izbrisati divje odlagališče.</w:t>
      </w:r>
    </w:p>
    <w:p w14:paraId="5D51C287" w14:textId="158E0332" w:rsidR="0021540F" w:rsidRPr="00E30141" w:rsidRDefault="0021540F" w:rsidP="0021540F">
      <w:pPr>
        <w:pStyle w:val="Odstavekseznama"/>
        <w:numPr>
          <w:ilvl w:val="0"/>
          <w:numId w:val="26"/>
        </w:numPr>
      </w:pPr>
      <w:r w:rsidRPr="00E30141">
        <w:t>Administrator klikne gumb Ne.</w:t>
      </w:r>
    </w:p>
    <w:p w14:paraId="24A0A669" w14:textId="1DB9266C" w:rsidR="0021540F" w:rsidRPr="00E30141" w:rsidRDefault="0021540F" w:rsidP="0021540F">
      <w:pPr>
        <w:pStyle w:val="Odstavekseznama"/>
        <w:numPr>
          <w:ilvl w:val="0"/>
          <w:numId w:val="26"/>
        </w:numPr>
      </w:pPr>
      <w:r w:rsidRPr="00E30141">
        <w:t>Sistem administratorja vrne nazaj na podatke o divjem odlagališču.</w:t>
      </w:r>
    </w:p>
    <w:p w14:paraId="244AD1FE" w14:textId="13197B21" w:rsidR="0021540F" w:rsidRPr="00E30141" w:rsidRDefault="0021540F" w:rsidP="0021540F">
      <w:r w:rsidRPr="00E30141">
        <w:t>Posledice – Pri osnovnem toku administrator izbriše divje odlagališče iz baze podatkov, pri alternativnem toku pa prekliče postopek izbrisa.</w:t>
      </w:r>
    </w:p>
    <w:p w14:paraId="29F87650" w14:textId="7279990B" w:rsidR="008541CC" w:rsidRPr="00E30141" w:rsidRDefault="0021540F" w:rsidP="008541CC">
      <w:pPr>
        <w:rPr>
          <w:i/>
          <w:iCs/>
        </w:rPr>
      </w:pPr>
      <w:r w:rsidRPr="00E30141">
        <w:t>Prio</w:t>
      </w:r>
      <w:r w:rsidR="001D45AC" w:rsidRPr="00E30141">
        <w:t xml:space="preserve">riteta funkcionalnosti – </w:t>
      </w:r>
      <w:proofErr w:type="spellStart"/>
      <w:r w:rsidR="001D45AC" w:rsidRPr="00E30141">
        <w:rPr>
          <w:i/>
          <w:iCs/>
        </w:rPr>
        <w:t>Should</w:t>
      </w:r>
      <w:proofErr w:type="spellEnd"/>
      <w:r w:rsidR="001D45AC" w:rsidRPr="00E30141">
        <w:rPr>
          <w:i/>
          <w:iCs/>
        </w:rPr>
        <w:t xml:space="preserve"> </w:t>
      </w:r>
      <w:proofErr w:type="spellStart"/>
      <w:r w:rsidR="001D45AC" w:rsidRPr="00E30141">
        <w:rPr>
          <w:i/>
          <w:iCs/>
        </w:rPr>
        <w:t>have</w:t>
      </w:r>
      <w:proofErr w:type="spellEnd"/>
    </w:p>
    <w:p w14:paraId="560AFCC0" w14:textId="53051945" w:rsidR="00E070E2" w:rsidRPr="00E30141" w:rsidRDefault="002453CA" w:rsidP="008541CC">
      <w:r w:rsidRPr="00E30141">
        <w:rPr>
          <w:i/>
          <w:iCs/>
        </w:rPr>
        <w:t>Potrditev prijavljenega divjega odlagališča</w:t>
      </w:r>
      <w:r w:rsidR="00E070E2" w:rsidRPr="00E30141">
        <w:rPr>
          <w:i/>
          <w:iCs/>
        </w:rPr>
        <w:t>(F1</w:t>
      </w:r>
      <w:r w:rsidRPr="00E30141">
        <w:rPr>
          <w:i/>
          <w:iCs/>
        </w:rPr>
        <w:t>3</w:t>
      </w:r>
      <w:r w:rsidR="00E070E2" w:rsidRPr="00E30141">
        <w:t>) –</w:t>
      </w:r>
      <w:r w:rsidRPr="00E30141">
        <w:t xml:space="preserve"> A</w:t>
      </w:r>
      <w:r w:rsidR="00E070E2" w:rsidRPr="00E30141">
        <w:t xml:space="preserve">dministrator </w:t>
      </w:r>
      <w:r w:rsidRPr="00E30141">
        <w:t>spremeni status odlagališča iz nepotrjenega v potrjenega</w:t>
      </w:r>
      <w:r w:rsidR="00E070E2" w:rsidRPr="00E30141">
        <w:t xml:space="preserve">, </w:t>
      </w:r>
      <w:r w:rsidRPr="00E30141">
        <w:t>ko se to zgodi aplikacija obvesti pristojne slu</w:t>
      </w:r>
      <w:r w:rsidR="007E21B2" w:rsidRPr="00E30141">
        <w:t>žbe</w:t>
      </w:r>
      <w:r w:rsidR="00E070E2" w:rsidRPr="00E30141">
        <w:t>.</w:t>
      </w:r>
    </w:p>
    <w:p w14:paraId="5FF82BD2" w14:textId="378628D0" w:rsidR="00E070E2" w:rsidRPr="00E30141" w:rsidRDefault="00E070E2" w:rsidP="008541CC">
      <w:r w:rsidRPr="00E30141">
        <w:t>Osnovni tok:</w:t>
      </w:r>
    </w:p>
    <w:p w14:paraId="2A9B7CB4" w14:textId="05A7502D" w:rsidR="00E070E2" w:rsidRPr="00E30141" w:rsidRDefault="00E070E2" w:rsidP="00E070E2">
      <w:pPr>
        <w:pStyle w:val="Odstavekseznama"/>
        <w:numPr>
          <w:ilvl w:val="0"/>
          <w:numId w:val="31"/>
        </w:numPr>
      </w:pPr>
      <w:r w:rsidRPr="00E30141">
        <w:t>Administrator klikne gumb Prijava.</w:t>
      </w:r>
    </w:p>
    <w:p w14:paraId="2A0BD3B1" w14:textId="77777777" w:rsidR="00E070E2" w:rsidRPr="00E30141" w:rsidRDefault="00E070E2" w:rsidP="00E070E2">
      <w:pPr>
        <w:pStyle w:val="Odstavekseznama"/>
        <w:numPr>
          <w:ilvl w:val="0"/>
          <w:numId w:val="31"/>
        </w:numPr>
      </w:pPr>
      <w:r w:rsidRPr="00E30141">
        <w:t>Sistem prikaže vnosna polja, ki jih administrator ali registriran uporabnik izpolni.</w:t>
      </w:r>
    </w:p>
    <w:p w14:paraId="4704F78C" w14:textId="29EE2F84" w:rsidR="00E070E2" w:rsidRPr="00E30141" w:rsidRDefault="00E070E2" w:rsidP="00E070E2">
      <w:pPr>
        <w:pStyle w:val="Odstavekseznama"/>
        <w:numPr>
          <w:ilvl w:val="0"/>
          <w:numId w:val="31"/>
        </w:numPr>
      </w:pPr>
      <w:r w:rsidRPr="00E30141">
        <w:t xml:space="preserve">Administrator </w:t>
      </w:r>
      <w:r w:rsidR="007E21B2" w:rsidRPr="00E30141">
        <w:t>izbere nepotrjeno odlagališče na zemljevidu.</w:t>
      </w:r>
    </w:p>
    <w:p w14:paraId="11AA7330" w14:textId="2E9BA74D" w:rsidR="00E070E2" w:rsidRPr="00E30141" w:rsidRDefault="00E070E2" w:rsidP="00E070E2">
      <w:pPr>
        <w:pStyle w:val="Odstavekseznama"/>
        <w:numPr>
          <w:ilvl w:val="0"/>
          <w:numId w:val="31"/>
        </w:numPr>
      </w:pPr>
      <w:r w:rsidRPr="00E30141">
        <w:t xml:space="preserve">Sistem </w:t>
      </w:r>
      <w:r w:rsidR="007E21B2" w:rsidRPr="00E30141">
        <w:t>prikaže podatke o odlagališču</w:t>
      </w:r>
    </w:p>
    <w:p w14:paraId="6DCD0EED" w14:textId="52100D77" w:rsidR="00E070E2" w:rsidRPr="00E30141" w:rsidRDefault="00E070E2" w:rsidP="00E070E2">
      <w:pPr>
        <w:pStyle w:val="Odstavekseznama"/>
        <w:numPr>
          <w:ilvl w:val="0"/>
          <w:numId w:val="31"/>
        </w:numPr>
      </w:pPr>
      <w:r w:rsidRPr="00E30141">
        <w:t>Administrator</w:t>
      </w:r>
      <w:r w:rsidR="007E21B2" w:rsidRPr="00E30141">
        <w:t xml:space="preserve"> pritisne gumb uredi</w:t>
      </w:r>
      <w:r w:rsidR="00C60728" w:rsidRPr="00E30141">
        <w:t>.</w:t>
      </w:r>
    </w:p>
    <w:p w14:paraId="4FA98F0E" w14:textId="3EE524FC" w:rsidR="00E070E2" w:rsidRPr="00E30141" w:rsidRDefault="007E21B2" w:rsidP="00E070E2">
      <w:pPr>
        <w:pStyle w:val="Odstavekseznama"/>
        <w:numPr>
          <w:ilvl w:val="0"/>
          <w:numId w:val="31"/>
        </w:numPr>
      </w:pPr>
      <w:r w:rsidRPr="00E30141">
        <w:t>Sistem prikaže obrazec za urejanje podatkov o divjih odlagališčih.</w:t>
      </w:r>
    </w:p>
    <w:p w14:paraId="4B6C3840" w14:textId="758F52E0" w:rsidR="00E070E2" w:rsidRPr="00E30141" w:rsidRDefault="00E070E2" w:rsidP="00E070E2">
      <w:pPr>
        <w:pStyle w:val="Odstavekseznama"/>
        <w:numPr>
          <w:ilvl w:val="0"/>
          <w:numId w:val="31"/>
        </w:numPr>
      </w:pPr>
      <w:r w:rsidRPr="00E30141">
        <w:t xml:space="preserve">Administrator </w:t>
      </w:r>
      <w:r w:rsidR="007E21B2" w:rsidRPr="00E30141">
        <w:t>spremeni podatek iz nepotrjenega v potrjeno odlagališče</w:t>
      </w:r>
      <w:r w:rsidR="00C60728" w:rsidRPr="00E30141">
        <w:t>.</w:t>
      </w:r>
      <w:r w:rsidRPr="00E30141">
        <w:t xml:space="preserve"> </w:t>
      </w:r>
    </w:p>
    <w:p w14:paraId="2405C37D" w14:textId="67F29D87" w:rsidR="00E070E2" w:rsidRPr="00E30141" w:rsidRDefault="007E21B2" w:rsidP="00E070E2">
      <w:pPr>
        <w:pStyle w:val="Odstavekseznama"/>
        <w:numPr>
          <w:ilvl w:val="0"/>
          <w:numId w:val="31"/>
        </w:numPr>
      </w:pPr>
      <w:r w:rsidRPr="00E30141">
        <w:t>Administrator klikne gumb Posodobi podatke</w:t>
      </w:r>
      <w:r w:rsidR="00C60728" w:rsidRPr="00E30141">
        <w:t>.</w:t>
      </w:r>
    </w:p>
    <w:p w14:paraId="71ED9055" w14:textId="3F44AB3E" w:rsidR="00C60728" w:rsidRPr="00E30141" w:rsidRDefault="007E21B2" w:rsidP="00E070E2">
      <w:pPr>
        <w:pStyle w:val="Odstavekseznama"/>
        <w:numPr>
          <w:ilvl w:val="0"/>
          <w:numId w:val="31"/>
        </w:numPr>
      </w:pPr>
      <w:r w:rsidRPr="00E30141">
        <w:t>Sistem posodobi podatke in osveži odlagališča.</w:t>
      </w:r>
    </w:p>
    <w:p w14:paraId="312FB7F1" w14:textId="56387613" w:rsidR="00C60728" w:rsidRPr="00E30141" w:rsidRDefault="007E21B2" w:rsidP="00C60728">
      <w:r w:rsidRPr="00E30141">
        <w:t>Posledice</w:t>
      </w:r>
      <w:r w:rsidR="00C60728" w:rsidRPr="00E30141">
        <w:t xml:space="preserve"> –</w:t>
      </w:r>
      <w:r w:rsidRPr="00E30141">
        <w:t xml:space="preserve"> Status odlagališča se spremeni in služba, ki je pristojna za divja odlagališča dobi elektronsko sporočilo z obvestilom o novem divjem odlagališču in z linkom do spletne strani</w:t>
      </w:r>
      <w:r w:rsidR="00C60728" w:rsidRPr="00E30141">
        <w:t>.</w:t>
      </w:r>
    </w:p>
    <w:p w14:paraId="7CE98EC7" w14:textId="103430B6" w:rsidR="00E070E2" w:rsidRPr="00E30141" w:rsidRDefault="00C60728" w:rsidP="008541CC">
      <w:pPr>
        <w:rPr>
          <w:i/>
          <w:iCs/>
        </w:rPr>
      </w:pPr>
      <w:r w:rsidRPr="00E30141">
        <w:t xml:space="preserve">Prioriteta funkcionalnosti – </w:t>
      </w:r>
      <w:proofErr w:type="spellStart"/>
      <w:r w:rsidR="00507A9C" w:rsidRPr="00E30141">
        <w:rPr>
          <w:i/>
          <w:iCs/>
        </w:rPr>
        <w:t>Won't</w:t>
      </w:r>
      <w:proofErr w:type="spellEnd"/>
      <w:r w:rsidR="00507A9C" w:rsidRPr="00E30141">
        <w:rPr>
          <w:i/>
          <w:iCs/>
        </w:rPr>
        <w:t xml:space="preserve"> </w:t>
      </w:r>
      <w:proofErr w:type="spellStart"/>
      <w:r w:rsidR="00507A9C" w:rsidRPr="00E30141">
        <w:rPr>
          <w:i/>
          <w:iCs/>
        </w:rPr>
        <w:t>have</w:t>
      </w:r>
      <w:proofErr w:type="spellEnd"/>
    </w:p>
    <w:p w14:paraId="7474ADCC" w14:textId="3CA11B74" w:rsidR="001D45AC" w:rsidRPr="00E30141" w:rsidRDefault="001D45AC" w:rsidP="001D45AC">
      <w:pPr>
        <w:pStyle w:val="Naslov2"/>
      </w:pPr>
      <w:bookmarkStart w:id="17" w:name="_Toc146978256"/>
      <w:r w:rsidRPr="00E30141">
        <w:t>4.3 NEFUNKCIONALNE ZAHTEVE</w:t>
      </w:r>
      <w:bookmarkEnd w:id="17"/>
    </w:p>
    <w:p w14:paraId="2362A517" w14:textId="4CAD00F0" w:rsidR="001D45AC" w:rsidRPr="00E30141" w:rsidRDefault="001D45AC" w:rsidP="001D45AC">
      <w:r w:rsidRPr="00E30141">
        <w:t>Zahteve izdelka:</w:t>
      </w:r>
    </w:p>
    <w:p w14:paraId="3A5B1183" w14:textId="71EB986D" w:rsidR="001D45AC" w:rsidRPr="00E30141" w:rsidRDefault="001D45AC" w:rsidP="001D45AC">
      <w:pPr>
        <w:pStyle w:val="Odstavekseznama"/>
        <w:numPr>
          <w:ilvl w:val="0"/>
          <w:numId w:val="27"/>
        </w:numPr>
      </w:pPr>
      <w:r w:rsidRPr="00E30141">
        <w:t>Sistem mora biti dosegljiv na javno dostopnem spletnem naslovu.</w:t>
      </w:r>
    </w:p>
    <w:p w14:paraId="52BBA581" w14:textId="21FC94F7" w:rsidR="001D45AC" w:rsidRPr="00E30141" w:rsidRDefault="001D45AC" w:rsidP="001D45AC">
      <w:pPr>
        <w:pStyle w:val="Odstavekseznama"/>
        <w:numPr>
          <w:ilvl w:val="0"/>
          <w:numId w:val="27"/>
        </w:numPr>
      </w:pPr>
      <w:r w:rsidRPr="00E30141">
        <w:t>Sistem mora na vsako poizvedo odgovoriti v največ 2s.</w:t>
      </w:r>
    </w:p>
    <w:p w14:paraId="03C93AAE" w14:textId="77777777" w:rsidR="001D45AC" w:rsidRPr="00E30141" w:rsidRDefault="001D45AC" w:rsidP="001D45AC">
      <w:pPr>
        <w:pStyle w:val="Odstavekseznama"/>
        <w:numPr>
          <w:ilvl w:val="0"/>
          <w:numId w:val="27"/>
        </w:numPr>
      </w:pPr>
      <w:r w:rsidRPr="00E30141">
        <w:t>Sistem mora biti na voljo najmanj 99,9 odstotkov časa.</w:t>
      </w:r>
    </w:p>
    <w:p w14:paraId="59DCDF81" w14:textId="77777777" w:rsidR="001D45AC" w:rsidRPr="00E30141" w:rsidRDefault="001D45AC" w:rsidP="001D45AC">
      <w:pPr>
        <w:pStyle w:val="Odstavekseznama"/>
        <w:numPr>
          <w:ilvl w:val="0"/>
          <w:numId w:val="27"/>
        </w:numPr>
      </w:pPr>
      <w:r w:rsidRPr="00E30141">
        <w:t>Sistem mora biti zmožen streči najmanj 1000 hkratnim uporabnikom.</w:t>
      </w:r>
    </w:p>
    <w:p w14:paraId="09773DD8" w14:textId="76437F7C" w:rsidR="001D45AC" w:rsidRPr="00E30141" w:rsidRDefault="001D45AC" w:rsidP="001D45AC">
      <w:pPr>
        <w:pStyle w:val="Odstavekseznama"/>
        <w:numPr>
          <w:ilvl w:val="0"/>
          <w:numId w:val="27"/>
        </w:numPr>
      </w:pPr>
      <w:r w:rsidRPr="00E30141">
        <w:lastRenderedPageBreak/>
        <w:t>95% odzivnih časov za določen vnos za iskanje v zbirki podatkov mora biti ≤5s za najvišjo delovno obremenitev med normalnim delovanjem.</w:t>
      </w:r>
    </w:p>
    <w:p w14:paraId="285CC2F1" w14:textId="77777777" w:rsidR="001D45AC" w:rsidRPr="00E30141" w:rsidRDefault="001D45AC" w:rsidP="001D45AC">
      <w:pPr>
        <w:pStyle w:val="Odstavekseznama"/>
      </w:pPr>
    </w:p>
    <w:p w14:paraId="37C54C9E" w14:textId="29DE8B60" w:rsidR="001D45AC" w:rsidRPr="00E30141" w:rsidRDefault="001D45AC" w:rsidP="001D45AC">
      <w:r w:rsidRPr="00E30141">
        <w:t>Organizacijske zahteve:</w:t>
      </w:r>
    </w:p>
    <w:p w14:paraId="502D9AB6" w14:textId="7207D1AE" w:rsidR="001D45AC" w:rsidRPr="00E30141" w:rsidRDefault="001D45AC" w:rsidP="001D45AC">
      <w:pPr>
        <w:pStyle w:val="Odstavekseznama"/>
        <w:numPr>
          <w:ilvl w:val="0"/>
          <w:numId w:val="28"/>
        </w:numPr>
      </w:pPr>
      <w:r w:rsidRPr="00E30141">
        <w:t>Transakcijska podatkovna baza naj uporablja jezik SQL.</w:t>
      </w:r>
    </w:p>
    <w:p w14:paraId="734325A3" w14:textId="3103E225" w:rsidR="001D45AC" w:rsidRPr="00E30141" w:rsidRDefault="001D45AC" w:rsidP="001D45AC">
      <w:pPr>
        <w:pStyle w:val="Odstavekseznama"/>
        <w:numPr>
          <w:ilvl w:val="0"/>
          <w:numId w:val="28"/>
        </w:numPr>
      </w:pPr>
      <w:r w:rsidRPr="00E30141">
        <w:t xml:space="preserve">Spletna aplikacija mora do podatkov iz baze dostopati preko REST </w:t>
      </w:r>
      <w:proofErr w:type="spellStart"/>
      <w:r w:rsidRPr="00E30141">
        <w:t>Api</w:t>
      </w:r>
      <w:proofErr w:type="spellEnd"/>
      <w:r w:rsidRPr="00E30141">
        <w:t>-ja.</w:t>
      </w:r>
    </w:p>
    <w:p w14:paraId="2040E625" w14:textId="6C994504" w:rsidR="001D45AC" w:rsidRPr="00E30141" w:rsidRDefault="001D45AC" w:rsidP="001D45AC">
      <w:r w:rsidRPr="00E30141">
        <w:t>Zunanje zahteve:</w:t>
      </w:r>
    </w:p>
    <w:p w14:paraId="5BDCE05D" w14:textId="576667FD" w:rsidR="001D45AC" w:rsidRPr="00E30141" w:rsidRDefault="001D45AC" w:rsidP="001D45AC">
      <w:pPr>
        <w:pStyle w:val="Odstavekseznama"/>
        <w:numPr>
          <w:ilvl w:val="0"/>
          <w:numId w:val="29"/>
        </w:numPr>
      </w:pPr>
      <w:r w:rsidRPr="00E30141">
        <w:t>Sistem mora delati na</w:t>
      </w:r>
      <w:r w:rsidR="003F5060">
        <w:t xml:space="preserve"> vsaj</w:t>
      </w:r>
      <w:r w:rsidRPr="00E30141">
        <w:t xml:space="preserve"> brskalnikih: Google </w:t>
      </w:r>
      <w:proofErr w:type="spellStart"/>
      <w:r w:rsidRPr="00E30141">
        <w:t>chrome</w:t>
      </w:r>
      <w:proofErr w:type="spellEnd"/>
      <w:r w:rsidRPr="00E30141">
        <w:t>, Opera, Firefox</w:t>
      </w:r>
      <w:r w:rsidR="00492E96" w:rsidRPr="00E30141">
        <w:t>.</w:t>
      </w:r>
    </w:p>
    <w:p w14:paraId="42370943" w14:textId="68C8D60E" w:rsidR="00492E96" w:rsidRPr="00E30141" w:rsidRDefault="00492E96" w:rsidP="00492E96">
      <w:pPr>
        <w:pStyle w:val="Naslov2"/>
      </w:pPr>
      <w:bookmarkStart w:id="18" w:name="_Toc146978257"/>
      <w:r w:rsidRPr="00E30141">
        <w:t>4.4 SLOVAR POJMOV</w:t>
      </w:r>
      <w:bookmarkEnd w:id="18"/>
    </w:p>
    <w:p w14:paraId="1F24B916" w14:textId="41002288" w:rsidR="003D705F" w:rsidRPr="00E30141" w:rsidRDefault="00462621" w:rsidP="003D705F">
      <w:r w:rsidRPr="00E30141">
        <w:t>Uporabniška vloga - uporabnik lahko v sistemu zaseda različne vloge, ki mu omogočajo različne funkcionalnosti oziroma početje v sistemu.</w:t>
      </w:r>
    </w:p>
    <w:p w14:paraId="63C67313" w14:textId="5B6A7AA0" w:rsidR="00462621" w:rsidRPr="00E30141" w:rsidRDefault="00462621" w:rsidP="003D705F">
      <w:r w:rsidRPr="00E30141">
        <w:t>Prijava - prijava v sistem s elektronsko pošto in geslom, ki ga je uporabnik izbral.</w:t>
      </w:r>
    </w:p>
    <w:p w14:paraId="5BE014BD" w14:textId="3196DD3F" w:rsidR="00462621" w:rsidRPr="00E30141" w:rsidRDefault="00462621" w:rsidP="003D705F">
      <w:r w:rsidRPr="00E30141">
        <w:t>Registracija - registracija v sistem kjer uporabnik poda nekaj svojih osebnih podatkov svojo elektronsko pošto in vnese izbrano geslo.</w:t>
      </w:r>
    </w:p>
    <w:p w14:paraId="7261B4B1" w14:textId="32AD7EC5" w:rsidR="00462621" w:rsidRPr="00E30141" w:rsidRDefault="00462621" w:rsidP="003D705F">
      <w:proofErr w:type="spellStart"/>
      <w:r w:rsidRPr="00E30141">
        <w:t>reCAPTCHA</w:t>
      </w:r>
      <w:proofErr w:type="spellEnd"/>
      <w:r w:rsidRPr="00E30141">
        <w:t xml:space="preserve"> - Googlova brezplačna storitev, ki pomaga zaščititi spletna meta pred neželeno pošto in zlorabo.</w:t>
      </w:r>
    </w:p>
    <w:p w14:paraId="2520E0BB" w14:textId="0EAF1EB9" w:rsidR="00462621" w:rsidRPr="00E30141" w:rsidRDefault="00462621" w:rsidP="003D705F">
      <w:r w:rsidRPr="00E30141">
        <w:t xml:space="preserve">GPS - Global </w:t>
      </w:r>
      <w:proofErr w:type="spellStart"/>
      <w:r w:rsidRPr="00E30141">
        <w:t>Positioning</w:t>
      </w:r>
      <w:proofErr w:type="spellEnd"/>
      <w:r w:rsidRPr="00E30141">
        <w:t xml:space="preserve"> </w:t>
      </w:r>
      <w:proofErr w:type="spellStart"/>
      <w:r w:rsidRPr="00E30141">
        <w:t>System</w:t>
      </w:r>
      <w:proofErr w:type="spellEnd"/>
      <w:r w:rsidRPr="00E30141">
        <w:t xml:space="preserve">(sistem globalnega </w:t>
      </w:r>
      <w:proofErr w:type="spellStart"/>
      <w:r w:rsidRPr="00E30141">
        <w:t>pozicioniranja</w:t>
      </w:r>
      <w:proofErr w:type="spellEnd"/>
      <w:r w:rsidRPr="00E30141">
        <w:t>) je globalni satelitski navigacijski sistem, ki zagotavlja sinhronizacijo lokacije, hitrosti in časa. GPS sisteme lahko najdemo povsod, npr. v avtu, pametnem telefonu ali uri.</w:t>
      </w:r>
    </w:p>
    <w:p w14:paraId="2CAAE7ED" w14:textId="0DCE210C" w:rsidR="00462621" w:rsidRPr="00E30141" w:rsidRDefault="00462621" w:rsidP="003D705F">
      <w:r w:rsidRPr="00E30141">
        <w:t>Transakcijska podatkovna baza – podatkovna baza za hitro iskanje podatkov.</w:t>
      </w:r>
    </w:p>
    <w:p w14:paraId="394C5D41" w14:textId="136C28F4" w:rsidR="00462621" w:rsidRPr="00E30141" w:rsidRDefault="00462621" w:rsidP="003D705F">
      <w:r w:rsidRPr="00E30141">
        <w:t xml:space="preserve">Administrator - </w:t>
      </w:r>
      <w:r w:rsidR="004C0EFB" w:rsidRPr="00E30141">
        <w:t>skrbnik</w:t>
      </w:r>
      <w:r w:rsidRPr="00E30141">
        <w:t xml:space="preserve"> sistema, ki lahko dodeluje </w:t>
      </w:r>
      <w:proofErr w:type="spellStart"/>
      <w:r w:rsidRPr="00E30141">
        <w:t>moderatorske</w:t>
      </w:r>
      <w:proofErr w:type="spellEnd"/>
      <w:r w:rsidRPr="00E30141">
        <w:t xml:space="preserve"> pravice in </w:t>
      </w:r>
      <w:r w:rsidR="004C0EFB" w:rsidRPr="00E30141">
        <w:t>odvzame</w:t>
      </w:r>
      <w:r w:rsidRPr="00E30141">
        <w:t xml:space="preserve"> dostop uporabniku.</w:t>
      </w:r>
    </w:p>
    <w:p w14:paraId="3EF025DA" w14:textId="54F454DC" w:rsidR="00462621" w:rsidRPr="00E30141" w:rsidRDefault="00462621" w:rsidP="003D705F">
      <w:r w:rsidRPr="00E30141">
        <w:t>Odzivni čas - čas od začetka akcije do prikaza nekih rezultatov.</w:t>
      </w:r>
    </w:p>
    <w:p w14:paraId="2AD02F0B" w14:textId="43B1D782" w:rsidR="004B63B2" w:rsidRPr="00E30141" w:rsidRDefault="004B63B2" w:rsidP="003D705F">
      <w:proofErr w:type="spellStart"/>
      <w:r w:rsidRPr="00E30141">
        <w:t>Spam</w:t>
      </w:r>
      <w:proofErr w:type="spellEnd"/>
      <w:r w:rsidRPr="00E30141">
        <w:t xml:space="preserve"> – Pošiljanje velikega števila ukazov na spletni strani s pomočjo avtomatskih sistemov.</w:t>
      </w:r>
    </w:p>
    <w:p w14:paraId="4C932CB9" w14:textId="693F8FA4" w:rsidR="00437343" w:rsidRPr="00E30141" w:rsidRDefault="00437343">
      <w:pPr>
        <w:spacing w:after="160" w:line="259" w:lineRule="auto"/>
        <w:jc w:val="left"/>
      </w:pPr>
      <w:r w:rsidRPr="00E30141">
        <w:br w:type="page"/>
      </w:r>
    </w:p>
    <w:p w14:paraId="26FB1A99" w14:textId="0A382558" w:rsidR="00476121" w:rsidRPr="00E30141" w:rsidRDefault="00437343" w:rsidP="00476121">
      <w:pPr>
        <w:pStyle w:val="Naslov2"/>
      </w:pPr>
      <w:bookmarkStart w:id="19" w:name="_Toc146978258"/>
      <w:r w:rsidRPr="00E30141">
        <w:lastRenderedPageBreak/>
        <w:t>4.5 DIAGRAM PRIMEROV UPORABE</w:t>
      </w:r>
      <w:bookmarkEnd w:id="19"/>
    </w:p>
    <w:p w14:paraId="00BEDA13" w14:textId="04DF7401" w:rsidR="00476121" w:rsidRPr="00E30141" w:rsidRDefault="00476121" w:rsidP="00476121">
      <w:pPr>
        <w:pStyle w:val="Napis"/>
        <w:keepNext/>
        <w:jc w:val="center"/>
        <w:rPr>
          <w:b/>
          <w:bCs/>
          <w:i w:val="0"/>
          <w:iCs w:val="0"/>
          <w:sz w:val="22"/>
          <w:szCs w:val="22"/>
        </w:rPr>
      </w:pPr>
      <w:bookmarkStart w:id="20" w:name="_Toc146978278"/>
      <w:r w:rsidRPr="00E30141">
        <w:rPr>
          <w:b/>
          <w:bCs/>
          <w:i w:val="0"/>
          <w:iCs w:val="0"/>
          <w:sz w:val="22"/>
          <w:szCs w:val="22"/>
        </w:rPr>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2</w:t>
      </w:r>
      <w:r w:rsidR="006B2148">
        <w:rPr>
          <w:b/>
          <w:bCs/>
          <w:i w:val="0"/>
          <w:iCs w:val="0"/>
          <w:sz w:val="22"/>
          <w:szCs w:val="22"/>
        </w:rPr>
        <w:fldChar w:fldCharType="end"/>
      </w:r>
      <w:r w:rsidRPr="00E30141">
        <w:rPr>
          <w:b/>
          <w:bCs/>
          <w:i w:val="0"/>
          <w:iCs w:val="0"/>
          <w:sz w:val="22"/>
          <w:szCs w:val="22"/>
        </w:rPr>
        <w:t>: UML diagram za aplikacijo</w:t>
      </w:r>
      <w:bookmarkEnd w:id="20"/>
    </w:p>
    <w:p w14:paraId="1C898953" w14:textId="672838F1" w:rsidR="00437343" w:rsidRPr="00E30141" w:rsidRDefault="00B016C7" w:rsidP="001B6954">
      <w:pPr>
        <w:jc w:val="center"/>
      </w:pPr>
      <w:r w:rsidRPr="00E30141">
        <w:rPr>
          <w:noProof/>
        </w:rPr>
        <w:drawing>
          <wp:inline distT="0" distB="0" distL="0" distR="0" wp14:anchorId="03899B54" wp14:editId="643A9076">
            <wp:extent cx="6438900" cy="7624191"/>
            <wp:effectExtent l="0" t="0" r="0" b="0"/>
            <wp:docPr id="245935550" name="Slika 2" descr="Slika, ki vsebuje besede besedilo, posnetek zaslona,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35550" name="Slika 2" descr="Slika, ki vsebuje besede besedilo, posnetek zaslona, diagram, vrstica&#10;&#10;Opis je samodejno ustvarj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64998" cy="7655094"/>
                    </a:xfrm>
                    <a:prstGeom prst="rect">
                      <a:avLst/>
                    </a:prstGeom>
                    <a:noFill/>
                    <a:ln>
                      <a:noFill/>
                    </a:ln>
                  </pic:spPr>
                </pic:pic>
              </a:graphicData>
            </a:graphic>
          </wp:inline>
        </w:drawing>
      </w:r>
    </w:p>
    <w:p w14:paraId="22612D9D" w14:textId="1E36F2CF" w:rsidR="00241E61" w:rsidRPr="00E30141" w:rsidRDefault="007635C1" w:rsidP="003D705F">
      <w:r w:rsidRPr="00E30141">
        <w:t xml:space="preserve">Diagram primerov uporabe nam prikazuje vse prej naštete funkcionalnosti, in kdo jih lahko uporablja. Na levi strani vidimo vloge uporabnikov, na desni strani pa </w:t>
      </w:r>
      <w:r w:rsidR="002B0AED" w:rsidRPr="00E30141">
        <w:t>so</w:t>
      </w:r>
      <w:r w:rsidRPr="00E30141">
        <w:t xml:space="preserve"> </w:t>
      </w:r>
      <w:r w:rsidRPr="00E30141">
        <w:lastRenderedPageBreak/>
        <w:t>zunanji sistemi, s katerimi komunicira aplikacija.</w:t>
      </w:r>
      <w:r w:rsidR="00241E61" w:rsidRPr="00E30141">
        <w:t xml:space="preserve"> UML diagram je bil izdelan s pomočjo programske opreme </w:t>
      </w:r>
      <w:proofErr w:type="spellStart"/>
      <w:r w:rsidR="00241E61" w:rsidRPr="00E30141">
        <w:t>PowerDesigner</w:t>
      </w:r>
      <w:proofErr w:type="spellEnd"/>
      <w:r w:rsidR="00241E61" w:rsidRPr="00E30141">
        <w:t>.</w:t>
      </w:r>
      <w:r w:rsidR="003104ED" w:rsidRPr="00E30141">
        <w:t xml:space="preserve"> </w:t>
      </w:r>
    </w:p>
    <w:p w14:paraId="51E6D8D5" w14:textId="0EA969FF" w:rsidR="003104ED" w:rsidRPr="00E30141" w:rsidRDefault="003104ED" w:rsidP="003D705F">
      <w:proofErr w:type="spellStart"/>
      <w:r w:rsidRPr="00E30141">
        <w:t>PowerDesigner</w:t>
      </w:r>
      <w:proofErr w:type="spellEnd"/>
      <w:r w:rsidRPr="00E30141">
        <w:t xml:space="preserve"> je celovito orodje za modeliranje in upravljanje z informacijskimi sistemi ter poslovnimi procesi. Gre za napredno programsko rešitev, ki omogoča organizacijam načrtovanje, oblikovanje in upravljanje različnih vidikov njihove informacijske infrastrukture. Z njegovo pomočjo lahko organizacije ustvarjajo grafične modele podatkovnih baz, aplikacijskih sistemov, poslovnih procesov in še več. Omogoča vizualizacijo različnih komponent in njihovih odnosov ter s tem olajšuje analizo, načrtovanje in razvoj projektov. Prednost </w:t>
      </w:r>
      <w:proofErr w:type="spellStart"/>
      <w:r w:rsidRPr="00E30141">
        <w:t>PowerDesignerja</w:t>
      </w:r>
      <w:proofErr w:type="spellEnd"/>
      <w:r w:rsidRPr="00E30141">
        <w:t xml:space="preserve"> je njegova sposobnost za modeliranje na več ravneh, kar omogoča boljše razumevanje kompleksnih sistemov in zagotavlja usklajenost med različnimi deležniki. Poleg tega orodje omogoča sledenje spremembam, upravljanje verzij in izmenjavo informacij med različnimi ekipami. </w:t>
      </w:r>
      <w:proofErr w:type="spellStart"/>
      <w:r w:rsidRPr="00E30141">
        <w:t>PowerDesigner</w:t>
      </w:r>
      <w:proofErr w:type="spellEnd"/>
      <w:r w:rsidRPr="00E30141">
        <w:t xml:space="preserve"> je ključno orodje za podporo strategijam upravljanja z informacijskimi viri ter omogoča boljše načrtovanje, usklajevanje in izvajanje projektov v organizacijah.</w:t>
      </w:r>
    </w:p>
    <w:p w14:paraId="1E44D925" w14:textId="5200AED6" w:rsidR="00441578" w:rsidRPr="00E30141" w:rsidRDefault="003E7495" w:rsidP="003E7495">
      <w:pPr>
        <w:pStyle w:val="Naslov2"/>
      </w:pPr>
      <w:bookmarkStart w:id="21" w:name="_Toc146978259"/>
      <w:r w:rsidRPr="00E30141">
        <w:t>4.</w:t>
      </w:r>
      <w:r w:rsidR="00437343" w:rsidRPr="00E30141">
        <w:t>6</w:t>
      </w:r>
      <w:r w:rsidR="00EB65F7" w:rsidRPr="00E30141">
        <w:t xml:space="preserve"> </w:t>
      </w:r>
      <w:r w:rsidRPr="00E30141">
        <w:t>OPIS VMESNIK</w:t>
      </w:r>
      <w:r w:rsidR="00437343" w:rsidRPr="00E30141">
        <w:t>OV</w:t>
      </w:r>
      <w:bookmarkEnd w:id="21"/>
    </w:p>
    <w:p w14:paraId="6AEB55DE" w14:textId="2B8CB03B" w:rsidR="003104ED" w:rsidRPr="00E30141" w:rsidRDefault="003104ED" w:rsidP="003104ED">
      <w:r w:rsidRPr="00E30141">
        <w:t>Zaslonske maske so bile izdelane v programu Adobe</w:t>
      </w:r>
      <w:r w:rsidR="00C84FC5" w:rsidRPr="00E30141">
        <w:t xml:space="preserve"> </w:t>
      </w:r>
      <w:r w:rsidRPr="00E30141">
        <w:t>XD</w:t>
      </w:r>
      <w:r w:rsidR="00C84FC5" w:rsidRPr="00E30141">
        <w:t>. Ta pa je profesionalno oblikovalsko orodje, ki je namenjeno ustvarjanju interaktivnih in privlačnih uporabniških vmesnikov ter izkušenj. Gre za programsko rešitev, ki je posebej zasnovana za oblikovalce spletnih strani, mobilnih aplikacij in drugih digitalnih vmesnikov. Z Adobe XD lahko oblikovalci ustvarjajo vizualne načrte, interaktivne prototipe in animacije, ki omogočajo realističen vpogled v to, kako se bo uporabnik premikal po aplikaciji ali spletni strani. Orodje vključuje številne funkcionalnosti, kot so možnosti za sodelovalno delo med člani ekipe, ustvarjanje ponovne uporabe elementov, združevanje oblikovalskih in razvojnih procesov ter testiranje uporabniških izkušenj pred dejansko implementacijo. S poudarkom na intuitivnosti in preprostosti uporabe omogoča Adobe XD oblikovalcem, da hitro preizkušajo ideje, optimizirajo uporabniške izkušnje ter prispevajo k hitrejšemu in učinkovitejšemu razvoju digitalnih rešitev.</w:t>
      </w:r>
    </w:p>
    <w:p w14:paraId="0BAF3382" w14:textId="77777777" w:rsidR="00921671" w:rsidRPr="00E30141" w:rsidRDefault="00921671" w:rsidP="00921671"/>
    <w:p w14:paraId="48890CB5" w14:textId="29FAC139" w:rsidR="00492D32" w:rsidRPr="00E30141" w:rsidRDefault="00492D32" w:rsidP="00492D32">
      <w:pPr>
        <w:pStyle w:val="Napis"/>
        <w:keepNext/>
        <w:jc w:val="center"/>
        <w:rPr>
          <w:b/>
          <w:bCs/>
          <w:i w:val="0"/>
          <w:iCs w:val="0"/>
          <w:sz w:val="22"/>
          <w:szCs w:val="22"/>
        </w:rPr>
      </w:pPr>
      <w:bookmarkStart w:id="22" w:name="_Toc146978279"/>
      <w:r w:rsidRPr="00E30141">
        <w:rPr>
          <w:b/>
          <w:bCs/>
          <w:i w:val="0"/>
          <w:iCs w:val="0"/>
          <w:sz w:val="22"/>
          <w:szCs w:val="22"/>
        </w:rPr>
        <w:lastRenderedPageBreak/>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3</w:t>
      </w:r>
      <w:r w:rsidR="006B2148">
        <w:rPr>
          <w:b/>
          <w:bCs/>
          <w:i w:val="0"/>
          <w:iCs w:val="0"/>
          <w:sz w:val="22"/>
          <w:szCs w:val="22"/>
        </w:rPr>
        <w:fldChar w:fldCharType="end"/>
      </w:r>
      <w:r w:rsidRPr="00E30141">
        <w:rPr>
          <w:b/>
          <w:bCs/>
          <w:i w:val="0"/>
          <w:iCs w:val="0"/>
          <w:sz w:val="22"/>
          <w:szCs w:val="22"/>
        </w:rPr>
        <w:t>: Zaslonska maska-prikaz divjih odlagališč</w:t>
      </w:r>
      <w:bookmarkEnd w:id="22"/>
    </w:p>
    <w:p w14:paraId="6AA8197D" w14:textId="77777777" w:rsidR="00830E33" w:rsidRPr="00E30141" w:rsidRDefault="00830E33" w:rsidP="00830E33">
      <w:r w:rsidRPr="00E30141">
        <w:rPr>
          <w:noProof/>
        </w:rPr>
        <w:drawing>
          <wp:inline distT="0" distB="0" distL="0" distR="0" wp14:anchorId="6F48C1CC" wp14:editId="05468606">
            <wp:extent cx="5760720" cy="3240405"/>
            <wp:effectExtent l="0" t="0" r="0" b="0"/>
            <wp:docPr id="1171149826" name="Slika 1" descr="Slika, ki vsebuje besede zemljevid, besedilo, atlas,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49826" name="Slika 1" descr="Slika, ki vsebuje besede zemljevid, besedilo, atlas, posnetek zaslona&#10;&#10;Opis je samodejno ustvarje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5915B0D" w14:textId="53C6DA90" w:rsidR="00C84FC5" w:rsidRPr="00E30141" w:rsidRDefault="00C84FC5" w:rsidP="00830E33">
      <w:r w:rsidRPr="00E30141">
        <w:t xml:space="preserve">Prva zaslonska maska nam prikazuje stran, ki je uporabniku </w:t>
      </w:r>
      <w:r w:rsidR="007B059C" w:rsidRPr="00E30141">
        <w:t>prikazana ob vstopu na spletno stran. Tu lahko uporablja filtre(desno spodaj), da prikaže različne vrste divjih odlagališč, lahko se prijavi ali registrira, če si želi dodati oziroma prijaviti novo divje odlagališče. Zemljevid seveda lahko premika, približa in oddalji po želji. Prav tako lahko klikne na eno od lokacij na zemljevidu, za prikaz podrobnosti o izbranem divjem odlagališču. Ob registraciji in prijavo je na voljo tudi gumb za pomoč, ki pa prikaže podrobna navodila, kako prijaviti novo divje odlagališče.</w:t>
      </w:r>
    </w:p>
    <w:p w14:paraId="09C8101C" w14:textId="70A49169" w:rsidR="00492D32" w:rsidRPr="00E30141" w:rsidRDefault="00492D32" w:rsidP="00492D32">
      <w:pPr>
        <w:pStyle w:val="Napis"/>
        <w:keepNext/>
        <w:jc w:val="center"/>
        <w:rPr>
          <w:b/>
          <w:bCs/>
          <w:i w:val="0"/>
          <w:iCs w:val="0"/>
          <w:sz w:val="22"/>
          <w:szCs w:val="22"/>
        </w:rPr>
      </w:pPr>
      <w:bookmarkStart w:id="23" w:name="_Toc146978280"/>
      <w:r w:rsidRPr="00E30141">
        <w:rPr>
          <w:b/>
          <w:bCs/>
          <w:i w:val="0"/>
          <w:iCs w:val="0"/>
          <w:sz w:val="22"/>
          <w:szCs w:val="22"/>
        </w:rPr>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4</w:t>
      </w:r>
      <w:r w:rsidR="006B2148">
        <w:rPr>
          <w:b/>
          <w:bCs/>
          <w:i w:val="0"/>
          <w:iCs w:val="0"/>
          <w:sz w:val="22"/>
          <w:szCs w:val="22"/>
        </w:rPr>
        <w:fldChar w:fldCharType="end"/>
      </w:r>
      <w:r w:rsidRPr="00E30141">
        <w:rPr>
          <w:b/>
          <w:bCs/>
          <w:i w:val="0"/>
          <w:iCs w:val="0"/>
          <w:sz w:val="22"/>
          <w:szCs w:val="22"/>
        </w:rPr>
        <w:t>: Zaslonska maska-prikaz podatkov o izbranem divjem odlagališču</w:t>
      </w:r>
      <w:bookmarkEnd w:id="23"/>
    </w:p>
    <w:p w14:paraId="6C90374A" w14:textId="65D08AEC" w:rsidR="00830E33" w:rsidRPr="00E30141" w:rsidRDefault="00830E33" w:rsidP="00830E33">
      <w:r w:rsidRPr="00E30141">
        <w:rPr>
          <w:noProof/>
        </w:rPr>
        <w:drawing>
          <wp:inline distT="0" distB="0" distL="0" distR="0" wp14:anchorId="0C6E75E6" wp14:editId="6127401E">
            <wp:extent cx="5760720" cy="3240405"/>
            <wp:effectExtent l="0" t="0" r="0" b="0"/>
            <wp:docPr id="555844031" name="Slika 3" descr="Slika, ki vsebuje besede besedilo, zemljevid, posnetek zaslona,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4031" name="Slika 3" descr="Slika, ki vsebuje besede besedilo, zemljevid, posnetek zaslona, atlas&#10;&#10;Opis je samodejno ustvarje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48B1500" w14:textId="6F05B745" w:rsidR="004F6575" w:rsidRPr="00E30141" w:rsidRDefault="004F6575" w:rsidP="00830E33">
      <w:r w:rsidRPr="00E30141">
        <w:lastRenderedPageBreak/>
        <w:t>Na tej zaslonski maski pa je prikazan prikaz podatkov o izbranem odlagališču, uporabnik ima poleg prejšnjih možnosti tudi možnost povečave slik s klikom na le te. Prav tako lahko uporabnik poljubno izbira druga divja odlagališča na zemljevidu, brez zapiranja prikaza s podatki.</w:t>
      </w:r>
    </w:p>
    <w:p w14:paraId="50838858" w14:textId="618E9713" w:rsidR="00492D32" w:rsidRPr="00E30141" w:rsidRDefault="00492D32" w:rsidP="00492D32">
      <w:pPr>
        <w:pStyle w:val="Napis"/>
        <w:keepNext/>
        <w:jc w:val="center"/>
        <w:rPr>
          <w:b/>
          <w:bCs/>
          <w:i w:val="0"/>
          <w:iCs w:val="0"/>
          <w:sz w:val="22"/>
          <w:szCs w:val="22"/>
        </w:rPr>
      </w:pPr>
      <w:bookmarkStart w:id="24" w:name="_Toc146978281"/>
      <w:r w:rsidRPr="00E30141">
        <w:rPr>
          <w:b/>
          <w:bCs/>
          <w:i w:val="0"/>
          <w:iCs w:val="0"/>
          <w:sz w:val="22"/>
          <w:szCs w:val="22"/>
        </w:rPr>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5</w:t>
      </w:r>
      <w:r w:rsidR="006B2148">
        <w:rPr>
          <w:b/>
          <w:bCs/>
          <w:i w:val="0"/>
          <w:iCs w:val="0"/>
          <w:sz w:val="22"/>
          <w:szCs w:val="22"/>
        </w:rPr>
        <w:fldChar w:fldCharType="end"/>
      </w:r>
      <w:r w:rsidRPr="00E30141">
        <w:rPr>
          <w:b/>
          <w:bCs/>
          <w:i w:val="0"/>
          <w:iCs w:val="0"/>
          <w:sz w:val="22"/>
          <w:szCs w:val="22"/>
        </w:rPr>
        <w:t>: Zaslonska maska-prijava uporabnika v sistem</w:t>
      </w:r>
      <w:bookmarkEnd w:id="24"/>
    </w:p>
    <w:p w14:paraId="450188C9" w14:textId="1E376C79" w:rsidR="00921671" w:rsidRPr="00E30141" w:rsidRDefault="00921671" w:rsidP="00830E33">
      <w:r w:rsidRPr="00E30141">
        <w:rPr>
          <w:noProof/>
        </w:rPr>
        <w:drawing>
          <wp:inline distT="0" distB="0" distL="0" distR="0" wp14:anchorId="4F490F2F" wp14:editId="27C4E4B0">
            <wp:extent cx="5760720" cy="3240405"/>
            <wp:effectExtent l="0" t="0" r="0" b="0"/>
            <wp:docPr id="255802272" name="Slika 5" descr="Slika, ki vsebuje besede besedilo, posnetek zaslona, diagram, zemljevid&#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2272" name="Slika 5" descr="Slika, ki vsebuje besede besedilo, posnetek zaslona, diagram, zemljevid&#10;&#10;Opis je samodejno ustvarje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63E90F2" w14:textId="1DBDEE50" w:rsidR="004F6575" w:rsidRPr="00E30141" w:rsidRDefault="004F6575" w:rsidP="00830E33">
      <w:r w:rsidRPr="00E30141">
        <w:t>Na tej zaslonski maski pa se je uporabnik po ogledu informacij o izbranih odlagališčih odločil za prijavo v sistem. Po kliku na gumb prijava se mu je prikazalo pojavno okno, v katerega mora vnesti podatke za prijavo. Prijavo lahko prekliče ali pa pritisne gumb potrdi, z vnesenimi podatki, če so podatki pravilni, ga bo sistem prijavil v sistem, v nasprotnem primeru pa bo uporabnik obveščen o napaki.</w:t>
      </w:r>
    </w:p>
    <w:p w14:paraId="01AF878A" w14:textId="63C8634E" w:rsidR="003E7495" w:rsidRPr="00E30141" w:rsidRDefault="003E7495" w:rsidP="003E7495">
      <w:pPr>
        <w:pStyle w:val="Naslov1"/>
      </w:pPr>
      <w:bookmarkStart w:id="25" w:name="_Toc146978260"/>
      <w:r w:rsidRPr="00E30141">
        <w:t>5 ZASNOVA INFORMACIJSKE REŠITVE ZA PROCES PRIJAVE DIVJEGA ODLAGALIŠČA</w:t>
      </w:r>
      <w:bookmarkEnd w:id="25"/>
      <w:r w:rsidRPr="00E30141">
        <w:t xml:space="preserve"> </w:t>
      </w:r>
    </w:p>
    <w:p w14:paraId="1249E6E8" w14:textId="540B4BD5" w:rsidR="0023303F" w:rsidRPr="00E30141" w:rsidRDefault="0023303F" w:rsidP="0023303F">
      <w:r w:rsidRPr="00E30141">
        <w:t xml:space="preserve">V tem poglavju bo procesni model, ki nam prikazuje celotni potek prijave divjega odlagališča v novem sistemu in </w:t>
      </w:r>
      <w:r w:rsidR="00EB65F7" w:rsidRPr="00E30141">
        <w:t xml:space="preserve">obrazložitev izbire orodij, jezikov in sistemov za izdelavo </w:t>
      </w:r>
      <w:r w:rsidR="00A9504B" w:rsidRPr="00E30141">
        <w:t>informacijske</w:t>
      </w:r>
      <w:r w:rsidR="00EB65F7" w:rsidRPr="00E30141">
        <w:t xml:space="preserve"> rešitve</w:t>
      </w:r>
    </w:p>
    <w:p w14:paraId="4078AF67" w14:textId="160957DA" w:rsidR="003E7495" w:rsidRPr="00E30141" w:rsidRDefault="00117FA7" w:rsidP="00117FA7">
      <w:pPr>
        <w:pStyle w:val="Naslov2"/>
        <w:rPr>
          <w:bCs/>
        </w:rPr>
      </w:pPr>
      <w:bookmarkStart w:id="26" w:name="_Toc146978261"/>
      <w:r w:rsidRPr="00E30141">
        <w:rPr>
          <w:bCs/>
        </w:rPr>
        <w:lastRenderedPageBreak/>
        <w:t>5.1</w:t>
      </w:r>
      <w:r w:rsidR="00EB65F7" w:rsidRPr="00E30141">
        <w:rPr>
          <w:bCs/>
        </w:rPr>
        <w:t xml:space="preserve"> </w:t>
      </w:r>
      <w:r w:rsidRPr="00E30141">
        <w:rPr>
          <w:bCs/>
        </w:rPr>
        <w:t>PROCESNI MODEL PRIJAVE DIVJEGA ODLAGALIŠČA V NOVEM SISTEMU</w:t>
      </w:r>
      <w:bookmarkEnd w:id="26"/>
    </w:p>
    <w:p w14:paraId="4CD5D435" w14:textId="1673F144" w:rsidR="00FD03B2" w:rsidRPr="00E30141" w:rsidRDefault="00FD03B2" w:rsidP="00117FA7">
      <w:r w:rsidRPr="00E30141">
        <w:t xml:space="preserve">Procesni model je ustvarjen z uporabo programa </w:t>
      </w:r>
      <w:proofErr w:type="spellStart"/>
      <w:r w:rsidRPr="00E30141">
        <w:t>Bizagi</w:t>
      </w:r>
      <w:proofErr w:type="spellEnd"/>
      <w:r w:rsidRPr="00E30141">
        <w:t xml:space="preserve"> </w:t>
      </w:r>
      <w:proofErr w:type="spellStart"/>
      <w:r w:rsidRPr="00E30141">
        <w:t>Modeler</w:t>
      </w:r>
      <w:proofErr w:type="spellEnd"/>
      <w:r w:rsidRPr="00E30141">
        <w:t>, ki uporablja standardizirano notacijo BPMN 2.0 in je splošno razumljiv med strokovnjaki. Model ima nekaj posebnosti in sicer:</w:t>
      </w:r>
    </w:p>
    <w:p w14:paraId="15A8E551" w14:textId="7CD642DC" w:rsidR="00FD03B2" w:rsidRPr="00E30141" w:rsidRDefault="00FD03B2" w:rsidP="00FD03B2">
      <w:pPr>
        <w:pStyle w:val="Odstavekseznama"/>
        <w:numPr>
          <w:ilvl w:val="0"/>
          <w:numId w:val="33"/>
        </w:numPr>
      </w:pPr>
      <w:r w:rsidRPr="00E30141">
        <w:t>Organizacijske enote predstavljajo vloge uporabnika v sistemu(gost in registriran uporabnik sta v procesu prijave odlagališča enaka oseba, imata samo drugo vlogo).</w:t>
      </w:r>
    </w:p>
    <w:p w14:paraId="14047D79" w14:textId="6D75270C" w:rsidR="00FD03B2" w:rsidRPr="00E30141" w:rsidRDefault="00FD03B2" w:rsidP="00FD03B2">
      <w:pPr>
        <w:pStyle w:val="Odstavekseznama"/>
        <w:numPr>
          <w:ilvl w:val="0"/>
          <w:numId w:val="33"/>
        </w:numPr>
      </w:pPr>
      <w:r w:rsidRPr="00E30141">
        <w:t>Splošne aktivnosti(tiste, ki niso označene) so tiste, ki jih uporabnik izvaja ročno</w:t>
      </w:r>
    </w:p>
    <w:p w14:paraId="001E2B62" w14:textId="3DCF7231" w:rsidR="00E5492D" w:rsidRPr="00E30141" w:rsidRDefault="00E5492D" w:rsidP="00E5492D">
      <w:pPr>
        <w:pStyle w:val="Napis"/>
        <w:keepNext/>
        <w:jc w:val="center"/>
        <w:rPr>
          <w:b/>
          <w:bCs/>
          <w:i w:val="0"/>
          <w:iCs w:val="0"/>
          <w:sz w:val="22"/>
          <w:szCs w:val="22"/>
        </w:rPr>
      </w:pPr>
      <w:bookmarkStart w:id="27" w:name="_Toc146978291"/>
      <w:r w:rsidRPr="00E30141">
        <w:rPr>
          <w:b/>
          <w:bCs/>
          <w:i w:val="0"/>
          <w:iCs w:val="0"/>
          <w:sz w:val="22"/>
          <w:szCs w:val="22"/>
        </w:rPr>
        <w:t xml:space="preserve">Tabela </w:t>
      </w:r>
      <w:r w:rsidRPr="00E30141">
        <w:rPr>
          <w:b/>
          <w:bCs/>
          <w:i w:val="0"/>
          <w:iCs w:val="0"/>
          <w:sz w:val="22"/>
          <w:szCs w:val="22"/>
        </w:rPr>
        <w:fldChar w:fldCharType="begin"/>
      </w:r>
      <w:r w:rsidRPr="00E30141">
        <w:rPr>
          <w:b/>
          <w:bCs/>
          <w:i w:val="0"/>
          <w:iCs w:val="0"/>
          <w:sz w:val="22"/>
          <w:szCs w:val="22"/>
        </w:rPr>
        <w:instrText xml:space="preserve"> SEQ Tabela \* ARABIC </w:instrText>
      </w:r>
      <w:r w:rsidRPr="00E30141">
        <w:rPr>
          <w:b/>
          <w:bCs/>
          <w:i w:val="0"/>
          <w:iCs w:val="0"/>
          <w:sz w:val="22"/>
          <w:szCs w:val="22"/>
        </w:rPr>
        <w:fldChar w:fldCharType="separate"/>
      </w:r>
      <w:r w:rsidRPr="00E30141">
        <w:rPr>
          <w:b/>
          <w:bCs/>
          <w:i w:val="0"/>
          <w:iCs w:val="0"/>
          <w:sz w:val="22"/>
          <w:szCs w:val="22"/>
        </w:rPr>
        <w:t>1</w:t>
      </w:r>
      <w:r w:rsidRPr="00E30141">
        <w:rPr>
          <w:b/>
          <w:bCs/>
          <w:i w:val="0"/>
          <w:iCs w:val="0"/>
          <w:sz w:val="22"/>
          <w:szCs w:val="22"/>
        </w:rPr>
        <w:fldChar w:fldCharType="end"/>
      </w:r>
      <w:r w:rsidRPr="00E30141">
        <w:rPr>
          <w:b/>
          <w:bCs/>
          <w:i w:val="0"/>
          <w:iCs w:val="0"/>
          <w:sz w:val="22"/>
          <w:szCs w:val="22"/>
        </w:rPr>
        <w:t>: legenda simbolov</w:t>
      </w:r>
      <w:r w:rsidR="00575FDE" w:rsidRPr="00E30141">
        <w:rPr>
          <w:b/>
          <w:bCs/>
          <w:i w:val="0"/>
          <w:iCs w:val="0"/>
          <w:sz w:val="22"/>
          <w:szCs w:val="22"/>
        </w:rPr>
        <w:t xml:space="preserve"> procesnega modela</w:t>
      </w:r>
      <w:bookmarkEnd w:id="27"/>
    </w:p>
    <w:tbl>
      <w:tblPr>
        <w:tblStyle w:val="Tabelamre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253"/>
        <w:gridCol w:w="2268"/>
      </w:tblGrid>
      <w:tr w:rsidR="00FD03B2" w:rsidRPr="00E30141" w14:paraId="427FC7DF" w14:textId="77777777" w:rsidTr="00270CC0">
        <w:trPr>
          <w:trHeight w:val="458"/>
          <w:jc w:val="center"/>
        </w:trPr>
        <w:tc>
          <w:tcPr>
            <w:tcW w:w="4253" w:type="dxa"/>
            <w:vAlign w:val="center"/>
          </w:tcPr>
          <w:p w14:paraId="13B79D91" w14:textId="225AFBCB" w:rsidR="00FD03B2" w:rsidRPr="00E30141" w:rsidRDefault="00FD03B2" w:rsidP="00FD03B2">
            <w:r w:rsidRPr="00E30141">
              <w:t>Začetni dogodek</w:t>
            </w:r>
          </w:p>
        </w:tc>
        <w:tc>
          <w:tcPr>
            <w:tcW w:w="2268" w:type="dxa"/>
            <w:vAlign w:val="center"/>
          </w:tcPr>
          <w:p w14:paraId="062487F0" w14:textId="1A60A559" w:rsidR="00FD03B2" w:rsidRPr="00E30141" w:rsidRDefault="00C37860" w:rsidP="00523373">
            <w:pPr>
              <w:spacing w:before="120" w:after="120"/>
              <w:jc w:val="center"/>
            </w:pPr>
            <w:r w:rsidRPr="00E30141">
              <w:rPr>
                <w:noProof/>
              </w:rPr>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rsidRPr="00E30141" w14:paraId="3D26B931" w14:textId="77777777" w:rsidTr="00270CC0">
        <w:trPr>
          <w:trHeight w:val="458"/>
          <w:jc w:val="center"/>
        </w:trPr>
        <w:tc>
          <w:tcPr>
            <w:tcW w:w="4253" w:type="dxa"/>
            <w:vAlign w:val="center"/>
          </w:tcPr>
          <w:p w14:paraId="3B238D01" w14:textId="48083F4C" w:rsidR="00FD03B2" w:rsidRPr="00E30141" w:rsidRDefault="00BC2AF2" w:rsidP="00FD03B2">
            <w:r w:rsidRPr="00E30141">
              <w:t>Končni dogodek</w:t>
            </w:r>
          </w:p>
        </w:tc>
        <w:tc>
          <w:tcPr>
            <w:tcW w:w="2268" w:type="dxa"/>
            <w:vAlign w:val="center"/>
          </w:tcPr>
          <w:p w14:paraId="5DE534C8" w14:textId="5C0DC714" w:rsidR="00FD03B2" w:rsidRPr="00E30141" w:rsidRDefault="00C37860" w:rsidP="00523373">
            <w:pPr>
              <w:spacing w:before="120" w:after="120"/>
              <w:jc w:val="center"/>
            </w:pPr>
            <w:r w:rsidRPr="00E30141">
              <w:rPr>
                <w:noProof/>
              </w:rPr>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rsidRPr="00E30141" w14:paraId="1BEA4B62" w14:textId="77777777" w:rsidTr="00270CC0">
        <w:trPr>
          <w:trHeight w:val="459"/>
          <w:jc w:val="center"/>
        </w:trPr>
        <w:tc>
          <w:tcPr>
            <w:tcW w:w="4253" w:type="dxa"/>
            <w:vAlign w:val="center"/>
          </w:tcPr>
          <w:p w14:paraId="119B7328" w14:textId="319CE8A3" w:rsidR="00FD03B2" w:rsidRPr="00E30141" w:rsidRDefault="00BC2AF2" w:rsidP="00FD03B2">
            <w:r w:rsidRPr="00E30141">
              <w:t>Odločitev ali razvejišče</w:t>
            </w:r>
          </w:p>
        </w:tc>
        <w:tc>
          <w:tcPr>
            <w:tcW w:w="2268" w:type="dxa"/>
            <w:vAlign w:val="center"/>
          </w:tcPr>
          <w:p w14:paraId="139D7DA8" w14:textId="55B558D4" w:rsidR="00FD03B2" w:rsidRPr="00E30141" w:rsidRDefault="00C37860" w:rsidP="00523373">
            <w:pPr>
              <w:spacing w:before="120" w:after="120"/>
              <w:jc w:val="center"/>
            </w:pPr>
            <w:r w:rsidRPr="00E30141">
              <w:rPr>
                <w:noProof/>
              </w:rPr>
              <w:drawing>
                <wp:inline distT="0" distB="0" distL="0" distR="0" wp14:anchorId="5BA86962" wp14:editId="07C713A2">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rsidRPr="00E30141" w14:paraId="6BC81035" w14:textId="77777777" w:rsidTr="00270CC0">
        <w:trPr>
          <w:trHeight w:val="458"/>
          <w:jc w:val="center"/>
        </w:trPr>
        <w:tc>
          <w:tcPr>
            <w:tcW w:w="4253" w:type="dxa"/>
            <w:vAlign w:val="center"/>
          </w:tcPr>
          <w:p w14:paraId="065AAEAB" w14:textId="092866E3" w:rsidR="00FD03B2" w:rsidRPr="00E30141" w:rsidRDefault="00BC2AF2" w:rsidP="00FD03B2">
            <w:r w:rsidRPr="00E30141">
              <w:t>Splošna aktivnost</w:t>
            </w:r>
          </w:p>
        </w:tc>
        <w:tc>
          <w:tcPr>
            <w:tcW w:w="2268" w:type="dxa"/>
            <w:vAlign w:val="center"/>
          </w:tcPr>
          <w:p w14:paraId="5FEB9536" w14:textId="54453166" w:rsidR="00FD03B2" w:rsidRPr="00E30141" w:rsidRDefault="00523373" w:rsidP="00523373">
            <w:pPr>
              <w:spacing w:before="120" w:after="120"/>
              <w:jc w:val="center"/>
            </w:pPr>
            <w:r w:rsidRPr="00E30141">
              <w:rPr>
                <w:noProof/>
              </w:rPr>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rsidRPr="00E30141" w14:paraId="0EFE99E1" w14:textId="77777777" w:rsidTr="00270CC0">
        <w:trPr>
          <w:trHeight w:val="458"/>
          <w:jc w:val="center"/>
        </w:trPr>
        <w:tc>
          <w:tcPr>
            <w:tcW w:w="4253" w:type="dxa"/>
            <w:vAlign w:val="center"/>
          </w:tcPr>
          <w:p w14:paraId="7522A80D" w14:textId="60AC7D06" w:rsidR="00FD03B2" w:rsidRPr="00E30141" w:rsidRDefault="00BC2AF2" w:rsidP="00FD03B2">
            <w:r w:rsidRPr="00E30141">
              <w:t>Atomizirana aktivnost s pomočjo informacijskega sistema</w:t>
            </w:r>
          </w:p>
        </w:tc>
        <w:tc>
          <w:tcPr>
            <w:tcW w:w="2268" w:type="dxa"/>
            <w:vAlign w:val="center"/>
          </w:tcPr>
          <w:p w14:paraId="4D960304" w14:textId="24EDBB14" w:rsidR="00FD03B2" w:rsidRPr="00E30141" w:rsidRDefault="00523373" w:rsidP="00523373">
            <w:pPr>
              <w:spacing w:before="120" w:after="120"/>
              <w:jc w:val="center"/>
            </w:pPr>
            <w:r w:rsidRPr="00E30141">
              <w:rPr>
                <w:noProof/>
              </w:rPr>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rsidRPr="00E30141" w14:paraId="2B02B13E" w14:textId="77777777" w:rsidTr="00270CC0">
        <w:trPr>
          <w:trHeight w:val="446"/>
          <w:jc w:val="center"/>
        </w:trPr>
        <w:tc>
          <w:tcPr>
            <w:tcW w:w="4253" w:type="dxa"/>
            <w:vAlign w:val="center"/>
          </w:tcPr>
          <w:p w14:paraId="58621604" w14:textId="525C934F" w:rsidR="00FD03B2" w:rsidRPr="00E30141" w:rsidRDefault="00BC2AF2" w:rsidP="00FD03B2">
            <w:r w:rsidRPr="00E30141">
              <w:t>Potek izvajanja</w:t>
            </w:r>
          </w:p>
        </w:tc>
        <w:tc>
          <w:tcPr>
            <w:tcW w:w="2268" w:type="dxa"/>
            <w:vAlign w:val="center"/>
          </w:tcPr>
          <w:p w14:paraId="45F38A05" w14:textId="13DC1287" w:rsidR="00FD03B2" w:rsidRPr="00E30141" w:rsidRDefault="00523373" w:rsidP="00523373">
            <w:pPr>
              <w:spacing w:before="120" w:after="120"/>
              <w:jc w:val="center"/>
            </w:pPr>
            <w:r w:rsidRPr="00E30141">
              <w:rPr>
                <w:noProof/>
              </w:rPr>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1D1201BE" w:rsidR="00E5492D" w:rsidRPr="00E30141" w:rsidRDefault="00E5492D" w:rsidP="00E5492D">
      <w:pPr>
        <w:pStyle w:val="Napis"/>
        <w:keepNext/>
        <w:jc w:val="center"/>
        <w:rPr>
          <w:b/>
          <w:bCs/>
          <w:i w:val="0"/>
          <w:iCs w:val="0"/>
          <w:sz w:val="22"/>
          <w:szCs w:val="22"/>
        </w:rPr>
      </w:pPr>
      <w:bookmarkStart w:id="28" w:name="_Toc146978282"/>
      <w:r w:rsidRPr="00E30141">
        <w:rPr>
          <w:b/>
          <w:bCs/>
          <w:i w:val="0"/>
          <w:iCs w:val="0"/>
          <w:sz w:val="22"/>
          <w:szCs w:val="22"/>
        </w:rPr>
        <w:lastRenderedPageBreak/>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6</w:t>
      </w:r>
      <w:r w:rsidR="006B2148">
        <w:rPr>
          <w:b/>
          <w:bCs/>
          <w:i w:val="0"/>
          <w:iCs w:val="0"/>
          <w:sz w:val="22"/>
          <w:szCs w:val="22"/>
        </w:rPr>
        <w:fldChar w:fldCharType="end"/>
      </w:r>
      <w:r w:rsidRPr="00E30141">
        <w:rPr>
          <w:b/>
          <w:bCs/>
          <w:i w:val="0"/>
          <w:iCs w:val="0"/>
          <w:sz w:val="22"/>
          <w:szCs w:val="22"/>
        </w:rPr>
        <w:t xml:space="preserve">: </w:t>
      </w:r>
      <w:r w:rsidR="008F5C29" w:rsidRPr="00E30141">
        <w:rPr>
          <w:b/>
          <w:bCs/>
          <w:i w:val="0"/>
          <w:iCs w:val="0"/>
          <w:sz w:val="22"/>
          <w:szCs w:val="22"/>
        </w:rPr>
        <w:t>C</w:t>
      </w:r>
      <w:r w:rsidRPr="00E30141">
        <w:rPr>
          <w:b/>
          <w:bCs/>
          <w:i w:val="0"/>
          <w:iCs w:val="0"/>
          <w:sz w:val="22"/>
          <w:szCs w:val="22"/>
        </w:rPr>
        <w:t xml:space="preserve">eloten proces prijave divjega </w:t>
      </w:r>
      <w:r w:rsidR="00241E61" w:rsidRPr="00E30141">
        <w:rPr>
          <w:b/>
          <w:bCs/>
          <w:i w:val="0"/>
          <w:iCs w:val="0"/>
          <w:sz w:val="22"/>
          <w:szCs w:val="22"/>
        </w:rPr>
        <w:t>odlagališča</w:t>
      </w:r>
      <w:bookmarkEnd w:id="28"/>
    </w:p>
    <w:p w14:paraId="25F94A72" w14:textId="457E3331" w:rsidR="00FD03B2" w:rsidRPr="00E30141" w:rsidRDefault="00E5492D" w:rsidP="00FD03B2">
      <w:pPr>
        <w:ind w:left="360"/>
      </w:pPr>
      <w:r w:rsidRPr="00E30141">
        <w:rPr>
          <w:noProof/>
        </w:rPr>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E30141" w:rsidRDefault="00FD03B2" w:rsidP="00117FA7"/>
    <w:p w14:paraId="2A2302AA" w14:textId="7F40306A" w:rsidR="00117FA7" w:rsidRPr="00E30141" w:rsidRDefault="00117FA7" w:rsidP="00117FA7">
      <w:pPr>
        <w:pStyle w:val="Naslov2"/>
      </w:pPr>
      <w:bookmarkStart w:id="29" w:name="_Toc146978262"/>
      <w:r w:rsidRPr="00E30141">
        <w:rPr>
          <w:bCs/>
        </w:rPr>
        <w:t>5.2</w:t>
      </w:r>
      <w:r w:rsidRPr="00E30141">
        <w:t xml:space="preserve"> </w:t>
      </w:r>
      <w:r w:rsidR="0031116F" w:rsidRPr="00E30141">
        <w:t>PODATKOVNA BAZA</w:t>
      </w:r>
      <w:bookmarkEnd w:id="29"/>
      <w:r w:rsidR="0031116F" w:rsidRPr="00E30141">
        <w:t xml:space="preserve"> </w:t>
      </w:r>
    </w:p>
    <w:p w14:paraId="3228C62A" w14:textId="0CD3F81D" w:rsidR="0031116F" w:rsidRPr="00E30141" w:rsidRDefault="00863C81" w:rsidP="0031116F">
      <w:r w:rsidRPr="00E30141">
        <w:t xml:space="preserve">Za podatkovno bazo sem izbral </w:t>
      </w:r>
      <w:proofErr w:type="spellStart"/>
      <w:r w:rsidRPr="00E30141">
        <w:t>PostgreSQL</w:t>
      </w:r>
      <w:proofErr w:type="spellEnd"/>
      <w:r w:rsidRPr="00E30141">
        <w:t xml:space="preserve"> </w:t>
      </w:r>
      <w:r w:rsidR="0031116F" w:rsidRPr="00E30141">
        <w:t xml:space="preserve"> iz več razlogov.</w:t>
      </w:r>
      <w:r w:rsidRPr="00E30141">
        <w:t xml:space="preserve"> </w:t>
      </w:r>
      <w:proofErr w:type="spellStart"/>
      <w:r w:rsidRPr="00E30141">
        <w:t>PostgreSQL</w:t>
      </w:r>
      <w:proofErr w:type="spellEnd"/>
      <w:r w:rsidR="0031116F" w:rsidRPr="00E30141">
        <w:t xml:space="preserve"> je zmogljiva, odprtokodna relacijska podatkovna baza, ki ponuja širok nabor funkcionalnosti za upravljanje in poizvedovanje podatkov. Podpira kompleksne poizvedbe, indeksiranje ter transakcijsko in večuporabniško delovanje, kar je ključno pri obdelavi in analizi geografskih podatkov.</w:t>
      </w:r>
    </w:p>
    <w:p w14:paraId="7DDFC152" w14:textId="5C9B2466" w:rsidR="0031116F" w:rsidRPr="00E30141" w:rsidRDefault="00863C81" w:rsidP="0031116F">
      <w:r w:rsidRPr="00E30141">
        <w:lastRenderedPageBreak/>
        <w:t>I</w:t>
      </w:r>
      <w:r w:rsidR="0031116F" w:rsidRPr="00E30141">
        <w:t xml:space="preserve">ma vgrajeno podporo za geografske podatke prek paketa </w:t>
      </w:r>
      <w:proofErr w:type="spellStart"/>
      <w:r w:rsidR="0031116F" w:rsidRPr="00E30141">
        <w:t>PostGIS</w:t>
      </w:r>
      <w:proofErr w:type="spellEnd"/>
      <w:r w:rsidR="0031116F" w:rsidRPr="00E30141">
        <w:t xml:space="preserve">. </w:t>
      </w:r>
      <w:r w:rsidRPr="00E30141">
        <w:t xml:space="preserve">Ta pa </w:t>
      </w:r>
      <w:r w:rsidR="0031116F" w:rsidRPr="00E30141">
        <w:t xml:space="preserve">je razširitev za </w:t>
      </w:r>
      <w:proofErr w:type="spellStart"/>
      <w:r w:rsidR="0031116F" w:rsidRPr="00E30141">
        <w:t>PostgreSQL</w:t>
      </w:r>
      <w:proofErr w:type="spellEnd"/>
      <w:r w:rsidR="0031116F" w:rsidRPr="00E30141">
        <w:t>, ki omogoča upravljanje in analizo geografskih podatkov, vključno z vektorji in rast</w:t>
      </w:r>
      <w:r w:rsidR="00402DB4" w:rsidRPr="00E30141">
        <w:t>ri</w:t>
      </w:r>
      <w:r w:rsidR="0031116F" w:rsidRPr="00E30141">
        <w:t xml:space="preserve">. </w:t>
      </w:r>
      <w:proofErr w:type="spellStart"/>
      <w:r w:rsidR="0031116F" w:rsidRPr="00E30141">
        <w:t>PostGIS</w:t>
      </w:r>
      <w:proofErr w:type="spellEnd"/>
      <w:r w:rsidR="0031116F" w:rsidRPr="00E30141">
        <w:t xml:space="preserve"> dodaja podporo za geografske objekte in omogoča izvajanje prostorskih poizvedb ter analiz nad temi podatki. </w:t>
      </w:r>
      <w:r w:rsidRPr="00E30141">
        <w:t xml:space="preserve">Z njem </w:t>
      </w:r>
      <w:r w:rsidR="0031116F" w:rsidRPr="00E30141">
        <w:t>lahko izvaja</w:t>
      </w:r>
      <w:r w:rsidRPr="00E30141">
        <w:t>mo</w:t>
      </w:r>
      <w:r w:rsidR="0031116F" w:rsidRPr="00E30141">
        <w:t xml:space="preserve"> operacije, kot so presečišča, združevanja, </w:t>
      </w:r>
      <w:r w:rsidRPr="00E30141">
        <w:t>ločitven območja</w:t>
      </w:r>
      <w:r w:rsidR="0031116F" w:rsidRPr="00E30141">
        <w:t>, analiza bližine in veliko več.</w:t>
      </w:r>
    </w:p>
    <w:p w14:paraId="3907F429" w14:textId="77C95D5D" w:rsidR="0031116F" w:rsidRPr="00E30141" w:rsidRDefault="0031116F" w:rsidP="0031116F">
      <w:proofErr w:type="spellStart"/>
      <w:r w:rsidRPr="00E30141">
        <w:t>PostGIS</w:t>
      </w:r>
      <w:proofErr w:type="spellEnd"/>
      <w:r w:rsidRPr="00E30141">
        <w:t xml:space="preserve"> ponuja </w:t>
      </w:r>
      <w:r w:rsidR="00863C81" w:rsidRPr="00E30141">
        <w:t xml:space="preserve">tudi </w:t>
      </w:r>
      <w:r w:rsidRPr="00E30141">
        <w:t>različne funkcije in operacije za obdelavo in analizo prostorskih podatkov, kot so izračun razdalj, iskanje najbližjih objektov, določanje površine in obsega, preoblikovanje koordinatnih sistemov ter interakcija z drugimi geografskimi podatki. Prav tako podpira uvoz in izvoz standardnih geografskih formatov, kar olajšuje izmenjavo podatkov med različnimi sistemskimi orodji.</w:t>
      </w:r>
    </w:p>
    <w:p w14:paraId="30913BD8" w14:textId="387A3F64" w:rsidR="0031116F" w:rsidRPr="00E30141" w:rsidRDefault="0031116F" w:rsidP="0031116F">
      <w:proofErr w:type="spellStart"/>
      <w:r w:rsidRPr="00E30141">
        <w:t>PostgreSQL</w:t>
      </w:r>
      <w:proofErr w:type="spellEnd"/>
      <w:r w:rsidRPr="00E30141">
        <w:t xml:space="preserve"> s </w:t>
      </w:r>
      <w:proofErr w:type="spellStart"/>
      <w:r w:rsidRPr="00E30141">
        <w:t>PostGIS</w:t>
      </w:r>
      <w:proofErr w:type="spellEnd"/>
      <w:r w:rsidRPr="00E30141">
        <w:t>-om</w:t>
      </w:r>
      <w:r w:rsidR="00863C81" w:rsidRPr="00E30141">
        <w:t xml:space="preserve"> je</w:t>
      </w:r>
      <w:r w:rsidRPr="00E30141">
        <w:t xml:space="preserve"> dobra izbira za upravljanje, analizo in obdelavo geografskih podatkov. </w:t>
      </w:r>
      <w:r w:rsidR="00863C81" w:rsidRPr="00E30141">
        <w:t>Razvijalcem</w:t>
      </w:r>
      <w:r w:rsidRPr="00E30141">
        <w:t xml:space="preserve"> in analitikom</w:t>
      </w:r>
      <w:r w:rsidR="00863C81" w:rsidRPr="00E30141">
        <w:t xml:space="preserve"> omogoča</w:t>
      </w:r>
      <w:r w:rsidRPr="00E30141">
        <w:t>, da izkoristijo moč relacijske podatkovne baze in prostorskih operacij za reševanje kompleksnih izzivov v geografskem okolju.</w:t>
      </w:r>
    </w:p>
    <w:p w14:paraId="1D6DDAC6" w14:textId="77777777" w:rsidR="00A9504B" w:rsidRPr="00E30141" w:rsidRDefault="00EB65F7" w:rsidP="00EB65F7">
      <w:pPr>
        <w:pStyle w:val="Naslov2"/>
      </w:pPr>
      <w:bookmarkStart w:id="30" w:name="_Toc146978263"/>
      <w:r w:rsidRPr="00E30141">
        <w:rPr>
          <w:bCs/>
        </w:rPr>
        <w:t>5.3</w:t>
      </w:r>
      <w:r w:rsidRPr="00E30141">
        <w:t xml:space="preserve"> </w:t>
      </w:r>
      <w:r w:rsidR="00A9504B" w:rsidRPr="00E30141">
        <w:t>ANGULAR(</w:t>
      </w:r>
      <w:r w:rsidRPr="00E30141">
        <w:t>FRONTEND</w:t>
      </w:r>
      <w:r w:rsidR="00A9504B" w:rsidRPr="00E30141">
        <w:t>)</w:t>
      </w:r>
      <w:bookmarkEnd w:id="30"/>
    </w:p>
    <w:p w14:paraId="22FA6459" w14:textId="42C68CA9" w:rsidR="00A9504B" w:rsidRPr="00E30141" w:rsidRDefault="00A9504B" w:rsidP="00A9504B">
      <w:proofErr w:type="spellStart"/>
      <w:r w:rsidRPr="00E30141">
        <w:t>Angular</w:t>
      </w:r>
      <w:proofErr w:type="spellEnd"/>
      <w:r w:rsidRPr="00E30141">
        <w:t xml:space="preserve"> je ogrodje s katerim razvijamo </w:t>
      </w:r>
      <w:proofErr w:type="spellStart"/>
      <w:r w:rsidRPr="00E30141">
        <w:t>frontend</w:t>
      </w:r>
      <w:proofErr w:type="spellEnd"/>
      <w:r w:rsidRPr="00E30141">
        <w:t xml:space="preserve"> spletne aplikacije. Uporablja komponento arhitekturo, kar pomeni, da je aplikacija razdeljena na manjše in samostojne komponente. To nam omogoči boljšo organizacijo in ponovno uporabo kode. Komponente imajo svojo logiko in uporabniški vmesnik, kar olajša vzdrževanje in nadgrajevanje aplikacije.</w:t>
      </w:r>
    </w:p>
    <w:p w14:paraId="6AA5298D" w14:textId="10A44A11" w:rsidR="00A9504B" w:rsidRPr="00E30141" w:rsidRDefault="00A9504B" w:rsidP="00A9504B">
      <w:r w:rsidRPr="00E30141">
        <w:t>Ponuja nam tudi veliko orodij in funkcionalnosti, ki pomagajo pri razvoju aplikacije(</w:t>
      </w:r>
      <w:proofErr w:type="spellStart"/>
      <w:r w:rsidR="002F47CB" w:rsidRPr="00E30141">
        <w:t>Angular</w:t>
      </w:r>
      <w:proofErr w:type="spellEnd"/>
      <w:r w:rsidR="002F47CB" w:rsidRPr="00E30141">
        <w:t xml:space="preserve"> Material, </w:t>
      </w:r>
      <w:proofErr w:type="spellStart"/>
      <w:r w:rsidR="002F47CB" w:rsidRPr="00E30141">
        <w:t>Anuglar</w:t>
      </w:r>
      <w:proofErr w:type="spellEnd"/>
      <w:r w:rsidR="002F47CB" w:rsidRPr="00E30141">
        <w:t xml:space="preserve"> </w:t>
      </w:r>
      <w:proofErr w:type="spellStart"/>
      <w:r w:rsidR="002F47CB" w:rsidRPr="00E30141">
        <w:t>forms</w:t>
      </w:r>
      <w:proofErr w:type="spellEnd"/>
      <w:r w:rsidRPr="00E30141">
        <w:t>).</w:t>
      </w:r>
      <w:r w:rsidR="002F47CB" w:rsidRPr="00E30141">
        <w:t xml:space="preserve"> Ima močno podporo za testiranje, kar mi bo olajšalo testiranje aplikacije in pa veliko uporabnikov in razvijalec, kar olajša reševanje težav in iskanje rešitev med razvojem.</w:t>
      </w:r>
    </w:p>
    <w:p w14:paraId="1BF8BC6B" w14:textId="4340AAFC" w:rsidR="00A9504B" w:rsidRPr="00E30141" w:rsidRDefault="002F47CB" w:rsidP="00A9504B">
      <w:r w:rsidRPr="00E30141">
        <w:t xml:space="preserve">Podpira tudi razvoj </w:t>
      </w:r>
      <w:proofErr w:type="spellStart"/>
      <w:r w:rsidRPr="00E30141">
        <w:t>večplatformnih</w:t>
      </w:r>
      <w:proofErr w:type="spellEnd"/>
      <w:r w:rsidRPr="00E30141">
        <w:t xml:space="preserve"> aplikacij, kar pomeni možnost izvajanja aplikacije na strani strežnika in  na strani odjemalca, to pa posledično izboljša hitrost nalaganja aplikacije.</w:t>
      </w:r>
    </w:p>
    <w:p w14:paraId="754AE97A" w14:textId="6E7519DB" w:rsidR="00EB65F7" w:rsidRPr="00E30141" w:rsidRDefault="00EB65F7" w:rsidP="00EB65F7">
      <w:pPr>
        <w:pStyle w:val="Naslov2"/>
      </w:pPr>
      <w:bookmarkStart w:id="31" w:name="_Toc146978264"/>
      <w:r w:rsidRPr="00E30141">
        <w:rPr>
          <w:bCs/>
        </w:rPr>
        <w:t>5.4</w:t>
      </w:r>
      <w:r w:rsidRPr="00E30141">
        <w:t xml:space="preserve"> SPRING BOOT(BACKEND)</w:t>
      </w:r>
      <w:bookmarkEnd w:id="31"/>
    </w:p>
    <w:p w14:paraId="16C28EF3" w14:textId="1A20EF6A" w:rsidR="00EB65F7" w:rsidRPr="00E30141" w:rsidRDefault="00EB65F7" w:rsidP="00EB65F7">
      <w:proofErr w:type="spellStart"/>
      <w:r w:rsidRPr="00E30141">
        <w:t>Spring</w:t>
      </w:r>
      <w:proofErr w:type="spellEnd"/>
      <w:r w:rsidRPr="00E30141">
        <w:t xml:space="preserve"> </w:t>
      </w:r>
      <w:proofErr w:type="spellStart"/>
      <w:r w:rsidRPr="00E30141">
        <w:t>Boot</w:t>
      </w:r>
      <w:proofErr w:type="spellEnd"/>
      <w:r w:rsidRPr="00E30141">
        <w:t xml:space="preserve"> je ogrodje za razvoj </w:t>
      </w:r>
      <w:proofErr w:type="spellStart"/>
      <w:r w:rsidRPr="00E30141">
        <w:t>backend</w:t>
      </w:r>
      <w:proofErr w:type="spellEnd"/>
      <w:r w:rsidRPr="00E30141">
        <w:t>-a</w:t>
      </w:r>
      <w:r w:rsidR="00673FCF" w:rsidRPr="00E30141">
        <w:t xml:space="preserve">. Izbral sem ga </w:t>
      </w:r>
      <w:r w:rsidRPr="00E30141">
        <w:t>zaradi svoje enostavn</w:t>
      </w:r>
      <w:r w:rsidR="00673FCF" w:rsidRPr="00E30141">
        <w:t>e</w:t>
      </w:r>
      <w:r w:rsidRPr="00E30141">
        <w:t xml:space="preserve"> uporabe in hitrosti razvoja. Zagotavlja priročne privzete vrednosti in samodejno konfiguracijo, kar olajša začetek razvoja projekta. Sledi modularen pristop, kar omogoča razvijalcem, da izberejo samo tiste module in knjižnice, ki jih potrebujejo, kar poenostavlja konfiguracijo projekta in zmanjšuje nepotrebno kompleksnost.</w:t>
      </w:r>
    </w:p>
    <w:p w14:paraId="3C2B6AA9" w14:textId="1CC2B3ED" w:rsidR="00EB65F7" w:rsidRPr="00E30141" w:rsidRDefault="00673FCF" w:rsidP="00EB65F7">
      <w:r w:rsidRPr="00E30141">
        <w:lastRenderedPageBreak/>
        <w:t xml:space="preserve">Prav tako </w:t>
      </w:r>
      <w:r w:rsidR="00EB65F7" w:rsidRPr="00E30141">
        <w:t>avtomatsko konfigurira veliko aspektov projekta, kar zmanjšuje potrebo po ročnem konfiguriranju. Poleg tega ima obsežno skupnost razvijalcev, ki ponuja podporo, dokumentacijo in odgovore na vprašanja, kar olajšuje reševanje težav med razvojem.</w:t>
      </w:r>
    </w:p>
    <w:p w14:paraId="6582B6F9" w14:textId="7172A33C" w:rsidR="00EB65F7" w:rsidRPr="00E30141" w:rsidRDefault="00EB65F7" w:rsidP="00EB65F7">
      <w:proofErr w:type="spellStart"/>
      <w:r w:rsidRPr="00E30141">
        <w:t>Spring</w:t>
      </w:r>
      <w:proofErr w:type="spellEnd"/>
      <w:r w:rsidRPr="00E30141">
        <w:t xml:space="preserve"> </w:t>
      </w:r>
      <w:proofErr w:type="spellStart"/>
      <w:r w:rsidRPr="00E30141">
        <w:t>Boot</w:t>
      </w:r>
      <w:proofErr w:type="spellEnd"/>
      <w:r w:rsidRPr="00E30141">
        <w:t xml:space="preserve"> omogoča</w:t>
      </w:r>
      <w:r w:rsidR="00673FCF" w:rsidRPr="00E30141">
        <w:t xml:space="preserve"> </w:t>
      </w:r>
      <w:r w:rsidRPr="00E30141">
        <w:t xml:space="preserve">enostavno razvojno okolje za REST API-je. REST API-ji so priljubljen način za komunikacijo med </w:t>
      </w:r>
      <w:proofErr w:type="spellStart"/>
      <w:r w:rsidRPr="00E30141">
        <w:t>backend</w:t>
      </w:r>
      <w:proofErr w:type="spellEnd"/>
      <w:r w:rsidRPr="00E30141">
        <w:t xml:space="preserve">-om in </w:t>
      </w:r>
      <w:proofErr w:type="spellStart"/>
      <w:r w:rsidRPr="00E30141">
        <w:t>frontend</w:t>
      </w:r>
      <w:proofErr w:type="spellEnd"/>
      <w:r w:rsidRPr="00E30141">
        <w:t xml:space="preserve">-om prek standardnih HTTP metod, kot so GET, POST, PUT in DELETE. </w:t>
      </w:r>
      <w:r w:rsidR="00673FCF" w:rsidRPr="00E30141">
        <w:t>P</w:t>
      </w:r>
      <w:r w:rsidRPr="00E30141">
        <w:t xml:space="preserve">onuja </w:t>
      </w:r>
      <w:r w:rsidR="00673FCF" w:rsidRPr="00E30141">
        <w:t xml:space="preserve">tudi </w:t>
      </w:r>
      <w:r w:rsidRPr="00E30141">
        <w:t xml:space="preserve">integracijo za ustvarjanje </w:t>
      </w:r>
      <w:proofErr w:type="spellStart"/>
      <w:r w:rsidRPr="00E30141">
        <w:t>RESTful</w:t>
      </w:r>
      <w:proofErr w:type="spellEnd"/>
      <w:r w:rsidRPr="00E30141">
        <w:t xml:space="preserve"> storitev, kar olajša razvoj API-jev za komunikacijo s spletnimi aplikacijami</w:t>
      </w:r>
      <w:r w:rsidR="00673FCF" w:rsidRPr="00E30141">
        <w:t xml:space="preserve"> in pa </w:t>
      </w:r>
      <w:r w:rsidRPr="00E30141">
        <w:t xml:space="preserve"> integracijo s podatkovnimi bazami prek modula </w:t>
      </w:r>
      <w:proofErr w:type="spellStart"/>
      <w:r w:rsidRPr="00E30141">
        <w:t>Spring</w:t>
      </w:r>
      <w:proofErr w:type="spellEnd"/>
      <w:r w:rsidRPr="00E30141">
        <w:t xml:space="preserve"> Data JPA, kar omogoča enostavno upravljanje in izvajanje poizvedb nad podatkovno bazo.</w:t>
      </w:r>
    </w:p>
    <w:p w14:paraId="43BCC016" w14:textId="47E4253B" w:rsidR="0082152F" w:rsidRPr="00E30141" w:rsidRDefault="0082152F" w:rsidP="0082152F">
      <w:pPr>
        <w:pStyle w:val="Naslov1"/>
      </w:pPr>
      <w:bookmarkStart w:id="32" w:name="_Toc146978265"/>
      <w:r w:rsidRPr="00E30141">
        <w:t>6 RAZVOJ SPLETNE APLIKACIJE</w:t>
      </w:r>
      <w:bookmarkEnd w:id="32"/>
      <w:r w:rsidRPr="00E30141">
        <w:t xml:space="preserve"> </w:t>
      </w:r>
    </w:p>
    <w:p w14:paraId="6310154D" w14:textId="20F2F824" w:rsidR="0082152F" w:rsidRPr="00E30141" w:rsidRDefault="0082152F" w:rsidP="0082152F">
      <w:r w:rsidRPr="00E30141">
        <w:t>V tem poglavju bom predstavil potek razvoja spletne aplikacije in ključne elemente v kodi in sestavi spletne aplikacije.</w:t>
      </w:r>
    </w:p>
    <w:p w14:paraId="4AD0471A" w14:textId="21AABBE6" w:rsidR="0082152F" w:rsidRPr="00E30141" w:rsidRDefault="0082152F" w:rsidP="0082152F">
      <w:pPr>
        <w:pStyle w:val="Naslov2"/>
        <w:rPr>
          <w:bCs/>
        </w:rPr>
      </w:pPr>
      <w:bookmarkStart w:id="33" w:name="_Toc146978266"/>
      <w:r w:rsidRPr="00E30141">
        <w:rPr>
          <w:bCs/>
        </w:rPr>
        <w:t>6.1 PRIDOBITEV PODATKOV IN VZPOSTAVITEV PODATKOVNE BAZE</w:t>
      </w:r>
      <w:bookmarkEnd w:id="33"/>
    </w:p>
    <w:p w14:paraId="31C144D9" w14:textId="771A7F58" w:rsidR="00166C46" w:rsidRPr="00E30141" w:rsidRDefault="002903D0" w:rsidP="002903D0">
      <w:r w:rsidRPr="00E30141">
        <w:t>V pogovoru s neprofitno organizacijo Ekologi brez meja, ki trenutno upravljajo z največjo zbirko divjih odlagališč in podatkov o le teh v Sloveniji, sem izvedel da lahko od njih dobim izvožene podatke o iz njihovega registra in jih uporabim v svoji diplomski nalogi.</w:t>
      </w:r>
      <w:r w:rsidR="003D1D50" w:rsidRPr="00E30141">
        <w:t xml:space="preserve"> Podatke sem pridobil brez slik zaradi lažjega izvoza in sicer kot GPKG datoteko. </w:t>
      </w:r>
    </w:p>
    <w:p w14:paraId="64A57FE9" w14:textId="7F723564" w:rsidR="00166C46" w:rsidRPr="00E30141" w:rsidRDefault="00166C46" w:rsidP="002903D0">
      <w:r w:rsidRPr="00E30141">
        <w:t>Datoteka GPKG(</w:t>
      </w:r>
      <w:proofErr w:type="spellStart"/>
      <w:r w:rsidRPr="00E30141">
        <w:t>GeoPackage</w:t>
      </w:r>
      <w:proofErr w:type="spellEnd"/>
      <w:r w:rsidRPr="00E30141">
        <w:t xml:space="preserve">) je odprt standardiziran format podatkov za geografske informacijske sisteme, zgrajen na osnovi konvencij nad podatkovno bazo </w:t>
      </w:r>
      <w:proofErr w:type="spellStart"/>
      <w:r w:rsidRPr="00E30141">
        <w:t>SQLite</w:t>
      </w:r>
      <w:proofErr w:type="spellEnd"/>
      <w:r w:rsidRPr="00E30141">
        <w:t xml:space="preserve">. Določen s strani organizacije Open </w:t>
      </w:r>
      <w:proofErr w:type="spellStart"/>
      <w:r w:rsidRPr="00E30141">
        <w:t>Geospatial</w:t>
      </w:r>
      <w:proofErr w:type="spellEnd"/>
      <w:r w:rsidRPr="00E30141">
        <w:t xml:space="preserve"> </w:t>
      </w:r>
      <w:proofErr w:type="spellStart"/>
      <w:r w:rsidRPr="00E30141">
        <w:t>Consortium</w:t>
      </w:r>
      <w:proofErr w:type="spellEnd"/>
      <w:r w:rsidRPr="00E30141">
        <w:t xml:space="preserve"> (OGC)in z vzpodbudo ameriške vojske je leta 2014, </w:t>
      </w:r>
      <w:proofErr w:type="spellStart"/>
      <w:r w:rsidRPr="00E30141">
        <w:t>GeoPackage</w:t>
      </w:r>
      <w:proofErr w:type="spellEnd"/>
      <w:r w:rsidRPr="00E30141">
        <w:t xml:space="preserve"> prejel obsežno podporo različnih vladnih, komercialnih in odprtokodnih organizacij. Nastal je </w:t>
      </w:r>
      <w:r w:rsidR="00E03ED6" w:rsidRPr="00E30141">
        <w:t xml:space="preserve">saj kljub desetinam različnih formatov datotek in storitev za izmenjavo </w:t>
      </w:r>
      <w:proofErr w:type="spellStart"/>
      <w:r w:rsidR="00E03ED6" w:rsidRPr="00E30141">
        <w:t>geoprostorskih</w:t>
      </w:r>
      <w:proofErr w:type="spellEnd"/>
      <w:r w:rsidR="00E03ED6" w:rsidRPr="00E30141">
        <w:t xml:space="preserve"> podatkov, ni obstajal odprt format, ki bi lahko podpiral vektorske in </w:t>
      </w:r>
      <w:proofErr w:type="spellStart"/>
      <w:r w:rsidR="00E03ED6" w:rsidRPr="00E30141">
        <w:t>rasterske</w:t>
      </w:r>
      <w:proofErr w:type="spellEnd"/>
      <w:r w:rsidR="00E03ED6" w:rsidRPr="00E30141">
        <w:t xml:space="preserve"> podatke ter bil učinkovito dekodiran s programsko opremo. To potrebo so leta 2012 izrazili pri organizaciji OGC, standard pa je bil odobren februarja 2014.</w:t>
      </w:r>
    </w:p>
    <w:p w14:paraId="0A1889CB" w14:textId="4EBECCE4" w:rsidR="00E03ED6" w:rsidRPr="00E30141" w:rsidRDefault="00E03ED6" w:rsidP="002903D0">
      <w:r w:rsidRPr="00E30141">
        <w:t xml:space="preserve">To GPKG datoteko sem moral prebrati in uvoziti v mojo </w:t>
      </w:r>
      <w:proofErr w:type="spellStart"/>
      <w:r w:rsidRPr="00E30141">
        <w:t>PostgreSQL</w:t>
      </w:r>
      <w:proofErr w:type="spellEnd"/>
      <w:r w:rsidRPr="00E30141">
        <w:t xml:space="preserve">  podatkovno bazo</w:t>
      </w:r>
      <w:r w:rsidR="00612695" w:rsidRPr="00E30141">
        <w:t>, da sem to dosegel pa sem potreboval kar nekaj pripomočkov in knjižnic. To so GDAL (</w:t>
      </w:r>
      <w:proofErr w:type="spellStart"/>
      <w:r w:rsidR="00612695" w:rsidRPr="00E30141">
        <w:t>Geospatial</w:t>
      </w:r>
      <w:proofErr w:type="spellEnd"/>
      <w:r w:rsidR="00612695" w:rsidRPr="00E30141">
        <w:t xml:space="preserve"> Data </w:t>
      </w:r>
      <w:proofErr w:type="spellStart"/>
      <w:r w:rsidR="00612695" w:rsidRPr="00E30141">
        <w:t>Abstraction</w:t>
      </w:r>
      <w:proofErr w:type="spellEnd"/>
      <w:r w:rsidR="00612695" w:rsidRPr="00E30141">
        <w:t xml:space="preserve"> </w:t>
      </w:r>
      <w:proofErr w:type="spellStart"/>
      <w:r w:rsidR="00612695" w:rsidRPr="00E30141">
        <w:t>Library</w:t>
      </w:r>
      <w:proofErr w:type="spellEnd"/>
      <w:r w:rsidR="00612695" w:rsidRPr="00E30141">
        <w:t xml:space="preserve">), ki omogoča obdelavo in manipulacijo z </w:t>
      </w:r>
      <w:proofErr w:type="spellStart"/>
      <w:r w:rsidR="00612695" w:rsidRPr="00E30141">
        <w:t>geoprostorskimi</w:t>
      </w:r>
      <w:proofErr w:type="spellEnd"/>
      <w:r w:rsidR="00612695" w:rsidRPr="00E30141">
        <w:t xml:space="preserve"> podatki, </w:t>
      </w:r>
      <w:proofErr w:type="spellStart"/>
      <w:r w:rsidR="004B2F17" w:rsidRPr="00E30141">
        <w:t>python</w:t>
      </w:r>
      <w:proofErr w:type="spellEnd"/>
      <w:r w:rsidR="004B2F17" w:rsidRPr="00E30141">
        <w:t xml:space="preserve"> in pa knjižnica 'psycopg2', ki sta uporabljena za povezavo z </w:t>
      </w:r>
      <w:proofErr w:type="spellStart"/>
      <w:r w:rsidR="004B2F17" w:rsidRPr="00E30141">
        <w:t>PostgreSQL</w:t>
      </w:r>
      <w:proofErr w:type="spellEnd"/>
      <w:r w:rsidR="004B2F17" w:rsidRPr="00E30141">
        <w:t xml:space="preserve"> podatkovno bazo. Vse te knjižnice sem pridobil z namestitvijo programa OSGeo4W(Open </w:t>
      </w:r>
      <w:proofErr w:type="spellStart"/>
      <w:r w:rsidR="004B2F17" w:rsidRPr="00E30141">
        <w:t>Source</w:t>
      </w:r>
      <w:proofErr w:type="spellEnd"/>
      <w:r w:rsidR="004B2F17" w:rsidRPr="00E30141">
        <w:t xml:space="preserve"> </w:t>
      </w:r>
      <w:proofErr w:type="spellStart"/>
      <w:r w:rsidR="004B2F17" w:rsidRPr="00E30141">
        <w:t>Geospatial</w:t>
      </w:r>
      <w:proofErr w:type="spellEnd"/>
      <w:r w:rsidR="004B2F17" w:rsidRPr="00E30141">
        <w:t xml:space="preserve"> </w:t>
      </w:r>
      <w:proofErr w:type="spellStart"/>
      <w:r w:rsidR="004B2F17" w:rsidRPr="00E30141">
        <w:t>Foundation</w:t>
      </w:r>
      <w:proofErr w:type="spellEnd"/>
      <w:r w:rsidR="004B2F17" w:rsidRPr="00E30141">
        <w:t xml:space="preserve"> </w:t>
      </w:r>
      <w:proofErr w:type="spellStart"/>
      <w:r w:rsidR="004B2F17" w:rsidRPr="00E30141">
        <w:t>for</w:t>
      </w:r>
      <w:proofErr w:type="spellEnd"/>
      <w:r w:rsidR="004B2F17" w:rsidRPr="00E30141">
        <w:t xml:space="preserve"> </w:t>
      </w:r>
      <w:r w:rsidR="004B2F17" w:rsidRPr="00E30141">
        <w:lastRenderedPageBreak/>
        <w:t xml:space="preserve">Windows). Ta program je zbirka odprtokodnih programov in knjižnic, ki uporabniku omogočijo enostaven dostop do številnih orodij za obdelavo, analizo in vizualizacijo </w:t>
      </w:r>
      <w:proofErr w:type="spellStart"/>
      <w:r w:rsidR="004B2F17" w:rsidRPr="00E30141">
        <w:t>geoprostrskih</w:t>
      </w:r>
      <w:proofErr w:type="spellEnd"/>
      <w:r w:rsidR="004B2F17" w:rsidRPr="00E30141">
        <w:t xml:space="preserve"> podatkov. Po namestitvi programa sem odprl svoj ukazni poziv in z naslednjim ukazom uvozil podatke o divjih odlagališčih v svojo bazo podatkov:</w:t>
      </w:r>
    </w:p>
    <w:p w14:paraId="5CCC744E" w14:textId="72EAFE10" w:rsidR="004B2F17" w:rsidRPr="00E30141" w:rsidRDefault="00BB7EB0" w:rsidP="002903D0">
      <w:r w:rsidRPr="00E30141">
        <w:t xml:space="preserve">ogr2ogr -f </w:t>
      </w:r>
      <w:proofErr w:type="spellStart"/>
      <w:r w:rsidRPr="00E30141">
        <w:t>PostgreSQL</w:t>
      </w:r>
      <w:proofErr w:type="spellEnd"/>
      <w:r w:rsidRPr="00E30141">
        <w:t xml:space="preserve"> PG:"</w:t>
      </w:r>
      <w:proofErr w:type="spellStart"/>
      <w:r w:rsidRPr="00E30141">
        <w:t>dbname</w:t>
      </w:r>
      <w:proofErr w:type="spellEnd"/>
      <w:r w:rsidRPr="00E30141">
        <w:t>=</w:t>
      </w:r>
      <w:proofErr w:type="spellStart"/>
      <w:r w:rsidRPr="00E30141">
        <w:t>postgres</w:t>
      </w:r>
      <w:proofErr w:type="spellEnd"/>
      <w:r w:rsidRPr="00E30141">
        <w:t xml:space="preserve"> </w:t>
      </w:r>
      <w:proofErr w:type="spellStart"/>
      <w:r w:rsidRPr="00E30141">
        <w:t>user</w:t>
      </w:r>
      <w:proofErr w:type="spellEnd"/>
      <w:r w:rsidRPr="00E30141">
        <w:t>=</w:t>
      </w:r>
      <w:proofErr w:type="spellStart"/>
      <w:r w:rsidRPr="00E30141">
        <w:t>postgres</w:t>
      </w:r>
      <w:proofErr w:type="spellEnd"/>
      <w:r w:rsidRPr="00E30141">
        <w:t xml:space="preserve"> </w:t>
      </w:r>
      <w:proofErr w:type="spellStart"/>
      <w:r w:rsidRPr="00E30141">
        <w:t>password</w:t>
      </w:r>
      <w:proofErr w:type="spellEnd"/>
      <w:r w:rsidRPr="00E30141">
        <w:t>=2131" pot do datoteke GPKG -</w:t>
      </w:r>
      <w:proofErr w:type="spellStart"/>
      <w:r w:rsidRPr="00E30141">
        <w:t>lco</w:t>
      </w:r>
      <w:proofErr w:type="spellEnd"/>
      <w:r w:rsidRPr="00E30141">
        <w:t xml:space="preserve"> SCHEMA=</w:t>
      </w:r>
      <w:proofErr w:type="spellStart"/>
      <w:r w:rsidRPr="00E30141">
        <w:t>dataOdlagališča</w:t>
      </w:r>
      <w:proofErr w:type="spellEnd"/>
      <w:r w:rsidRPr="00E30141">
        <w:t xml:space="preserve"> -</w:t>
      </w:r>
      <w:proofErr w:type="spellStart"/>
      <w:r w:rsidRPr="00E30141">
        <w:t>lco</w:t>
      </w:r>
      <w:proofErr w:type="spellEnd"/>
      <w:r w:rsidRPr="00E30141">
        <w:t xml:space="preserve"> OVERWRITE=YES</w:t>
      </w:r>
    </w:p>
    <w:p w14:paraId="52115AFA" w14:textId="77777777" w:rsidR="00BB7EB0" w:rsidRPr="00E30141" w:rsidRDefault="00BB7EB0" w:rsidP="00BB7EB0">
      <w:pPr>
        <w:pStyle w:val="Odstavekseznama"/>
        <w:numPr>
          <w:ilvl w:val="0"/>
          <w:numId w:val="29"/>
        </w:numPr>
      </w:pPr>
      <w:r w:rsidRPr="00E30141">
        <w:t xml:space="preserve">ogr2ogr: To je ukazna vrstica za orodje, ki se uporablja za konverzijo med različnimi </w:t>
      </w:r>
      <w:proofErr w:type="spellStart"/>
      <w:r w:rsidRPr="00E30141">
        <w:t>geoprostorskimi</w:t>
      </w:r>
      <w:proofErr w:type="spellEnd"/>
      <w:r w:rsidRPr="00E30141">
        <w:t xml:space="preserve"> formati.</w:t>
      </w:r>
    </w:p>
    <w:p w14:paraId="7EDC0D39" w14:textId="61EA9D68" w:rsidR="00BB7EB0" w:rsidRPr="00E30141" w:rsidRDefault="00BB7EB0" w:rsidP="00BB7EB0">
      <w:pPr>
        <w:pStyle w:val="Odstavekseznama"/>
        <w:numPr>
          <w:ilvl w:val="0"/>
          <w:numId w:val="29"/>
        </w:numPr>
      </w:pPr>
      <w:r w:rsidRPr="00E30141">
        <w:t xml:space="preserve">-f </w:t>
      </w:r>
      <w:proofErr w:type="spellStart"/>
      <w:r w:rsidRPr="00E30141">
        <w:t>PostgreSQL</w:t>
      </w:r>
      <w:proofErr w:type="spellEnd"/>
      <w:r w:rsidRPr="00E30141">
        <w:t xml:space="preserve">: Ta del ukaza določa izhodni format, v tem primeru je to podatkovna baza </w:t>
      </w:r>
      <w:proofErr w:type="spellStart"/>
      <w:r w:rsidRPr="00E30141">
        <w:t>PostgreSQL</w:t>
      </w:r>
      <w:proofErr w:type="spellEnd"/>
      <w:r w:rsidRPr="00E30141">
        <w:t>.</w:t>
      </w:r>
    </w:p>
    <w:p w14:paraId="5AF42CD5" w14:textId="55DB5599" w:rsidR="00BB7EB0" w:rsidRPr="00E30141" w:rsidRDefault="00BB7EB0" w:rsidP="00BB7EB0">
      <w:pPr>
        <w:pStyle w:val="Odstavekseznama"/>
        <w:numPr>
          <w:ilvl w:val="0"/>
          <w:numId w:val="29"/>
        </w:numPr>
      </w:pPr>
      <w:r w:rsidRPr="00E30141">
        <w:t>PG:"</w:t>
      </w:r>
      <w:proofErr w:type="spellStart"/>
      <w:r w:rsidRPr="00E30141">
        <w:t>dbname</w:t>
      </w:r>
      <w:proofErr w:type="spellEnd"/>
      <w:r w:rsidRPr="00E30141">
        <w:t>=</w:t>
      </w:r>
      <w:proofErr w:type="spellStart"/>
      <w:r w:rsidRPr="00E30141">
        <w:t>postgres</w:t>
      </w:r>
      <w:proofErr w:type="spellEnd"/>
      <w:r w:rsidRPr="00E30141">
        <w:t xml:space="preserve"> </w:t>
      </w:r>
      <w:proofErr w:type="spellStart"/>
      <w:r w:rsidRPr="00E30141">
        <w:t>user</w:t>
      </w:r>
      <w:proofErr w:type="spellEnd"/>
      <w:r w:rsidRPr="00E30141">
        <w:t>=</w:t>
      </w:r>
      <w:proofErr w:type="spellStart"/>
      <w:r w:rsidRPr="00E30141">
        <w:t>postgres</w:t>
      </w:r>
      <w:proofErr w:type="spellEnd"/>
      <w:r w:rsidRPr="00E30141">
        <w:t xml:space="preserve"> </w:t>
      </w:r>
      <w:proofErr w:type="spellStart"/>
      <w:r w:rsidRPr="00E30141">
        <w:t>password</w:t>
      </w:r>
      <w:proofErr w:type="spellEnd"/>
      <w:r w:rsidRPr="00E30141">
        <w:t xml:space="preserve">=2131": Določa povezavo s </w:t>
      </w:r>
      <w:proofErr w:type="spellStart"/>
      <w:r w:rsidRPr="00E30141">
        <w:t>PostgreSQL</w:t>
      </w:r>
      <w:proofErr w:type="spellEnd"/>
      <w:r w:rsidRPr="00E30141">
        <w:t xml:space="preserve"> podatkovno bazo, vključno z imenom baze (</w:t>
      </w:r>
      <w:proofErr w:type="spellStart"/>
      <w:r w:rsidRPr="00E30141">
        <w:t>dbname</w:t>
      </w:r>
      <w:proofErr w:type="spellEnd"/>
      <w:r w:rsidRPr="00E30141">
        <w:t>), uporabniškim imenom (</w:t>
      </w:r>
      <w:proofErr w:type="spellStart"/>
      <w:r w:rsidRPr="00E30141">
        <w:t>user</w:t>
      </w:r>
      <w:proofErr w:type="spellEnd"/>
      <w:r w:rsidRPr="00E30141">
        <w:t>) in geslom (</w:t>
      </w:r>
      <w:proofErr w:type="spellStart"/>
      <w:r w:rsidRPr="00E30141">
        <w:t>password</w:t>
      </w:r>
      <w:proofErr w:type="spellEnd"/>
      <w:r w:rsidRPr="00E30141">
        <w:t>).</w:t>
      </w:r>
    </w:p>
    <w:p w14:paraId="6468BB39" w14:textId="7988BEFD" w:rsidR="00BB7EB0" w:rsidRPr="00E30141" w:rsidRDefault="00B65A1A" w:rsidP="00BB7EB0">
      <w:pPr>
        <w:pStyle w:val="Odstavekseznama"/>
        <w:numPr>
          <w:ilvl w:val="0"/>
          <w:numId w:val="29"/>
        </w:numPr>
      </w:pPr>
      <w:r w:rsidRPr="00E30141">
        <w:t>pot do datoteke GPKG</w:t>
      </w:r>
      <w:r w:rsidR="00BB7EB0" w:rsidRPr="00E30141">
        <w:t xml:space="preserve">: To je pot do vhodne </w:t>
      </w:r>
      <w:proofErr w:type="spellStart"/>
      <w:r w:rsidR="00BB7EB0" w:rsidRPr="00E30141">
        <w:t>Geopackage</w:t>
      </w:r>
      <w:proofErr w:type="spellEnd"/>
      <w:r w:rsidR="00BB7EB0" w:rsidRPr="00E30141">
        <w:t xml:space="preserve"> datoteke, ki </w:t>
      </w:r>
      <w:r w:rsidRPr="00E30141">
        <w:t xml:space="preserve">sem jo želel </w:t>
      </w:r>
      <w:r w:rsidR="00BB7EB0" w:rsidRPr="00E30141">
        <w:t>uvoziti.</w:t>
      </w:r>
    </w:p>
    <w:p w14:paraId="20E35D5D" w14:textId="36DD3332" w:rsidR="00BB7EB0" w:rsidRPr="00E30141" w:rsidRDefault="00BB7EB0" w:rsidP="00BB7EB0">
      <w:pPr>
        <w:pStyle w:val="Odstavekseznama"/>
        <w:numPr>
          <w:ilvl w:val="0"/>
          <w:numId w:val="29"/>
        </w:numPr>
      </w:pPr>
      <w:r w:rsidRPr="00E30141">
        <w:t>-</w:t>
      </w:r>
      <w:proofErr w:type="spellStart"/>
      <w:r w:rsidRPr="00E30141">
        <w:t>lco</w:t>
      </w:r>
      <w:proofErr w:type="spellEnd"/>
      <w:r w:rsidRPr="00E30141">
        <w:t xml:space="preserve"> SCHEMA=</w:t>
      </w:r>
      <w:proofErr w:type="spellStart"/>
      <w:r w:rsidRPr="00E30141">
        <w:t>dataOdlagališča</w:t>
      </w:r>
      <w:proofErr w:type="spellEnd"/>
      <w:r w:rsidRPr="00E30141">
        <w:t xml:space="preserve">: Ta del ukaza </w:t>
      </w:r>
      <w:r w:rsidR="00B65A1A" w:rsidRPr="00E30141">
        <w:t xml:space="preserve">ustvari </w:t>
      </w:r>
      <w:r w:rsidRPr="00E30141">
        <w:t>nov</w:t>
      </w:r>
      <w:r w:rsidR="00B65A1A" w:rsidRPr="00E30141">
        <w:t>o</w:t>
      </w:r>
      <w:r w:rsidRPr="00E30141">
        <w:t xml:space="preserve"> shem</w:t>
      </w:r>
      <w:r w:rsidR="00B65A1A" w:rsidRPr="00E30141">
        <w:t>o</w:t>
      </w:r>
      <w:r w:rsidRPr="00E30141">
        <w:t xml:space="preserve"> (</w:t>
      </w:r>
      <w:proofErr w:type="spellStart"/>
      <w:r w:rsidRPr="00E30141">
        <w:t>dataOdlagališča</w:t>
      </w:r>
      <w:proofErr w:type="spellEnd"/>
      <w:r w:rsidRPr="00E30141">
        <w:t xml:space="preserve">) v </w:t>
      </w:r>
      <w:proofErr w:type="spellStart"/>
      <w:r w:rsidRPr="00E30141">
        <w:t>PostgreSQL</w:t>
      </w:r>
      <w:proofErr w:type="spellEnd"/>
      <w:r w:rsidRPr="00E30141">
        <w:t xml:space="preserve"> bazi, kamor bodo uvoženi podatki.</w:t>
      </w:r>
    </w:p>
    <w:p w14:paraId="2B8960C3" w14:textId="4D818297" w:rsidR="00BB7EB0" w:rsidRPr="00E30141" w:rsidRDefault="00BB7EB0" w:rsidP="00BB7EB0">
      <w:pPr>
        <w:pStyle w:val="Odstavekseznama"/>
        <w:numPr>
          <w:ilvl w:val="0"/>
          <w:numId w:val="29"/>
        </w:numPr>
      </w:pPr>
      <w:r w:rsidRPr="00E30141">
        <w:t>-</w:t>
      </w:r>
      <w:proofErr w:type="spellStart"/>
      <w:r w:rsidRPr="00E30141">
        <w:t>lco</w:t>
      </w:r>
      <w:proofErr w:type="spellEnd"/>
      <w:r w:rsidRPr="00E30141">
        <w:t xml:space="preserve"> OVERWRITE=YES: Ta del ukaza določa, da se obstoječe tabele v </w:t>
      </w:r>
      <w:proofErr w:type="spellStart"/>
      <w:r w:rsidRPr="00E30141">
        <w:t>PostgreSQL</w:t>
      </w:r>
      <w:proofErr w:type="spellEnd"/>
      <w:r w:rsidRPr="00E30141">
        <w:t xml:space="preserve"> bazi, če že obstajajo, prepišejo.</w:t>
      </w:r>
    </w:p>
    <w:p w14:paraId="24D16C0B" w14:textId="0BE64A2E" w:rsidR="00B65A1A" w:rsidRPr="00E30141" w:rsidRDefault="00B65A1A" w:rsidP="00B65A1A">
      <w:r w:rsidRPr="00E30141">
        <w:t>S tem je bil uvoz podatkov v podatkovno bazo uspešno zaključen. V podatkovni bazi sem ustvaril še tabelo uporabniki, v kateri se hranijo vrednosti id, elektronski naslov, geslo in administratorski status uporabnika.</w:t>
      </w:r>
      <w:r w:rsidR="0046236B" w:rsidRPr="00E30141">
        <w:t xml:space="preserve"> Status uporabnika nam pove ali ima uporabnik administratorske pravice.</w:t>
      </w:r>
    </w:p>
    <w:p w14:paraId="33447CB9" w14:textId="262CD91B" w:rsidR="0082152F" w:rsidRPr="00E30141" w:rsidRDefault="0082152F" w:rsidP="0082152F">
      <w:pPr>
        <w:pStyle w:val="Naslov2"/>
        <w:rPr>
          <w:bCs/>
        </w:rPr>
      </w:pPr>
      <w:bookmarkStart w:id="34" w:name="_Toc146978267"/>
      <w:r w:rsidRPr="00E30141">
        <w:rPr>
          <w:bCs/>
        </w:rPr>
        <w:t>6.2  PRIKAZ LOKACIJ DIVJIH ODLAGALIŠČ NA ZEMLJEVIDU</w:t>
      </w:r>
      <w:bookmarkEnd w:id="34"/>
    </w:p>
    <w:p w14:paraId="1AAE2527" w14:textId="441E410A" w:rsidR="00B92CD3" w:rsidRPr="00E30141" w:rsidRDefault="009B136E" w:rsidP="0082152F">
      <w:r w:rsidRPr="00E30141">
        <w:t xml:space="preserve">Podatke sem iz podatkovne baze moral spraviti na </w:t>
      </w:r>
      <w:proofErr w:type="spellStart"/>
      <w:r w:rsidRPr="00E30141">
        <w:t>frontend</w:t>
      </w:r>
      <w:proofErr w:type="spellEnd"/>
      <w:r w:rsidRPr="00E30141">
        <w:t>(</w:t>
      </w:r>
      <w:proofErr w:type="spellStart"/>
      <w:r w:rsidRPr="00E30141">
        <w:t>Angular</w:t>
      </w:r>
      <w:proofErr w:type="spellEnd"/>
      <w:r w:rsidRPr="00E30141">
        <w:t xml:space="preserve">) moje spletne aplikacije. To pa sem dosegel s pomočjo </w:t>
      </w:r>
      <w:proofErr w:type="spellStart"/>
      <w:r w:rsidRPr="00E30141">
        <w:t>backend</w:t>
      </w:r>
      <w:proofErr w:type="spellEnd"/>
      <w:r w:rsidRPr="00E30141">
        <w:t>-a(</w:t>
      </w:r>
      <w:proofErr w:type="spellStart"/>
      <w:r w:rsidRPr="00E30141">
        <w:t>Spring</w:t>
      </w:r>
      <w:proofErr w:type="spellEnd"/>
      <w:r w:rsidRPr="00E30141">
        <w:t xml:space="preserve"> </w:t>
      </w:r>
      <w:proofErr w:type="spellStart"/>
      <w:r w:rsidRPr="00E30141">
        <w:t>Boot</w:t>
      </w:r>
      <w:proofErr w:type="spellEnd"/>
      <w:r w:rsidRPr="00E30141">
        <w:t xml:space="preserve">), saj </w:t>
      </w:r>
      <w:proofErr w:type="spellStart"/>
      <w:r w:rsidRPr="00E30141">
        <w:t>backend</w:t>
      </w:r>
      <w:proofErr w:type="spellEnd"/>
      <w:r w:rsidRPr="00E30141">
        <w:t xml:space="preserve"> spletne aplikacija poskrbi za komunikacijo med podatkovno bazo in </w:t>
      </w:r>
      <w:proofErr w:type="spellStart"/>
      <w:r w:rsidRPr="00E30141">
        <w:t>frontend</w:t>
      </w:r>
      <w:proofErr w:type="spellEnd"/>
      <w:r w:rsidRPr="00E30141">
        <w:t xml:space="preserve">-om. Prvi korak je bila kreacija novega razreda entitete, ker ta omogoča povezavo med Java objekti in podatkovno bazo. Razred entitete predstavlja tabelo v podatkovni bazi, kjer vsaka lastnost </w:t>
      </w:r>
      <w:r w:rsidR="00530724" w:rsidRPr="00E30141">
        <w:t>ustreza stolpcu v tabeli.</w:t>
      </w:r>
      <w:r w:rsidRPr="00E30141">
        <w:t xml:space="preserve"> </w:t>
      </w:r>
      <w:r w:rsidR="003D2DC9" w:rsidRPr="00E30141">
        <w:t>Na sliki</w:t>
      </w:r>
      <w:r w:rsidR="00530724" w:rsidRPr="00E30141">
        <w:t xml:space="preserve"> pod odstavkom se lahko vidi, da pred razredom definiram ime tabele v podatkovni bazi nato pa za vsak </w:t>
      </w:r>
      <w:r w:rsidR="00486847" w:rsidRPr="00E30141">
        <w:t>atribut</w:t>
      </w:r>
      <w:r w:rsidR="00223AC2" w:rsidRPr="00E30141">
        <w:t xml:space="preserve"> v tabeli, povem ime  in mu določim vrednost v </w:t>
      </w:r>
      <w:proofErr w:type="spellStart"/>
      <w:r w:rsidR="00223AC2" w:rsidRPr="00E30141">
        <w:t>java</w:t>
      </w:r>
      <w:proofErr w:type="spellEnd"/>
      <w:r w:rsidR="00223AC2" w:rsidRPr="00E30141">
        <w:t xml:space="preserve"> razredu. </w:t>
      </w:r>
    </w:p>
    <w:p w14:paraId="265779ED" w14:textId="06A058C0" w:rsidR="008F5C29" w:rsidRPr="00E30141" w:rsidRDefault="008F5C29" w:rsidP="008F5C29">
      <w:pPr>
        <w:pStyle w:val="Napis"/>
        <w:keepNext/>
        <w:jc w:val="center"/>
        <w:rPr>
          <w:b/>
          <w:bCs/>
          <w:i w:val="0"/>
          <w:iCs w:val="0"/>
          <w:sz w:val="22"/>
          <w:szCs w:val="22"/>
        </w:rPr>
      </w:pPr>
      <w:bookmarkStart w:id="35" w:name="_Toc146978283"/>
      <w:r w:rsidRPr="00E30141">
        <w:rPr>
          <w:b/>
          <w:bCs/>
          <w:i w:val="0"/>
          <w:iCs w:val="0"/>
          <w:sz w:val="22"/>
          <w:szCs w:val="22"/>
        </w:rPr>
        <w:lastRenderedPageBreak/>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7</w:t>
      </w:r>
      <w:r w:rsidR="006B2148">
        <w:rPr>
          <w:b/>
          <w:bCs/>
          <w:i w:val="0"/>
          <w:iCs w:val="0"/>
          <w:sz w:val="22"/>
          <w:szCs w:val="22"/>
        </w:rPr>
        <w:fldChar w:fldCharType="end"/>
      </w:r>
      <w:r w:rsidRPr="00E30141">
        <w:rPr>
          <w:b/>
          <w:bCs/>
          <w:i w:val="0"/>
          <w:iCs w:val="0"/>
          <w:sz w:val="22"/>
          <w:szCs w:val="22"/>
        </w:rPr>
        <w:t>: Začetek razreda Odlagališča</w:t>
      </w:r>
      <w:bookmarkEnd w:id="35"/>
    </w:p>
    <w:p w14:paraId="5C07CA31" w14:textId="77777777" w:rsidR="009C4146" w:rsidRPr="00E30141" w:rsidRDefault="009C4146" w:rsidP="009C4146">
      <w:pPr>
        <w:jc w:val="center"/>
      </w:pPr>
      <w:r w:rsidRPr="00E30141">
        <w:rPr>
          <w:noProof/>
        </w:rPr>
        <w:drawing>
          <wp:inline distT="0" distB="0" distL="0" distR="0" wp14:anchorId="0BFB63D2" wp14:editId="583AB4FB">
            <wp:extent cx="4200525" cy="3400425"/>
            <wp:effectExtent l="0" t="0" r="0" b="0"/>
            <wp:docPr id="1733938454" name="Slika 4"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38454" name="Slika 4" descr="Slika, ki vsebuje besede besedilo, posnetek zaslona, pisava&#10;&#10;Opis je samodejno ustvarje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00525" cy="3400425"/>
                    </a:xfrm>
                    <a:prstGeom prst="rect">
                      <a:avLst/>
                    </a:prstGeom>
                    <a:noFill/>
                    <a:ln>
                      <a:noFill/>
                    </a:ln>
                  </pic:spPr>
                </pic:pic>
              </a:graphicData>
            </a:graphic>
          </wp:inline>
        </w:drawing>
      </w:r>
    </w:p>
    <w:p w14:paraId="2977879D" w14:textId="57E93CE9" w:rsidR="00223AC2" w:rsidRPr="00E30141" w:rsidRDefault="00223AC2" w:rsidP="0082152F">
      <w:r w:rsidRPr="00E30141">
        <w:t xml:space="preserve">Nato pa sem ustvaril še prazen konstruktor in pa konstruktor s parametri.  Prazen konstruktor sem ustvaril, ker tako zahteva </w:t>
      </w:r>
      <w:proofErr w:type="spellStart"/>
      <w:r w:rsidRPr="00E30141">
        <w:t>Hibernate</w:t>
      </w:r>
      <w:proofErr w:type="spellEnd"/>
      <w:r w:rsidRPr="00E30141">
        <w:t>(ogrodje za komunikacijo z podatkovnimi bazami)</w:t>
      </w:r>
      <w:r w:rsidR="00C2746C" w:rsidRPr="00E30141">
        <w:t xml:space="preserve">. </w:t>
      </w:r>
      <w:proofErr w:type="spellStart"/>
      <w:r w:rsidR="00C2746C" w:rsidRPr="00E30141">
        <w:t>Hibernate</w:t>
      </w:r>
      <w:proofErr w:type="spellEnd"/>
      <w:r w:rsidR="00C2746C" w:rsidRPr="00E30141">
        <w:t xml:space="preserve"> med pridobivanjem podatkov iz podatkovne baze najprej ustvari prazen objekt prek praznega konstruktorja nato pa s pomočjo </w:t>
      </w:r>
      <w:proofErr w:type="spellStart"/>
      <w:r w:rsidR="00C2746C" w:rsidRPr="00E30141">
        <w:t>setterjev</w:t>
      </w:r>
      <w:proofErr w:type="spellEnd"/>
      <w:r w:rsidR="00C2746C" w:rsidRPr="00E30141">
        <w:t xml:space="preserve"> nastavi vrednosti iz rezultatov poizvedb. Konstruktor s parametri pa </w:t>
      </w:r>
      <w:r w:rsidR="000543C8" w:rsidRPr="00E30141">
        <w:t>je</w:t>
      </w:r>
      <w:r w:rsidR="00C2746C" w:rsidRPr="00E30141">
        <w:t xml:space="preserve"> p</w:t>
      </w:r>
      <w:r w:rsidR="000543C8" w:rsidRPr="00E30141">
        <w:t>otreben</w:t>
      </w:r>
      <w:r w:rsidR="00C2746C" w:rsidRPr="00E30141">
        <w:t xml:space="preserve">, da lahko </w:t>
      </w:r>
      <w:proofErr w:type="spellStart"/>
      <w:r w:rsidR="00C2746C" w:rsidRPr="00E30141">
        <w:t>inicializiramo</w:t>
      </w:r>
      <w:proofErr w:type="spellEnd"/>
      <w:r w:rsidR="00C2746C" w:rsidRPr="00E30141">
        <w:t xml:space="preserve"> objekt </w:t>
      </w:r>
      <w:r w:rsidR="000543C8" w:rsidRPr="00E30141">
        <w:t xml:space="preserve">z vrednostmi, ki jih prejmemo. Oba konstruktorja sta potrebna za pravilno delovanje </w:t>
      </w:r>
      <w:proofErr w:type="spellStart"/>
      <w:r w:rsidR="000543C8" w:rsidRPr="00E30141">
        <w:t>Hibernate</w:t>
      </w:r>
      <w:proofErr w:type="spellEnd"/>
      <w:r w:rsidR="000543C8" w:rsidRPr="00E30141">
        <w:t xml:space="preserve">-a pri preslikavi objektov iz in v podatkovno bazo. Nato sem za vse elemente ustvaril še </w:t>
      </w:r>
      <w:proofErr w:type="spellStart"/>
      <w:r w:rsidR="000543C8" w:rsidRPr="00E30141">
        <w:t>getterje</w:t>
      </w:r>
      <w:proofErr w:type="spellEnd"/>
      <w:r w:rsidR="000543C8" w:rsidRPr="00E30141">
        <w:t xml:space="preserve"> in </w:t>
      </w:r>
      <w:proofErr w:type="spellStart"/>
      <w:r w:rsidR="000543C8" w:rsidRPr="00E30141">
        <w:t>setterje</w:t>
      </w:r>
      <w:proofErr w:type="spellEnd"/>
      <w:r w:rsidR="000543C8" w:rsidRPr="00E30141">
        <w:t xml:space="preserve"> za lastno uporabo.</w:t>
      </w:r>
    </w:p>
    <w:p w14:paraId="5DC724BB" w14:textId="433FB3D6" w:rsidR="000543C8" w:rsidRPr="00E30141" w:rsidRDefault="000543C8" w:rsidP="0082152F">
      <w:r w:rsidRPr="00E30141">
        <w:t>Drugi korak je bila kreacija razreda</w:t>
      </w:r>
      <w:r w:rsidR="00621D8C" w:rsidRPr="00E30141">
        <w:t xml:space="preserve"> </w:t>
      </w:r>
      <w:proofErr w:type="spellStart"/>
      <w:r w:rsidR="00621D8C" w:rsidRPr="00E30141">
        <w:t>repozitorija</w:t>
      </w:r>
      <w:proofErr w:type="spellEnd"/>
      <w:r w:rsidR="00621D8C" w:rsidRPr="00E30141">
        <w:t xml:space="preserve">, ki je pomemben za komunikacijo med </w:t>
      </w:r>
      <w:proofErr w:type="spellStart"/>
      <w:r w:rsidR="00621D8C" w:rsidRPr="00E30141">
        <w:t>backend</w:t>
      </w:r>
      <w:proofErr w:type="spellEnd"/>
      <w:r w:rsidR="00621D8C" w:rsidRPr="00E30141">
        <w:t xml:space="preserve">-om in podatkovno bazo. Namen razreda je omogočiti enostavno izvajanje operacij za branje, ustvarjanje, posodabljanje in brisanje podatkov v podatkovni bazi. Razred deluje kot vmesnik med </w:t>
      </w:r>
      <w:proofErr w:type="spellStart"/>
      <w:r w:rsidR="00621D8C" w:rsidRPr="00E30141">
        <w:t>Spring</w:t>
      </w:r>
      <w:proofErr w:type="spellEnd"/>
      <w:r w:rsidR="00621D8C" w:rsidRPr="00E30141">
        <w:t xml:space="preserve"> </w:t>
      </w:r>
      <w:proofErr w:type="spellStart"/>
      <w:r w:rsidR="00621D8C" w:rsidRPr="00E30141">
        <w:t>Boot</w:t>
      </w:r>
      <w:proofErr w:type="spellEnd"/>
      <w:r w:rsidR="00621D8C" w:rsidRPr="00E30141">
        <w:t xml:space="preserve"> aplikacijo in JPA(Java Persistence API). V razred lahko dodamo tudi lastne poizvedbe, če standardne metode, ki so samodejno ustvarjene, ne zadostujejo pri komunikaciji z podatkovno bazo.</w:t>
      </w:r>
    </w:p>
    <w:p w14:paraId="0D3D39ED" w14:textId="774E500D" w:rsidR="00486847" w:rsidRPr="00E30141" w:rsidRDefault="0064665F" w:rsidP="0082152F">
      <w:r w:rsidRPr="00E30141">
        <w:t>Tretji korak je bila kreacija razreda storitve, ki je namenjen izvajanju  poslovne logike in upravljanju z obdelavo podatkov med k</w:t>
      </w:r>
      <w:r w:rsidR="00913DC1" w:rsidRPr="00E30141">
        <w:t>rmilniki</w:t>
      </w:r>
      <w:r w:rsidRPr="00E30141">
        <w:t xml:space="preserve"> in </w:t>
      </w:r>
      <w:proofErr w:type="spellStart"/>
      <w:r w:rsidRPr="00E30141">
        <w:t>repozitoriji</w:t>
      </w:r>
      <w:proofErr w:type="spellEnd"/>
      <w:r w:rsidRPr="00E30141">
        <w:t xml:space="preserve">. Glavna vloga razreda storitve je omogočiti </w:t>
      </w:r>
      <w:r w:rsidR="009B292C" w:rsidRPr="00E30141">
        <w:t xml:space="preserve">ločitev poslovne logike od sloja za dostop do podatkov </w:t>
      </w:r>
      <w:r w:rsidR="005320AF" w:rsidRPr="00E30141">
        <w:t>in st tem doseči boljšo modularnost, vzdrževanje in prenosljivost kode(koda je zaradi tega razreda bolj pregledna).</w:t>
      </w:r>
      <w:r w:rsidR="00486847" w:rsidRPr="00E30141">
        <w:t xml:space="preserve"> </w:t>
      </w:r>
    </w:p>
    <w:p w14:paraId="517E31AC" w14:textId="05208F29" w:rsidR="0064665F" w:rsidRPr="00E30141" w:rsidRDefault="00486847" w:rsidP="0082152F">
      <w:r w:rsidRPr="00E30141">
        <w:t>V tem razredu sem izvedel pretvorbo niza WKB(</w:t>
      </w:r>
      <w:proofErr w:type="spellStart"/>
      <w:r w:rsidRPr="00E30141">
        <w:t>Well-known</w:t>
      </w:r>
      <w:proofErr w:type="spellEnd"/>
      <w:r w:rsidRPr="00E30141">
        <w:t xml:space="preserve"> </w:t>
      </w:r>
      <w:proofErr w:type="spellStart"/>
      <w:r w:rsidRPr="00E30141">
        <w:t>Binary</w:t>
      </w:r>
      <w:proofErr w:type="spellEnd"/>
      <w:r w:rsidRPr="00E30141">
        <w:t>) v niz WKT(</w:t>
      </w:r>
      <w:proofErr w:type="spellStart"/>
      <w:r w:rsidRPr="00E30141">
        <w:t>Well-known</w:t>
      </w:r>
      <w:proofErr w:type="spellEnd"/>
      <w:r w:rsidRPr="00E30141">
        <w:t xml:space="preserve"> </w:t>
      </w:r>
      <w:proofErr w:type="spellStart"/>
      <w:r w:rsidRPr="00E30141">
        <w:t>text</w:t>
      </w:r>
      <w:proofErr w:type="spellEnd"/>
      <w:r w:rsidRPr="00E30141">
        <w:t xml:space="preserve">). Najprej sem pridobil seznam odlagališč iz </w:t>
      </w:r>
      <w:proofErr w:type="spellStart"/>
      <w:r w:rsidRPr="00E30141">
        <w:t>repozitorija</w:t>
      </w:r>
      <w:proofErr w:type="spellEnd"/>
      <w:r w:rsidRPr="00E30141">
        <w:t xml:space="preserve">, nato sem za </w:t>
      </w:r>
      <w:r w:rsidRPr="00E30141">
        <w:lastRenderedPageBreak/>
        <w:t xml:space="preserve">vsako odlagališče pridobil niz WKB iz geometrijskega atributa. S pomočjo pomožnih metod sem niz WKB pretvoril v </w:t>
      </w:r>
      <w:proofErr w:type="spellStart"/>
      <w:r w:rsidRPr="00E30141">
        <w:t>bajtno</w:t>
      </w:r>
      <w:proofErr w:type="spellEnd"/>
      <w:r w:rsidRPr="00E30141">
        <w:t xml:space="preserve"> obliko, potem pa sem uporabil knjižnico JTS(Java </w:t>
      </w:r>
      <w:proofErr w:type="spellStart"/>
      <w:r w:rsidRPr="00E30141">
        <w:t>Topology</w:t>
      </w:r>
      <w:proofErr w:type="spellEnd"/>
      <w:r w:rsidRPr="00E30141">
        <w:t xml:space="preserve"> Suite) za pretvorbo bajtov v geometrijski objekt. Zatem sem ta objekt z knjižnico pretvoril v </w:t>
      </w:r>
      <w:r w:rsidR="00EE3E2E" w:rsidRPr="00E30141">
        <w:t>niz WKT in ga nastavil nazaj kot vrednost za atribut geometrije. S to pretvorbo sem omogočil, da se geometrijski podatki iz baze prevedejo v berljivo obliko, kar olajša nadaljnjo uporabo in prikaz teh podatkov.</w:t>
      </w:r>
      <w:r w:rsidRPr="00E30141">
        <w:t xml:space="preserve"> </w:t>
      </w:r>
    </w:p>
    <w:p w14:paraId="3F66B12E" w14:textId="680EACEF" w:rsidR="00913DC1" w:rsidRPr="00E30141" w:rsidRDefault="00913DC1" w:rsidP="0082152F">
      <w:r w:rsidRPr="00E30141">
        <w:t xml:space="preserve">Četrti in zadnji korak na </w:t>
      </w:r>
      <w:proofErr w:type="spellStart"/>
      <w:r w:rsidRPr="00E30141">
        <w:t>backend</w:t>
      </w:r>
      <w:proofErr w:type="spellEnd"/>
      <w:r w:rsidRPr="00E30141">
        <w:t>-u pa je bila kreacija krmilnika, ki ima ključno vlogo pri vzpostavljanju povezave med uporabniškim vmesnikom(</w:t>
      </w:r>
      <w:proofErr w:type="spellStart"/>
      <w:r w:rsidRPr="00E30141">
        <w:t>frontend</w:t>
      </w:r>
      <w:proofErr w:type="spellEnd"/>
      <w:r w:rsidRPr="00E30141">
        <w:t xml:space="preserve">) in poslovnim slojem aplikacije. Namenjen je sprejemanju zahtev HTTP od uporabnikov ali drugih sistemov ter usmerjanju teh zahtev v ustrezne obdelovalne enote </w:t>
      </w:r>
      <w:r w:rsidR="00EE0A33" w:rsidRPr="00E30141">
        <w:t>znotraj aplikacije. Ko krmilnik prejme zahtevo, lahko izvede potrebne ukrepe, sproži poslovno logiko prek storitev in pripravi podatke za pripravi podatke za prikazovanje uporabniku. Po prejeti zahtevi vrne odgovor v obliki http odgovora, ki vključuje podatke, odgovore ali napake.</w:t>
      </w:r>
    </w:p>
    <w:p w14:paraId="131807D8" w14:textId="6F45E884" w:rsidR="00EE0A33" w:rsidRPr="00E30141" w:rsidRDefault="00EE0A33" w:rsidP="0082152F">
      <w:r w:rsidRPr="00E30141">
        <w:t>V krmilnik za pridobitev seznama vseh odlagališč samo kliče funkcijo '</w:t>
      </w:r>
      <w:proofErr w:type="spellStart"/>
      <w:r w:rsidRPr="00E30141">
        <w:t>getOdlagalisca</w:t>
      </w:r>
      <w:proofErr w:type="spellEnd"/>
      <w:r w:rsidRPr="00E30141">
        <w:t>()' iz storitvenega razreda</w:t>
      </w:r>
      <w:r w:rsidR="00497999" w:rsidRPr="00E30141">
        <w:t>. Ob prejemu zahteve GET na pravilni poti od krmilnika, ta preprosto pokliče metodo '</w:t>
      </w:r>
      <w:proofErr w:type="spellStart"/>
      <w:r w:rsidR="00497999" w:rsidRPr="00E30141">
        <w:t>getOdlagali</w:t>
      </w:r>
      <w:r w:rsidR="006F715D" w:rsidRPr="00E30141">
        <w:t>sc</w:t>
      </w:r>
      <w:r w:rsidR="00497999" w:rsidRPr="00E30141">
        <w:t>a</w:t>
      </w:r>
      <w:proofErr w:type="spellEnd"/>
      <w:r w:rsidR="00497999" w:rsidRPr="00E30141">
        <w:t xml:space="preserve">()' in vrne seznam vseh odlagališč. S tem krmilnik omogoča pridobivanje podatkov o odlagališčih prek določene API poti, ki je lahko uporabljena za izgradnjo uporabniškega vmesnika. </w:t>
      </w:r>
    </w:p>
    <w:p w14:paraId="5781BDEA" w14:textId="0EC770E8" w:rsidR="00497999" w:rsidRPr="00E30141" w:rsidRDefault="002B7E79" w:rsidP="0082152F">
      <w:r w:rsidRPr="00E30141">
        <w:t xml:space="preserve">Peti korak pa je bila izdelava </w:t>
      </w:r>
      <w:proofErr w:type="spellStart"/>
      <w:r w:rsidRPr="00E30141">
        <w:t>frontend</w:t>
      </w:r>
      <w:proofErr w:type="spellEnd"/>
      <w:r w:rsidRPr="00E30141">
        <w:t>-a in seveda strani na kateri se bodo prikazale lokacije divjih odlagališč.</w:t>
      </w:r>
      <w:r w:rsidR="006F715D" w:rsidRPr="00E30141">
        <w:t xml:space="preserve"> Najprej sem želel, da se mi na strani prikaže zemljevid, to sem dosegel tako, da sem uvozil in uporabil Google </w:t>
      </w:r>
      <w:proofErr w:type="spellStart"/>
      <w:r w:rsidR="006F715D" w:rsidRPr="00E30141">
        <w:t>Maps</w:t>
      </w:r>
      <w:proofErr w:type="spellEnd"/>
      <w:r w:rsidR="006F715D" w:rsidRPr="00E30141">
        <w:t xml:space="preserve"> API in </w:t>
      </w:r>
      <w:proofErr w:type="spellStart"/>
      <w:r w:rsidR="006F715D" w:rsidRPr="00E30141">
        <w:t>inicializiral</w:t>
      </w:r>
      <w:proofErr w:type="spellEnd"/>
      <w:r w:rsidR="006F715D" w:rsidRPr="00E30141">
        <w:t xml:space="preserve"> Google zemljevid na komponenti.</w:t>
      </w:r>
    </w:p>
    <w:p w14:paraId="6D81A45B" w14:textId="547B71F6" w:rsidR="006F715D" w:rsidRPr="00E30141" w:rsidRDefault="006F715D" w:rsidP="006F715D">
      <w:r w:rsidRPr="00E30141">
        <w:rPr>
          <w:noProof/>
        </w:rPr>
        <w:drawing>
          <wp:inline distT="0" distB="0" distL="0" distR="0" wp14:anchorId="4559C8D7" wp14:editId="70B0E1D9">
            <wp:extent cx="5760720" cy="1742440"/>
            <wp:effectExtent l="0" t="0" r="0" b="0"/>
            <wp:docPr id="1229787412" name="Slika 5"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87412" name="Slika 5" descr="Slika, ki vsebuje besede besedilo, posnetek zaslona, pisava, vrstica&#10;&#10;Opis je samodejno ustvarje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1742440"/>
                    </a:xfrm>
                    <a:prstGeom prst="rect">
                      <a:avLst/>
                    </a:prstGeom>
                    <a:noFill/>
                    <a:ln>
                      <a:noFill/>
                    </a:ln>
                  </pic:spPr>
                </pic:pic>
              </a:graphicData>
            </a:graphic>
          </wp:inline>
        </w:drawing>
      </w:r>
    </w:p>
    <w:p w14:paraId="7F7B96E0" w14:textId="3D692A2B" w:rsidR="009C4146" w:rsidRPr="00E30141" w:rsidRDefault="006F715D" w:rsidP="0082152F">
      <w:r w:rsidRPr="00E30141">
        <w:t xml:space="preserve">Na zgornji sliki se vidi kako se </w:t>
      </w:r>
      <w:proofErr w:type="spellStart"/>
      <w:r w:rsidRPr="00E30141">
        <w:t>inicializira</w:t>
      </w:r>
      <w:proofErr w:type="spellEnd"/>
      <w:r w:rsidRPr="00E30141">
        <w:t xml:space="preserve"> Google zemljevid. S pomočjo objekta '</w:t>
      </w:r>
      <w:proofErr w:type="spellStart"/>
      <w:r w:rsidRPr="00E30141">
        <w:t>mapOptions</w:t>
      </w:r>
      <w:proofErr w:type="spellEnd"/>
      <w:r w:rsidRPr="00E30141">
        <w:t xml:space="preserve">' se nastavijo začetne vrednosti zemljevida, kot so središče(center), začetna povečava in pa tip zemljevida, ki je v tem primeru 'ROADMAP'. Nato se s pomočjo teh nastavitev in kontejnerja za zemljevid ustvari nova instanca Google zemljevida. </w:t>
      </w:r>
    </w:p>
    <w:p w14:paraId="7F190212" w14:textId="7D972D4F" w:rsidR="006F715D" w:rsidRPr="00E30141" w:rsidRDefault="006F715D" w:rsidP="0082152F">
      <w:r w:rsidRPr="00E30141">
        <w:lastRenderedPageBreak/>
        <w:t>Potem je potrebno ta kontejner dodati še v datoteko html in poklicati funkcijo '</w:t>
      </w:r>
      <w:proofErr w:type="spellStart"/>
      <w:r w:rsidRPr="00E30141">
        <w:t>loadMap</w:t>
      </w:r>
      <w:proofErr w:type="spellEnd"/>
      <w:r w:rsidRPr="00E30141">
        <w:t xml:space="preserve">()' ob inicializaciji spletne strani. Zemljevid se potem prikaže na spletni strani in s pomočjo </w:t>
      </w:r>
      <w:proofErr w:type="spellStart"/>
      <w:r w:rsidRPr="00E30141">
        <w:t>css</w:t>
      </w:r>
      <w:proofErr w:type="spellEnd"/>
      <w:r w:rsidRPr="00E30141">
        <w:t>-a lahko oblikujem in določamo velikost kontejnerja.</w:t>
      </w:r>
    </w:p>
    <w:p w14:paraId="6EFB560B" w14:textId="1B1A563F" w:rsidR="006F715D" w:rsidRPr="00E30141" w:rsidRDefault="006F715D" w:rsidP="0082152F">
      <w:r w:rsidRPr="00E30141">
        <w:t xml:space="preserve">Na zemljevidu pa je seveda potrebno prikazati vsa divja odlagališča, tako da je potrebno pridobiti podatke o divjih odlagališčih iz baze, te podatke obdelati in nato s pomočjo pridobljenih koordinat prikazati na zemljevidu. Najprej sem ustvaril nov </w:t>
      </w:r>
      <w:proofErr w:type="spellStart"/>
      <w:r w:rsidR="004E2A35" w:rsidRPr="00E30141">
        <w:t>TypeScript</w:t>
      </w:r>
      <w:proofErr w:type="spellEnd"/>
      <w:r w:rsidR="004E2A35" w:rsidRPr="00E30141">
        <w:t xml:space="preserve"> razred '</w:t>
      </w:r>
      <w:proofErr w:type="spellStart"/>
      <w:r w:rsidR="004E2A35" w:rsidRPr="00E30141">
        <w:t>DataService</w:t>
      </w:r>
      <w:proofErr w:type="spellEnd"/>
      <w:r w:rsidR="004E2A35" w:rsidRPr="00E30141">
        <w:t>', ki je storitveni razred uporabljen za komunikacijo s strežnikom prek HTTP zahtev.</w:t>
      </w:r>
    </w:p>
    <w:p w14:paraId="24084D90" w14:textId="3ADE6D6A" w:rsidR="008F5C29" w:rsidRPr="00E30141" w:rsidRDefault="008F5C29" w:rsidP="008F5C29">
      <w:pPr>
        <w:pStyle w:val="Napis"/>
        <w:keepNext/>
        <w:jc w:val="center"/>
        <w:rPr>
          <w:b/>
          <w:bCs/>
          <w:i w:val="0"/>
          <w:iCs w:val="0"/>
          <w:sz w:val="22"/>
          <w:szCs w:val="22"/>
        </w:rPr>
      </w:pPr>
      <w:bookmarkStart w:id="36" w:name="_Toc146978284"/>
      <w:r w:rsidRPr="00E30141">
        <w:rPr>
          <w:b/>
          <w:bCs/>
          <w:i w:val="0"/>
          <w:iCs w:val="0"/>
          <w:sz w:val="22"/>
          <w:szCs w:val="22"/>
        </w:rPr>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8</w:t>
      </w:r>
      <w:r w:rsidR="006B2148">
        <w:rPr>
          <w:b/>
          <w:bCs/>
          <w:i w:val="0"/>
          <w:iCs w:val="0"/>
          <w:sz w:val="22"/>
          <w:szCs w:val="22"/>
        </w:rPr>
        <w:fldChar w:fldCharType="end"/>
      </w:r>
      <w:r w:rsidRPr="00E30141">
        <w:rPr>
          <w:b/>
          <w:bCs/>
          <w:i w:val="0"/>
          <w:iCs w:val="0"/>
          <w:sz w:val="22"/>
          <w:szCs w:val="22"/>
        </w:rPr>
        <w:t>: Koda za HTTP zahtevo</w:t>
      </w:r>
      <w:bookmarkEnd w:id="36"/>
    </w:p>
    <w:p w14:paraId="585F4CEC" w14:textId="49F97761" w:rsidR="005D6256" w:rsidRPr="00E30141" w:rsidRDefault="005D6256" w:rsidP="005D6256">
      <w:pPr>
        <w:jc w:val="center"/>
      </w:pPr>
      <w:r w:rsidRPr="00E30141">
        <w:rPr>
          <w:noProof/>
        </w:rPr>
        <w:drawing>
          <wp:inline distT="0" distB="0" distL="0" distR="0" wp14:anchorId="3F809D37" wp14:editId="6A39E455">
            <wp:extent cx="4486275" cy="1419225"/>
            <wp:effectExtent l="0" t="0" r="0" b="0"/>
            <wp:docPr id="1061181955" name="Slika 6" descr="Slika, ki vsebuje besede besedilo, posnetek zaslona, pisav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81955" name="Slika 6" descr="Slika, ki vsebuje besede besedilo, posnetek zaslona, pisava, vrstica&#10;&#10;Opis je samodejno ustvarje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86275" cy="1419225"/>
                    </a:xfrm>
                    <a:prstGeom prst="rect">
                      <a:avLst/>
                    </a:prstGeom>
                    <a:noFill/>
                    <a:ln>
                      <a:noFill/>
                    </a:ln>
                  </pic:spPr>
                </pic:pic>
              </a:graphicData>
            </a:graphic>
          </wp:inline>
        </w:drawing>
      </w:r>
    </w:p>
    <w:p w14:paraId="1164BB00" w14:textId="46CF5901" w:rsidR="000543C8" w:rsidRPr="00E30141" w:rsidRDefault="005D6256" w:rsidP="0082152F">
      <w:r w:rsidRPr="00E30141">
        <w:t>Na zgornji sliki vidimo kako komuniciramo z strežnikom v storitvenem razredu, '</w:t>
      </w:r>
      <w:proofErr w:type="spellStart"/>
      <w:r w:rsidRPr="00E30141">
        <w:t>baseUrl</w:t>
      </w:r>
      <w:proofErr w:type="spellEnd"/>
      <w:r w:rsidRPr="00E30141">
        <w:t>' predstavlja osnovni naslov strežnika(</w:t>
      </w:r>
      <w:proofErr w:type="spellStart"/>
      <w:r w:rsidRPr="00E30141">
        <w:t>backenda</w:t>
      </w:r>
      <w:proofErr w:type="spellEnd"/>
      <w:r w:rsidRPr="00E30141">
        <w:t>), metoda '</w:t>
      </w:r>
      <w:proofErr w:type="spellStart"/>
      <w:r w:rsidRPr="00E30141">
        <w:t>getOdlagalisca</w:t>
      </w:r>
      <w:proofErr w:type="spellEnd"/>
      <w:r w:rsidRPr="00E30141">
        <w:t>()' pa uporablja '</w:t>
      </w:r>
      <w:proofErr w:type="spellStart"/>
      <w:r w:rsidRPr="00E30141">
        <w:t>HttpClient</w:t>
      </w:r>
      <w:proofErr w:type="spellEnd"/>
      <w:r w:rsidRPr="00E30141">
        <w:t>' za izvajanje GET zahteve na osnovnem naslovu, ki mu dodamo '/</w:t>
      </w:r>
      <w:proofErr w:type="spellStart"/>
      <w:r w:rsidRPr="00E30141">
        <w:t>odlagalisca</w:t>
      </w:r>
      <w:proofErr w:type="spellEnd"/>
      <w:r w:rsidRPr="00E30141">
        <w:t xml:space="preserve">'. </w:t>
      </w:r>
    </w:p>
    <w:p w14:paraId="506A6785" w14:textId="1D4225A9" w:rsidR="00D40C41" w:rsidRPr="00E30141" w:rsidRDefault="00D40C41" w:rsidP="0082152F">
      <w:r w:rsidRPr="00E30141">
        <w:t>Za prikaz odlagališč sem napisal štiri funkcije. Prva '</w:t>
      </w:r>
      <w:proofErr w:type="spellStart"/>
      <w:r w:rsidRPr="00E30141">
        <w:t>fetchOdlagalisca</w:t>
      </w:r>
      <w:proofErr w:type="spellEnd"/>
      <w:r w:rsidRPr="00E30141">
        <w:t>' uporabi zgornjo storitev, da pridobi podatke o odlagališčih preko asinhronega klica. Ko so podatki pridobljeni se v funkciji kliče funkcija '</w:t>
      </w:r>
      <w:proofErr w:type="spellStart"/>
      <w:r w:rsidRPr="00E30141">
        <w:t>displayOdlagalisca</w:t>
      </w:r>
      <w:proofErr w:type="spellEnd"/>
      <w:r w:rsidRPr="00E30141">
        <w:t>' s pridobljenimi podatki kot argument.</w:t>
      </w:r>
    </w:p>
    <w:p w14:paraId="0AB920DC" w14:textId="7A2A9292" w:rsidR="000F6459" w:rsidRPr="00E30141" w:rsidRDefault="000F6459" w:rsidP="0082152F">
      <w:r w:rsidRPr="00E30141">
        <w:t>Funkcija '</w:t>
      </w:r>
      <w:proofErr w:type="spellStart"/>
      <w:r w:rsidRPr="00E30141">
        <w:t>displayOdlagalisca</w:t>
      </w:r>
      <w:proofErr w:type="spellEnd"/>
      <w:r w:rsidRPr="00E30141">
        <w:t>' poskrbi za prikaz odlagališč na zemljevidu. Najprej prečisti že obstoječe označevalce(markerje), tako da za vsak označevalec pokliče metodo '</w:t>
      </w:r>
      <w:proofErr w:type="spellStart"/>
      <w:r w:rsidRPr="00E30141">
        <w:t>setMap</w:t>
      </w:r>
      <w:proofErr w:type="spellEnd"/>
      <w:r w:rsidRPr="00E30141">
        <w:t>(</w:t>
      </w:r>
      <w:proofErr w:type="spellStart"/>
      <w:r w:rsidRPr="00E30141">
        <w:t>null</w:t>
      </w:r>
      <w:proofErr w:type="spellEnd"/>
      <w:r w:rsidRPr="00E30141">
        <w:t xml:space="preserve">)', kar povzroči izbris označevalca iz zemljevida. Ponastavi tudi seznam označevalcev, ki so shranjeni v </w:t>
      </w:r>
      <w:r w:rsidR="00911AAD" w:rsidRPr="00E30141">
        <w:t>spremenljivki</w:t>
      </w:r>
      <w:r w:rsidRPr="00E30141">
        <w:t xml:space="preserve">. Nato gre funkcija skozi seznam podanih odlagališč, ki je bil prejet kot argument in za vsako odlagališče </w:t>
      </w:r>
      <w:r w:rsidR="008F1B12" w:rsidRPr="00E30141">
        <w:t xml:space="preserve">prebere geometrijski zapis in ga </w:t>
      </w:r>
      <w:r w:rsidR="00911AAD" w:rsidRPr="00E30141">
        <w:t>pretvori</w:t>
      </w:r>
      <w:r w:rsidR="008F1B12" w:rsidRPr="00E30141">
        <w:t xml:space="preserve"> v koordinate z metodo '</w:t>
      </w:r>
      <w:proofErr w:type="spellStart"/>
      <w:r w:rsidR="008F1B12" w:rsidRPr="00E30141">
        <w:t>parseGeometryString</w:t>
      </w:r>
      <w:proofErr w:type="spellEnd"/>
      <w:r w:rsidR="008F1B12" w:rsidRPr="00E30141">
        <w:t xml:space="preserve">'. S temi koordinatami in z objektom </w:t>
      </w:r>
      <w:proofErr w:type="spellStart"/>
      <w:r w:rsidR="008F1B12" w:rsidRPr="00E30141">
        <w:t>Odlagalisce</w:t>
      </w:r>
      <w:proofErr w:type="spellEnd"/>
      <w:r w:rsidR="008F1B12" w:rsidRPr="00E30141">
        <w:t xml:space="preserve"> se nato kliče funkcijo '</w:t>
      </w:r>
      <w:proofErr w:type="spellStart"/>
      <w:r w:rsidR="008F1B12" w:rsidRPr="00E30141">
        <w:t>addMarker</w:t>
      </w:r>
      <w:proofErr w:type="spellEnd"/>
      <w:r w:rsidR="008F1B12" w:rsidRPr="00E30141">
        <w:t xml:space="preserve">', ki kot argumente prejeme objekt </w:t>
      </w:r>
      <w:proofErr w:type="spellStart"/>
      <w:r w:rsidR="008F1B12" w:rsidRPr="00E30141">
        <w:t>Odlagalisce</w:t>
      </w:r>
      <w:proofErr w:type="spellEnd"/>
      <w:r w:rsidR="008F1B12" w:rsidRPr="00E30141">
        <w:t xml:space="preserve"> in pretvorjene koordinate. To kar funkcija vrne se nato shrani v seznam označevalcev, ki je bil na začetku spraznjen.  Funkcija počisti označevalce in jih ponovno shrani v seznam, da se lahko kliče tudi kot osvežitev zemljevida po spremembah.</w:t>
      </w:r>
    </w:p>
    <w:p w14:paraId="2867D0E4" w14:textId="15A6A6E8" w:rsidR="008F1B12" w:rsidRPr="00E30141" w:rsidRDefault="008F1B12" w:rsidP="0082152F">
      <w:r w:rsidRPr="00E30141">
        <w:t>Funkcija '</w:t>
      </w:r>
      <w:proofErr w:type="spellStart"/>
      <w:r w:rsidRPr="00E30141">
        <w:t>parseGeometryString</w:t>
      </w:r>
      <w:proofErr w:type="spellEnd"/>
      <w:r w:rsidRPr="00E30141">
        <w:t>'</w:t>
      </w:r>
      <w:r w:rsidR="00911AAD" w:rsidRPr="00E30141">
        <w:t xml:space="preserve"> sprejme geometrijski zapis v obliki niza in ga analizira ter pretvori v koordinate zemljepisne širine (</w:t>
      </w:r>
      <w:proofErr w:type="spellStart"/>
      <w:r w:rsidR="00911AAD" w:rsidRPr="00E30141">
        <w:t>latitude</w:t>
      </w:r>
      <w:proofErr w:type="spellEnd"/>
      <w:r w:rsidR="00911AAD" w:rsidRPr="00E30141">
        <w:t>) in dolžine (</w:t>
      </w:r>
      <w:proofErr w:type="spellStart"/>
      <w:r w:rsidR="00911AAD" w:rsidRPr="00E30141">
        <w:t>longitude</w:t>
      </w:r>
      <w:proofErr w:type="spellEnd"/>
      <w:r w:rsidR="00911AAD" w:rsidRPr="00E30141">
        <w:t xml:space="preserve">). </w:t>
      </w:r>
      <w:r w:rsidR="00911AAD" w:rsidRPr="00E30141">
        <w:lastRenderedPageBreak/>
        <w:t>Uporablja regularni izraz, da išče ujemanje med vzorcem 'MULTIPOINT (([širina] [dolžina]))'. Če najde ujemanje funkcija pridobi vrednosti širine in dolžine ter jih pretvori v števila.</w:t>
      </w:r>
    </w:p>
    <w:p w14:paraId="693C17DD" w14:textId="52916849" w:rsidR="00911AAD" w:rsidRPr="00E30141" w:rsidRDefault="00C44C27" w:rsidP="0082152F">
      <w:r w:rsidRPr="00E30141">
        <w:t>Funkcija '</w:t>
      </w:r>
      <w:proofErr w:type="spellStart"/>
      <w:r w:rsidRPr="00E30141">
        <w:t>addMarker</w:t>
      </w:r>
      <w:proofErr w:type="spellEnd"/>
      <w:r w:rsidRPr="00E30141">
        <w:t>' sprejme podatke o odlagališču in koordinatah ter na podlagi teh podatkov dodaja označevalce</w:t>
      </w:r>
      <w:r w:rsidR="00F21274" w:rsidRPr="00E30141">
        <w:t xml:space="preserve"> </w:t>
      </w:r>
      <w:r w:rsidRPr="00E30141">
        <w:t>na zemljevidu. Glede na lastnosti odlagališča, se določi, kakšna ikona bo uporabljena za označevalec. Poleg tega se doda poslušalec dogodkov za klik na označevalcu, ki sproži funkcijo '</w:t>
      </w:r>
      <w:proofErr w:type="spellStart"/>
      <w:r w:rsidRPr="00E30141">
        <w:t>onMarkerClick</w:t>
      </w:r>
      <w:proofErr w:type="spellEnd"/>
      <w:r w:rsidRPr="00E30141">
        <w:t>', funkcija na koncu vrne ustvarjeni označevalec</w:t>
      </w:r>
      <w:r w:rsidR="00F21274" w:rsidRPr="00E30141">
        <w:t xml:space="preserve">. </w:t>
      </w:r>
      <w:r w:rsidRPr="00E30141">
        <w:t>Poslušalec dogodkov pa je dodan na ozna</w:t>
      </w:r>
      <w:r w:rsidR="00F21274" w:rsidRPr="00E30141">
        <w:t>čevalce,  da se lahko ob kliku na marker prikažejo podatki o odlagališču</w:t>
      </w:r>
      <w:r w:rsidR="00917F67" w:rsidRPr="00E30141">
        <w:t>.</w:t>
      </w:r>
      <w:r w:rsidR="00F21274" w:rsidRPr="00E30141">
        <w:t xml:space="preserve"> </w:t>
      </w:r>
    </w:p>
    <w:p w14:paraId="32A9EB80" w14:textId="0D162930" w:rsidR="008F5C29" w:rsidRPr="00E30141" w:rsidRDefault="008F5C29" w:rsidP="008F5C29">
      <w:pPr>
        <w:pStyle w:val="Napis"/>
        <w:keepNext/>
        <w:jc w:val="center"/>
        <w:rPr>
          <w:b/>
          <w:bCs/>
          <w:i w:val="0"/>
          <w:iCs w:val="0"/>
          <w:sz w:val="22"/>
          <w:szCs w:val="22"/>
        </w:rPr>
      </w:pPr>
      <w:bookmarkStart w:id="37" w:name="_Toc146978285"/>
      <w:r w:rsidRPr="00E30141">
        <w:rPr>
          <w:b/>
          <w:bCs/>
          <w:i w:val="0"/>
          <w:iCs w:val="0"/>
          <w:sz w:val="22"/>
          <w:szCs w:val="22"/>
        </w:rPr>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9</w:t>
      </w:r>
      <w:r w:rsidR="006B2148">
        <w:rPr>
          <w:b/>
          <w:bCs/>
          <w:i w:val="0"/>
          <w:iCs w:val="0"/>
          <w:sz w:val="22"/>
          <w:szCs w:val="22"/>
        </w:rPr>
        <w:fldChar w:fldCharType="end"/>
      </w:r>
      <w:r w:rsidRPr="00E30141">
        <w:rPr>
          <w:b/>
          <w:bCs/>
          <w:i w:val="0"/>
          <w:iCs w:val="0"/>
          <w:sz w:val="22"/>
          <w:szCs w:val="22"/>
        </w:rPr>
        <w:t>: Prikaz divjih odlagališč na zemljevidu</w:t>
      </w:r>
      <w:bookmarkEnd w:id="37"/>
    </w:p>
    <w:p w14:paraId="0DCDBD2E" w14:textId="2461E667" w:rsidR="00917F67" w:rsidRPr="00E30141" w:rsidRDefault="00917F67" w:rsidP="00917F67">
      <w:pPr>
        <w:jc w:val="center"/>
      </w:pPr>
      <w:r w:rsidRPr="00E30141">
        <w:rPr>
          <w:noProof/>
        </w:rPr>
        <w:drawing>
          <wp:inline distT="0" distB="0" distL="0" distR="0" wp14:anchorId="0D119BE9" wp14:editId="2356CF86">
            <wp:extent cx="5760720" cy="3261995"/>
            <wp:effectExtent l="0" t="0" r="0" b="0"/>
            <wp:docPr id="581048145" name="Slika 7" descr="Slika, ki vsebuje besede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48145" name="Slika 7" descr="Slika, ki vsebuje besede posnetek zaslona&#10;&#10;Opis je samodejno ustvarje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61995"/>
                    </a:xfrm>
                    <a:prstGeom prst="rect">
                      <a:avLst/>
                    </a:prstGeom>
                    <a:noFill/>
                    <a:ln>
                      <a:noFill/>
                    </a:ln>
                  </pic:spPr>
                </pic:pic>
              </a:graphicData>
            </a:graphic>
          </wp:inline>
        </w:drawing>
      </w:r>
    </w:p>
    <w:p w14:paraId="1CB227AB" w14:textId="6562986F" w:rsidR="00917F67" w:rsidRPr="00E30141" w:rsidRDefault="00917F67" w:rsidP="00917F67">
      <w:r w:rsidRPr="00E30141">
        <w:t>Na zgornji sliki se lahko vidijo različne vrste označb divjih odlagališč, glede na njihove podatke. Z drevesi so označena počiščena divja odlagališča, z kupom smeti navadna divja odlagališča, z kupom smeti in rdečim trikotnikom pa so označena divja odlagališča, ki vsebujejo nevarne odpadke.</w:t>
      </w:r>
    </w:p>
    <w:p w14:paraId="1669285B" w14:textId="76A8714F" w:rsidR="0045562A" w:rsidRPr="00E30141" w:rsidRDefault="0045562A" w:rsidP="00917F67">
      <w:r w:rsidRPr="00E30141">
        <w:t>Funkcija '</w:t>
      </w:r>
      <w:proofErr w:type="spellStart"/>
      <w:r w:rsidRPr="00E30141">
        <w:t>onMarkerClick</w:t>
      </w:r>
      <w:proofErr w:type="spellEnd"/>
      <w:r w:rsidRPr="00E30141">
        <w:t>' ob kliku na izbrano divje odlagališče na zemljevidu shrani podatke o odlagališču in njegove koordinate v objekt. Ta objekt je poslan v drugo komponento, katere naloga je prikaz podatkov o divjem odlagališču. Prav tako spremeni spremenljivko '</w:t>
      </w:r>
      <w:proofErr w:type="spellStart"/>
      <w:r w:rsidRPr="00E30141">
        <w:t>isDataDIsplayVisible</w:t>
      </w:r>
      <w:proofErr w:type="spellEnd"/>
      <w:r w:rsidRPr="00E30141">
        <w:t>', na '</w:t>
      </w:r>
      <w:proofErr w:type="spellStart"/>
      <w:r w:rsidRPr="00E30141">
        <w:t>true</w:t>
      </w:r>
      <w:proofErr w:type="spellEnd"/>
      <w:r w:rsidRPr="00E30141">
        <w:t>', kar omogoči prikaz druge</w:t>
      </w:r>
      <w:r w:rsidR="00B10E92" w:rsidRPr="00E30141">
        <w:t xml:space="preserve"> komponente.</w:t>
      </w:r>
    </w:p>
    <w:p w14:paraId="303AFF96" w14:textId="78E8B77D" w:rsidR="0045562A" w:rsidRPr="00E30141" w:rsidRDefault="0045562A" w:rsidP="0045562A">
      <w:pPr>
        <w:pStyle w:val="Naslov2"/>
        <w:rPr>
          <w:bCs/>
        </w:rPr>
      </w:pPr>
      <w:bookmarkStart w:id="38" w:name="_Toc146978268"/>
      <w:r w:rsidRPr="00E30141">
        <w:rPr>
          <w:bCs/>
        </w:rPr>
        <w:lastRenderedPageBreak/>
        <w:t>6.3  PRIKAZ PODROBNOSTI IZBRANEGA DIVJEGA ODLAGALIŠČA</w:t>
      </w:r>
      <w:bookmarkEnd w:id="38"/>
    </w:p>
    <w:p w14:paraId="69842995" w14:textId="6FCACBD9" w:rsidR="000C4178" w:rsidRPr="00E30141" w:rsidRDefault="00595A88" w:rsidP="00917F67">
      <w:r w:rsidRPr="00E30141">
        <w:t>Podatki poslani i</w:t>
      </w:r>
      <w:r w:rsidR="000C4178" w:rsidRPr="00E30141">
        <w:t xml:space="preserve">z komponente kjer je prikazana mapa so </w:t>
      </w:r>
      <w:r w:rsidR="00B10E92" w:rsidRPr="00E30141">
        <w:t>prikazani na komponenti za prikaz podrobnosti divjih odlagališč. Ta komponenta se prikaže na levi strani spletne aplikacije, tako da se pojave čez mapo</w:t>
      </w:r>
      <w:r w:rsidR="000C4178" w:rsidRPr="00E30141">
        <w:t>.</w:t>
      </w:r>
      <w:r w:rsidR="00B10E92" w:rsidRPr="00E30141">
        <w:t xml:space="preserve"> Med prikazom podrobnosti lahko uporabnik še vedno uporablja mapo in klika na druga divja odlagališča, za prikaz drugih podatkov.</w:t>
      </w:r>
      <w:r w:rsidR="000C4178" w:rsidRPr="00E30141">
        <w:t xml:space="preserve"> Logike za prikaz je dokaj malo, saj je potrebno samo prebrati vsak element objekta, pogledati ali je vrednost ni '</w:t>
      </w:r>
      <w:proofErr w:type="spellStart"/>
      <w:r w:rsidR="000C4178" w:rsidRPr="00E30141">
        <w:t>null</w:t>
      </w:r>
      <w:proofErr w:type="spellEnd"/>
      <w:r w:rsidR="000C4178" w:rsidRPr="00E30141">
        <w:t xml:space="preserve">', in nato prikazati podatke, ki obstajajo. Poleg elementov objekta, pa je potrebno še izpisati koordinate. V primeru, da ima divje odlagališče v podatkih tudi poti to slik, ki so v odlagališču je potrebno prikazati predoglede slik. Ker pa so v objektu shranjene le poti, je potrebno na krmilniku </w:t>
      </w:r>
      <w:proofErr w:type="spellStart"/>
      <w:r w:rsidR="000C4178" w:rsidRPr="00E30141">
        <w:t>backend</w:t>
      </w:r>
      <w:proofErr w:type="spellEnd"/>
      <w:r w:rsidR="000C4178" w:rsidRPr="00E30141">
        <w:t>-a na teh poteh zagotoviti pravo sliko</w:t>
      </w:r>
      <w:r w:rsidR="00954CA5" w:rsidRPr="00E30141">
        <w:t>.</w:t>
      </w:r>
    </w:p>
    <w:p w14:paraId="447EA391" w14:textId="0A344B22" w:rsidR="00954CA5" w:rsidRPr="00E30141" w:rsidRDefault="00954CA5" w:rsidP="00917F67">
      <w:r w:rsidRPr="00E30141">
        <w:t xml:space="preserve">Slike v podatkovni bazi hranim, kot seznam nizov, kjer je vsak niz pot do slike. Slike pa hranim na svoji lokalni napravi, saj imam za trenutne potrebe več kot dovolj prostora na trdem disku svoje naprave. Torej v krmilniku sem naredil novo funkcijo, ki obravnava zahteve za prikaz slik. Ko </w:t>
      </w:r>
      <w:r w:rsidR="003F5A83" w:rsidRPr="00E30141">
        <w:t xml:space="preserve">uporabnik posreduje zahtevo za sliko s podanim imenom datoteke, funkcija konstruira pot do direktorija, kjer so shranjene slike. Tej poti pa se nato doda še ime datoteke. S pomočjo te poti se ustvari nov objekt iz sistema datotek. Funkcija nato preveri, ali datoteka obstaja in ali je berljiva. V primeru, je se vrne odgovor 200(OK), v katerem je vključena slika z ustrezno vsebino, za prikazovanje slike v brskalniku. V nasprotnem primeru pa funkcija odgovor 404(Not </w:t>
      </w:r>
      <w:proofErr w:type="spellStart"/>
      <w:r w:rsidR="003F5A83" w:rsidRPr="00E30141">
        <w:t>Found</w:t>
      </w:r>
      <w:proofErr w:type="spellEnd"/>
      <w:r w:rsidR="003F5A83" w:rsidRPr="00E30141">
        <w:t>), kar pomeni, da zahtevane slike ni bilo mogoče najti.</w:t>
      </w:r>
    </w:p>
    <w:p w14:paraId="26812C38" w14:textId="162A75ED" w:rsidR="003F5A83" w:rsidRPr="00E30141" w:rsidRDefault="003F5A83" w:rsidP="00917F67">
      <w:r w:rsidRPr="00E30141">
        <w:t>S tem je možen prikaz slik. Pri prikazu podrobnosti se tako pojavijo predogledi slik, ki pa jih lahko kliknemo, ob kliku se kliče funkcija '</w:t>
      </w:r>
      <w:proofErr w:type="spellStart"/>
      <w:r w:rsidRPr="00E30141">
        <w:t>openImagePopup</w:t>
      </w:r>
      <w:proofErr w:type="spellEnd"/>
      <w:r w:rsidRPr="00E30141">
        <w:t>', ki prikaže celotno sliko kot pojavno okno. To pojavno okno lahko enostavno zapremo in nadaljujemo z ogledovanjem zemljevida in podrobnosti o izbranem odlagališču.</w:t>
      </w:r>
    </w:p>
    <w:p w14:paraId="1D7B82D6" w14:textId="1BCBDD0C" w:rsidR="00D131D0" w:rsidRPr="00E30141" w:rsidRDefault="00D131D0" w:rsidP="00917F67">
      <w:r w:rsidRPr="00E30141">
        <w:t>Če je uporabnik prijavljen v sistem in ima status administratorja se na koncu podatkov o odlagališču pojavita še gumba za izbris in urejanje divjega odlagališča.</w:t>
      </w:r>
    </w:p>
    <w:p w14:paraId="114874E6" w14:textId="77777777" w:rsidR="00807BA7" w:rsidRPr="00E30141" w:rsidRDefault="00440D57" w:rsidP="00917F67">
      <w:r w:rsidRPr="00E30141">
        <w:t xml:space="preserve">        </w:t>
      </w:r>
    </w:p>
    <w:p w14:paraId="23B9569A" w14:textId="573B5A82" w:rsidR="00807BA7" w:rsidRPr="00E30141" w:rsidRDefault="00807BA7" w:rsidP="00807BA7">
      <w:pPr>
        <w:pStyle w:val="Napis"/>
        <w:keepNext/>
        <w:jc w:val="center"/>
        <w:rPr>
          <w:b/>
          <w:bCs/>
          <w:i w:val="0"/>
          <w:iCs w:val="0"/>
          <w:sz w:val="22"/>
          <w:szCs w:val="22"/>
        </w:rPr>
      </w:pPr>
      <w:bookmarkStart w:id="39" w:name="_Toc146978286"/>
      <w:r w:rsidRPr="00E30141">
        <w:rPr>
          <w:b/>
          <w:bCs/>
          <w:i w:val="0"/>
          <w:iCs w:val="0"/>
          <w:sz w:val="22"/>
          <w:szCs w:val="22"/>
        </w:rPr>
        <w:lastRenderedPageBreak/>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10</w:t>
      </w:r>
      <w:r w:rsidR="006B2148">
        <w:rPr>
          <w:b/>
          <w:bCs/>
          <w:i w:val="0"/>
          <w:iCs w:val="0"/>
          <w:sz w:val="22"/>
          <w:szCs w:val="22"/>
        </w:rPr>
        <w:fldChar w:fldCharType="end"/>
      </w:r>
      <w:r w:rsidRPr="00E30141">
        <w:rPr>
          <w:b/>
          <w:bCs/>
          <w:i w:val="0"/>
          <w:iCs w:val="0"/>
          <w:sz w:val="22"/>
          <w:szCs w:val="22"/>
        </w:rPr>
        <w:t>:</w:t>
      </w:r>
      <w:r w:rsidR="00941DDB" w:rsidRPr="00E30141">
        <w:rPr>
          <w:b/>
          <w:bCs/>
          <w:i w:val="0"/>
          <w:iCs w:val="0"/>
          <w:sz w:val="22"/>
          <w:szCs w:val="22"/>
        </w:rPr>
        <w:t xml:space="preserve"> Prikaz podrobnosti o divjih </w:t>
      </w:r>
      <w:r w:rsidR="00A97432" w:rsidRPr="00E30141">
        <w:rPr>
          <w:b/>
          <w:bCs/>
          <w:i w:val="0"/>
          <w:iCs w:val="0"/>
          <w:sz w:val="22"/>
          <w:szCs w:val="22"/>
        </w:rPr>
        <w:t>odlagališčih</w:t>
      </w:r>
      <w:bookmarkEnd w:id="39"/>
    </w:p>
    <w:p w14:paraId="301FDEB6" w14:textId="459C1E6F" w:rsidR="003F5A83" w:rsidRPr="00E30141" w:rsidRDefault="00807BA7" w:rsidP="00917F67">
      <w:r w:rsidRPr="00E30141">
        <w:rPr>
          <w:noProof/>
        </w:rPr>
        <w:drawing>
          <wp:inline distT="0" distB="0" distL="0" distR="0" wp14:anchorId="52F7859A" wp14:editId="324E42FC">
            <wp:extent cx="5760720" cy="7058025"/>
            <wp:effectExtent l="0" t="0" r="0" b="0"/>
            <wp:docPr id="1664899065" name="Slika 10" descr="Slika, ki vsebuje besede besedilo, posnetek zaslona, rastli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99065" name="Slika 10" descr="Slika, ki vsebuje besede besedilo, posnetek zaslona, rastlina&#10;&#10;Opis je samodejno ustvarje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7058025"/>
                    </a:xfrm>
                    <a:prstGeom prst="rect">
                      <a:avLst/>
                    </a:prstGeom>
                    <a:noFill/>
                    <a:ln>
                      <a:noFill/>
                    </a:ln>
                  </pic:spPr>
                </pic:pic>
              </a:graphicData>
            </a:graphic>
          </wp:inline>
        </w:drawing>
      </w:r>
      <w:r w:rsidR="00440D57" w:rsidRPr="00E30141">
        <w:t xml:space="preserve">          </w:t>
      </w:r>
    </w:p>
    <w:p w14:paraId="463CE195" w14:textId="2226AC86" w:rsidR="00440D57" w:rsidRPr="00E30141" w:rsidRDefault="00440D57" w:rsidP="00917F67">
      <w:r w:rsidRPr="00E30141">
        <w:t xml:space="preserve">Na </w:t>
      </w:r>
      <w:r w:rsidR="00D01302" w:rsidRPr="00E30141">
        <w:t>z</w:t>
      </w:r>
      <w:r w:rsidRPr="00E30141">
        <w:t xml:space="preserve">gornjih slikah lahko vidimo prikaz podrobnih podatkov s slikami in prikaz podatkov brez slik, če je podatkov preveč za izpis je omogočeno drsenje samo v </w:t>
      </w:r>
      <w:proofErr w:type="spellStart"/>
      <w:r w:rsidRPr="00E30141">
        <w:t>komponenti,ki</w:t>
      </w:r>
      <w:proofErr w:type="spellEnd"/>
      <w:r w:rsidRPr="00E30141">
        <w:t xml:space="preserve"> prikazuje podrobnost</w:t>
      </w:r>
      <w:r w:rsidR="00D01302" w:rsidRPr="00E30141">
        <w:t>i</w:t>
      </w:r>
      <w:r w:rsidRPr="00E30141">
        <w:t>, kar se tudi vidi na sliki, kjer so prikazani podatki divjega odlagališča s slikami.</w:t>
      </w:r>
    </w:p>
    <w:p w14:paraId="0B853626" w14:textId="1FF6ABD8" w:rsidR="00B10E92" w:rsidRPr="00E30141" w:rsidRDefault="00B10E92" w:rsidP="00B10E92">
      <w:pPr>
        <w:pStyle w:val="Naslov2"/>
        <w:rPr>
          <w:bCs/>
        </w:rPr>
      </w:pPr>
      <w:bookmarkStart w:id="40" w:name="_Toc146978269"/>
      <w:r w:rsidRPr="00E30141">
        <w:rPr>
          <w:bCs/>
        </w:rPr>
        <w:lastRenderedPageBreak/>
        <w:t>6.4  REGISTRACIJA</w:t>
      </w:r>
      <w:r w:rsidR="003A6D64" w:rsidRPr="00E30141">
        <w:rPr>
          <w:bCs/>
        </w:rPr>
        <w:t xml:space="preserve">, PRIJAVA IN POMOČ </w:t>
      </w:r>
      <w:r w:rsidRPr="00E30141">
        <w:rPr>
          <w:bCs/>
        </w:rPr>
        <w:t>UPORABNIK</w:t>
      </w:r>
      <w:r w:rsidR="003A6D64" w:rsidRPr="00E30141">
        <w:rPr>
          <w:bCs/>
        </w:rPr>
        <w:t>U</w:t>
      </w:r>
      <w:bookmarkEnd w:id="40"/>
    </w:p>
    <w:p w14:paraId="4B07F66B" w14:textId="0DFDBCCE" w:rsidR="00B10E92" w:rsidRPr="00E30141" w:rsidRDefault="003A6D64" w:rsidP="00917F67">
      <w:r w:rsidRPr="00E30141">
        <w:t xml:space="preserve">Dostop do vseh treh funkcionalnosti je možen preko gumba v desnem zgornjem kotu spletne strani in vse tri se prikažejo kot pojavno okno na spletni strani. Gumb pomoč je vedno na spletni strani in njegova edina </w:t>
      </w:r>
      <w:proofErr w:type="spellStart"/>
      <w:r w:rsidRPr="00E30141">
        <w:t>funkcionalnsot</w:t>
      </w:r>
      <w:proofErr w:type="spellEnd"/>
      <w:r w:rsidRPr="00E30141">
        <w:t xml:space="preserve"> je, da prikaže podrobne navodila za ogled in dodajanje divjih </w:t>
      </w:r>
      <w:r w:rsidR="00EF2096" w:rsidRPr="00E30141">
        <w:t>odlagališč.</w:t>
      </w:r>
    </w:p>
    <w:p w14:paraId="0538D944" w14:textId="7258F07B" w:rsidR="00EF2096" w:rsidRPr="00E30141" w:rsidRDefault="00EF2096" w:rsidP="00917F67">
      <w:r w:rsidRPr="00E30141">
        <w:t xml:space="preserve">Za registracijo in prijavo mora </w:t>
      </w:r>
      <w:proofErr w:type="spellStart"/>
      <w:r w:rsidRPr="00E30141">
        <w:t>uporabnikški</w:t>
      </w:r>
      <w:proofErr w:type="spellEnd"/>
      <w:r w:rsidRPr="00E30141">
        <w:t xml:space="preserve"> vmesnik komunicirati z strežnikom, to pa pomeni, da sem na strežniku moral ponoviti vse korake za povezavo s tabelo v podatkovni bazi, tako kot sem to storil pri </w:t>
      </w:r>
      <w:proofErr w:type="spellStart"/>
      <w:r w:rsidRPr="00E30141">
        <w:t>priakzu</w:t>
      </w:r>
      <w:proofErr w:type="spellEnd"/>
      <w:r w:rsidRPr="00E30141">
        <w:t xml:space="preserve"> divjih odlagališč. Po kreaciji razredov entitete, </w:t>
      </w:r>
      <w:proofErr w:type="spellStart"/>
      <w:r w:rsidRPr="00E30141">
        <w:t>repozitorija</w:t>
      </w:r>
      <w:proofErr w:type="spellEnd"/>
      <w:r w:rsidRPr="00E30141">
        <w:t xml:space="preserve"> in storitve sem še v </w:t>
      </w:r>
      <w:proofErr w:type="spellStart"/>
      <w:r w:rsidRPr="00E30141">
        <w:t>kontroler</w:t>
      </w:r>
      <w:proofErr w:type="spellEnd"/>
      <w:r w:rsidRPr="00E30141">
        <w:t xml:space="preserve"> dodal </w:t>
      </w:r>
      <w:r w:rsidR="003038BE" w:rsidRPr="00E30141">
        <w:t>metode, ki skrbijo za komunikacijo med njima.</w:t>
      </w:r>
    </w:p>
    <w:p w14:paraId="106444DD" w14:textId="67A5AC53" w:rsidR="00B2763D" w:rsidRPr="00E30141" w:rsidRDefault="00B2763D" w:rsidP="00917F67">
      <w:r w:rsidRPr="00E30141">
        <w:t>Metoda '</w:t>
      </w:r>
      <w:proofErr w:type="spellStart"/>
      <w:r w:rsidRPr="00E30141">
        <w:t>checkEmailExists</w:t>
      </w:r>
      <w:proofErr w:type="spellEnd"/>
      <w:r w:rsidRPr="00E30141">
        <w:t xml:space="preserve">' kot parameter prejme elektronski naslov in preveri ali uporabnik s tem </w:t>
      </w:r>
      <w:proofErr w:type="spellStart"/>
      <w:r w:rsidRPr="00E30141">
        <w:t>elektronskom</w:t>
      </w:r>
      <w:proofErr w:type="spellEnd"/>
      <w:r w:rsidRPr="00E30141">
        <w:t xml:space="preserve"> naslovom že obstaja. </w:t>
      </w:r>
      <w:proofErr w:type="spellStart"/>
      <w:r w:rsidRPr="00E30141">
        <w:t>Rezulat</w:t>
      </w:r>
      <w:proofErr w:type="spellEnd"/>
      <w:r w:rsidRPr="00E30141">
        <w:t xml:space="preserve"> pa se vrne kot logična vrednost(</w:t>
      </w:r>
      <w:proofErr w:type="spellStart"/>
      <w:r w:rsidRPr="00E30141">
        <w:t>true</w:t>
      </w:r>
      <w:proofErr w:type="spellEnd"/>
      <w:r w:rsidRPr="00E30141">
        <w:t xml:space="preserve"> ali </w:t>
      </w:r>
      <w:proofErr w:type="spellStart"/>
      <w:r w:rsidRPr="00E30141">
        <w:t>false</w:t>
      </w:r>
      <w:proofErr w:type="spellEnd"/>
      <w:r w:rsidRPr="00E30141">
        <w:t>).</w:t>
      </w:r>
    </w:p>
    <w:p w14:paraId="20336D08" w14:textId="7957E651" w:rsidR="008E1D0C" w:rsidRPr="00E30141" w:rsidRDefault="008E1D0C" w:rsidP="00917F67">
      <w:r w:rsidRPr="00E30141">
        <w:t>Metoda  '</w:t>
      </w:r>
      <w:proofErr w:type="spellStart"/>
      <w:r w:rsidRPr="00E30141">
        <w:t>registerUser</w:t>
      </w:r>
      <w:proofErr w:type="spellEnd"/>
      <w:r w:rsidRPr="00E30141">
        <w:t xml:space="preserve">' omogoča registracijo novega uporabnika v aplikaciji. Kot vhodni parameter prejme </w:t>
      </w:r>
      <w:proofErr w:type="spellStart"/>
      <w:r w:rsidRPr="00E30141">
        <w:t>podakte</w:t>
      </w:r>
      <w:proofErr w:type="spellEnd"/>
      <w:r w:rsidRPr="00E30141">
        <w:t xml:space="preserve"> o uporabniku. Pred shranjevanjem v podatkovno bazo uporabi še funkcijo, ki zašifrira geslo uporabnika za varnostne namene. Nato prejetemu uporabniku dodeli zašifrirano geslo in ga prek storitve shrani v podatkovno bazo.</w:t>
      </w:r>
    </w:p>
    <w:p w14:paraId="2CAE8FC6" w14:textId="23F1199C" w:rsidR="008E1D0C" w:rsidRPr="00E30141" w:rsidRDefault="008E1D0C" w:rsidP="00917F67">
      <w:r w:rsidRPr="00E30141">
        <w:t xml:space="preserve">Metoda </w:t>
      </w:r>
      <w:r w:rsidR="00315B9D" w:rsidRPr="00E30141">
        <w:t>'</w:t>
      </w:r>
      <w:proofErr w:type="spellStart"/>
      <w:r w:rsidR="00315B9D" w:rsidRPr="00E30141">
        <w:t>loginUser</w:t>
      </w:r>
      <w:proofErr w:type="spellEnd"/>
      <w:r w:rsidR="00315B9D" w:rsidRPr="00E30141">
        <w:t xml:space="preserve">' omogoča proces prijave uporabnika v aplikacijo. Kot parameter prejme uporabnika, kar </w:t>
      </w:r>
      <w:proofErr w:type="spellStart"/>
      <w:r w:rsidR="00315B9D" w:rsidRPr="00E30141">
        <w:t>vklučuje</w:t>
      </w:r>
      <w:proofErr w:type="spellEnd"/>
      <w:r w:rsidR="00315B9D" w:rsidRPr="00E30141">
        <w:t xml:space="preserve"> </w:t>
      </w:r>
      <w:proofErr w:type="spellStart"/>
      <w:r w:rsidR="00315B9D" w:rsidRPr="00E30141">
        <w:t>elketronski</w:t>
      </w:r>
      <w:proofErr w:type="spellEnd"/>
      <w:r w:rsidR="00315B9D" w:rsidRPr="00E30141">
        <w:t xml:space="preserve"> naslov in geslo. </w:t>
      </w:r>
      <w:proofErr w:type="spellStart"/>
      <w:r w:rsidR="00315B9D" w:rsidRPr="00E30141">
        <w:t>Napjprej</w:t>
      </w:r>
      <w:proofErr w:type="spellEnd"/>
      <w:r w:rsidR="00315B9D" w:rsidRPr="00E30141">
        <w:t xml:space="preserve"> </w:t>
      </w:r>
      <w:proofErr w:type="spellStart"/>
      <w:r w:rsidR="00315B9D" w:rsidRPr="00E30141">
        <w:t>prever</w:t>
      </w:r>
      <w:proofErr w:type="spellEnd"/>
      <w:r w:rsidR="00315B9D" w:rsidRPr="00E30141">
        <w:t xml:space="preserve">, ali uporabnik z podanim elektronskim naslovom obstaja v podatkovni bazi. Če obstaja funkcija preveri, če </w:t>
      </w:r>
      <w:proofErr w:type="spellStart"/>
      <w:r w:rsidR="00315B9D" w:rsidRPr="00E30141">
        <w:t>sep</w:t>
      </w:r>
      <w:proofErr w:type="spellEnd"/>
      <w:r w:rsidR="00315B9D" w:rsidRPr="00E30141">
        <w:t xml:space="preserve"> </w:t>
      </w:r>
      <w:proofErr w:type="spellStart"/>
      <w:r w:rsidR="00315B9D" w:rsidRPr="00E30141">
        <w:t>odano</w:t>
      </w:r>
      <w:proofErr w:type="spellEnd"/>
      <w:r w:rsidR="00315B9D" w:rsidRPr="00E30141">
        <w:t xml:space="preserve"> geslo ujema z </w:t>
      </w:r>
      <w:proofErr w:type="spellStart"/>
      <w:r w:rsidR="00315B9D" w:rsidRPr="00E30141">
        <w:t>gelsom</w:t>
      </w:r>
      <w:proofErr w:type="spellEnd"/>
      <w:r w:rsidR="00315B9D" w:rsidRPr="00E30141">
        <w:t xml:space="preserve"> v podatkovni bazi, ker pa je geslo v bazi podatkov zašifrirano, moramo pred primerjavo zašifrirati na enak način tudi podano geslo. Ob ujemanju gesla metoda vrne odgovor s podatki o uporabniku(brez gesla) s statusom 200(OK). Če pa je </w:t>
      </w:r>
      <w:proofErr w:type="spellStart"/>
      <w:r w:rsidR="00315B9D" w:rsidRPr="00E30141">
        <w:t>avtentokacija</w:t>
      </w:r>
      <w:proofErr w:type="spellEnd"/>
      <w:r w:rsidR="00315B9D" w:rsidRPr="00E30141">
        <w:t xml:space="preserve"> kjerkoli neuspešna pa je metoda vrne odgovor s statusom 401(</w:t>
      </w:r>
      <w:proofErr w:type="spellStart"/>
      <w:r w:rsidR="00315B9D" w:rsidRPr="00E30141">
        <w:t>Unauthorized</w:t>
      </w:r>
      <w:proofErr w:type="spellEnd"/>
      <w:r w:rsidR="00315B9D" w:rsidRPr="00E30141">
        <w:t xml:space="preserve">) in sporočilom, da </w:t>
      </w:r>
      <w:proofErr w:type="spellStart"/>
      <w:r w:rsidR="00315B9D" w:rsidRPr="00E30141">
        <w:t>avtentikacija</w:t>
      </w:r>
      <w:proofErr w:type="spellEnd"/>
      <w:r w:rsidR="00315B9D" w:rsidRPr="00E30141">
        <w:t xml:space="preserve"> ni </w:t>
      </w:r>
      <w:proofErr w:type="spellStart"/>
      <w:r w:rsidR="00315B9D" w:rsidRPr="00E30141">
        <w:t>usepla</w:t>
      </w:r>
      <w:proofErr w:type="spellEnd"/>
      <w:r w:rsidR="00315B9D" w:rsidRPr="00E30141">
        <w:t xml:space="preserve">. </w:t>
      </w:r>
    </w:p>
    <w:p w14:paraId="31FB5C10" w14:textId="774DCDE6" w:rsidR="00315B9D" w:rsidRPr="00E30141" w:rsidRDefault="00315B9D" w:rsidP="00917F67">
      <w:r w:rsidRPr="00E30141">
        <w:t xml:space="preserve">Za komunikacijo s temi metodami pa je bilo potrebno ustvariti tudi nov servisni razred na </w:t>
      </w:r>
      <w:proofErr w:type="spellStart"/>
      <w:r w:rsidR="0054641A" w:rsidRPr="00E30141">
        <w:t>frontendu</w:t>
      </w:r>
      <w:proofErr w:type="spellEnd"/>
      <w:r w:rsidRPr="00E30141">
        <w:t>.</w:t>
      </w:r>
      <w:r w:rsidR="0054641A" w:rsidRPr="00E30141">
        <w:t xml:space="preserve"> V razredu so funkcije za komunikacijo z </w:t>
      </w:r>
      <w:proofErr w:type="spellStart"/>
      <w:r w:rsidR="0054641A" w:rsidRPr="00E30141">
        <w:t>kotrolerjem</w:t>
      </w:r>
      <w:proofErr w:type="spellEnd"/>
      <w:r w:rsidR="0054641A" w:rsidRPr="00E30141">
        <w:t xml:space="preserve"> </w:t>
      </w:r>
      <w:proofErr w:type="spellStart"/>
      <w:r w:rsidR="0054641A" w:rsidRPr="00E30141">
        <w:t>backend</w:t>
      </w:r>
      <w:proofErr w:type="spellEnd"/>
      <w:r w:rsidR="0054641A" w:rsidRPr="00E30141">
        <w:t>-a, ki so narejene podoben način kot razred '</w:t>
      </w:r>
      <w:proofErr w:type="spellStart"/>
      <w:r w:rsidR="0054641A" w:rsidRPr="00E30141">
        <w:t>DataService</w:t>
      </w:r>
      <w:proofErr w:type="spellEnd"/>
      <w:r w:rsidR="0054641A" w:rsidRPr="00E30141">
        <w:t xml:space="preserve">'. Vsebuje pa tudi funkcije, ki shranijo prejete podatke o </w:t>
      </w:r>
      <w:proofErr w:type="spellStart"/>
      <w:r w:rsidR="0054641A" w:rsidRPr="00E30141">
        <w:t>uprabniku</w:t>
      </w:r>
      <w:proofErr w:type="spellEnd"/>
      <w:r w:rsidR="0054641A" w:rsidRPr="00E30141">
        <w:t xml:space="preserve"> in spremenijo status uporabnika, ki uporablja uporabniški vmesnik</w:t>
      </w:r>
      <w:r w:rsidR="00E876FD" w:rsidRPr="00E30141">
        <w:t xml:space="preserve">. Če se uporabnik uspešno prijavi se </w:t>
      </w:r>
      <w:proofErr w:type="spellStart"/>
      <w:r w:rsidR="00E876FD" w:rsidRPr="00E30141">
        <w:t>spremeljikva</w:t>
      </w:r>
      <w:proofErr w:type="spellEnd"/>
      <w:r w:rsidR="00E876FD" w:rsidRPr="00E30141">
        <w:t xml:space="preserve"> '</w:t>
      </w:r>
      <w:proofErr w:type="spellStart"/>
      <w:r w:rsidR="00E876FD" w:rsidRPr="00E30141">
        <w:t>loggedIn</w:t>
      </w:r>
      <w:proofErr w:type="spellEnd"/>
      <w:r w:rsidR="00E876FD" w:rsidRPr="00E30141">
        <w:t>' in spremeni na vrednost '</w:t>
      </w:r>
      <w:proofErr w:type="spellStart"/>
      <w:r w:rsidR="00E876FD" w:rsidRPr="00E30141">
        <w:t>true</w:t>
      </w:r>
      <w:proofErr w:type="spellEnd"/>
      <w:r w:rsidR="00E876FD" w:rsidRPr="00E30141">
        <w:t>', če pa se uporabnik odjavi pa se spremeni na '</w:t>
      </w:r>
      <w:proofErr w:type="spellStart"/>
      <w:r w:rsidR="00E876FD" w:rsidRPr="00E30141">
        <w:t>false</w:t>
      </w:r>
      <w:proofErr w:type="spellEnd"/>
      <w:r w:rsidR="00E876FD" w:rsidRPr="00E30141">
        <w:t>'. Razred torej hrani in servisira podatke o uporabniku in o tem ali je uporabnik trenutno prijavljen v sistem.</w:t>
      </w:r>
    </w:p>
    <w:p w14:paraId="504E97EA" w14:textId="561A48C0" w:rsidR="007C45A6" w:rsidRPr="00E30141" w:rsidRDefault="007C45A6" w:rsidP="00917F67">
      <w:r w:rsidRPr="00E30141">
        <w:t xml:space="preserve">Za uspešno registracijo mora uporabnik na pojavnem oknu pravilno izpolniti vsa tri  besedilna polja in rešiti </w:t>
      </w:r>
      <w:proofErr w:type="spellStart"/>
      <w:r w:rsidRPr="00E30141">
        <w:t>reCAPTCHO</w:t>
      </w:r>
      <w:proofErr w:type="spellEnd"/>
      <w:r w:rsidRPr="00E30141">
        <w:t>, s čimer se preverja, da je človek.</w:t>
      </w:r>
      <w:r w:rsidR="00C5545C" w:rsidRPr="00E30141">
        <w:t xml:space="preserve"> Za uporabo </w:t>
      </w:r>
      <w:proofErr w:type="spellStart"/>
      <w:r w:rsidR="00C5545C" w:rsidRPr="00E30141">
        <w:lastRenderedPageBreak/>
        <w:t>reCAPTCHE</w:t>
      </w:r>
      <w:proofErr w:type="spellEnd"/>
      <w:r w:rsidR="00C5545C" w:rsidRPr="00E30141">
        <w:t xml:space="preserve"> se je potrebno pri Googlu prijaviti za par ključev. To sta ključ spletnega mesta(site </w:t>
      </w:r>
      <w:proofErr w:type="spellStart"/>
      <w:r w:rsidR="00C5545C" w:rsidRPr="00E30141">
        <w:t>key</w:t>
      </w:r>
      <w:proofErr w:type="spellEnd"/>
      <w:r w:rsidR="00C5545C" w:rsidRPr="00E30141">
        <w:t>) in skrivni ključ(</w:t>
      </w:r>
      <w:proofErr w:type="spellStart"/>
      <w:r w:rsidR="00C5545C" w:rsidRPr="00E30141">
        <w:t>secret</w:t>
      </w:r>
      <w:proofErr w:type="spellEnd"/>
      <w:r w:rsidR="00C5545C" w:rsidRPr="00E30141">
        <w:t xml:space="preserve"> </w:t>
      </w:r>
      <w:proofErr w:type="spellStart"/>
      <w:r w:rsidR="00C5545C" w:rsidRPr="00E30141">
        <w:t>key</w:t>
      </w:r>
      <w:proofErr w:type="spellEnd"/>
      <w:r w:rsidR="00C5545C" w:rsidRPr="00E30141">
        <w:t xml:space="preserve">). Ključ spletnega mesta se uporablja za </w:t>
      </w:r>
      <w:r w:rsidR="00181E7D" w:rsidRPr="00E30141">
        <w:t>priklic</w:t>
      </w:r>
      <w:r w:rsidR="00C5545C" w:rsidRPr="00E30141">
        <w:t xml:space="preserve"> </w:t>
      </w:r>
      <w:r w:rsidR="00181E7D" w:rsidRPr="00E30141">
        <w:t>storitve</w:t>
      </w:r>
      <w:r w:rsidR="00C5545C" w:rsidRPr="00E30141">
        <w:t xml:space="preserve"> </w:t>
      </w:r>
      <w:proofErr w:type="spellStart"/>
      <w:r w:rsidR="00C5545C" w:rsidRPr="00E30141">
        <w:t>reCAPTCHA</w:t>
      </w:r>
      <w:proofErr w:type="spellEnd"/>
      <w:r w:rsidR="00C5545C" w:rsidRPr="00E30141">
        <w:t xml:space="preserve">  na spletnem mestu, skrivni ključ pa </w:t>
      </w:r>
      <w:r w:rsidR="00D94993" w:rsidRPr="00E30141">
        <w:t xml:space="preserve">avtorizira komunikacijo med spletnim mestom in </w:t>
      </w:r>
      <w:proofErr w:type="spellStart"/>
      <w:r w:rsidR="00D94993" w:rsidRPr="00E30141">
        <w:t>reCAPTCHA</w:t>
      </w:r>
      <w:proofErr w:type="spellEnd"/>
      <w:r w:rsidR="00D94993" w:rsidRPr="00E30141">
        <w:t xml:space="preserve"> strežnikom, ki preveri uporabnika. Po pridobitvi teh </w:t>
      </w:r>
      <w:r w:rsidR="00181E7D" w:rsidRPr="00E30141">
        <w:t>ključev</w:t>
      </w:r>
      <w:r w:rsidR="00D94993" w:rsidRPr="00E30141">
        <w:t xml:space="preserve"> od Googla je potrebno samo še uvoziti pravo knjižnico in uporabiti </w:t>
      </w:r>
      <w:proofErr w:type="spellStart"/>
      <w:r w:rsidR="00D94993" w:rsidRPr="00E30141">
        <w:t>reCAPTCHA</w:t>
      </w:r>
      <w:proofErr w:type="spellEnd"/>
      <w:r w:rsidR="00D94993" w:rsidRPr="00E30141">
        <w:t xml:space="preserve"> element</w:t>
      </w:r>
      <w:r w:rsidR="00CD06A2" w:rsidRPr="00E30141">
        <w:t xml:space="preserve"> ter mu podati pravilni ključ</w:t>
      </w:r>
      <w:r w:rsidR="00D94993" w:rsidRPr="00E30141">
        <w:t>.</w:t>
      </w:r>
    </w:p>
    <w:p w14:paraId="6F08865C" w14:textId="3BE65263" w:rsidR="00C70915" w:rsidRPr="00E30141" w:rsidRDefault="00C70915" w:rsidP="00C70915">
      <w:pPr>
        <w:pStyle w:val="Napis"/>
        <w:keepNext/>
        <w:jc w:val="center"/>
        <w:rPr>
          <w:b/>
          <w:bCs/>
          <w:i w:val="0"/>
          <w:iCs w:val="0"/>
          <w:sz w:val="22"/>
          <w:szCs w:val="22"/>
        </w:rPr>
      </w:pPr>
      <w:bookmarkStart w:id="41" w:name="_Toc146978287"/>
      <w:r w:rsidRPr="00E30141">
        <w:rPr>
          <w:b/>
          <w:bCs/>
          <w:i w:val="0"/>
          <w:iCs w:val="0"/>
          <w:sz w:val="22"/>
          <w:szCs w:val="22"/>
        </w:rPr>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11</w:t>
      </w:r>
      <w:r w:rsidR="006B2148">
        <w:rPr>
          <w:b/>
          <w:bCs/>
          <w:i w:val="0"/>
          <w:iCs w:val="0"/>
          <w:sz w:val="22"/>
          <w:szCs w:val="22"/>
        </w:rPr>
        <w:fldChar w:fldCharType="end"/>
      </w:r>
      <w:r w:rsidRPr="00E30141">
        <w:rPr>
          <w:b/>
          <w:bCs/>
          <w:i w:val="0"/>
          <w:iCs w:val="0"/>
          <w:sz w:val="22"/>
          <w:szCs w:val="22"/>
        </w:rPr>
        <w:t>: Obrazec za registracijo</w:t>
      </w:r>
      <w:bookmarkEnd w:id="41"/>
    </w:p>
    <w:p w14:paraId="1672B4F3" w14:textId="77777777" w:rsidR="00E876FD" w:rsidRPr="00E30141" w:rsidRDefault="00CD06A2" w:rsidP="00CD06A2">
      <w:pPr>
        <w:jc w:val="center"/>
      </w:pPr>
      <w:r w:rsidRPr="00E30141">
        <w:rPr>
          <w:noProof/>
        </w:rPr>
        <w:drawing>
          <wp:inline distT="0" distB="0" distL="0" distR="0" wp14:anchorId="6F4F945A" wp14:editId="3C9ED2B6">
            <wp:extent cx="4229100" cy="4686300"/>
            <wp:effectExtent l="152400" t="114300" r="133350" b="133350"/>
            <wp:docPr id="559230081" name="Slika 1" descr="Slika, ki vsebuje besede besedilo, posnetek zaslona, pisav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30081" name="Slika 1" descr="Slika, ki vsebuje besede besedilo, posnetek zaslona, pisava, oblikovanje&#10;&#10;Opis je samodejno ustvarje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29100" cy="46863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3D9F8C4" w14:textId="6F1065A7" w:rsidR="008E1D0C" w:rsidRPr="00E30141" w:rsidRDefault="00926A8D" w:rsidP="00917F67">
      <w:r w:rsidRPr="00E30141">
        <w:t xml:space="preserve">Na sliki se vidi pojavno okno registracije, v tem primeru je uporabnik vnesel nepravilen elektronski naslov. Ko so besedilna polja prazna v njih piše kaj mora uporabnik vnesti v le tega. </w:t>
      </w:r>
    </w:p>
    <w:p w14:paraId="3D758CB9" w14:textId="67188842" w:rsidR="003500A9" w:rsidRPr="00E30141" w:rsidRDefault="00B62515" w:rsidP="00917F67">
      <w:r w:rsidRPr="00E30141">
        <w:t>Ob kliku na gumb registracija se izvede funkcija '</w:t>
      </w:r>
      <w:proofErr w:type="spellStart"/>
      <w:r w:rsidRPr="00E30141">
        <w:t>onRegister</w:t>
      </w:r>
      <w:proofErr w:type="spellEnd"/>
      <w:r w:rsidRPr="00E30141">
        <w:t xml:space="preserve">()', ki najprej preveri ali je vneseni elektronski naslov v veljavnem formatu, v premeru, da ni veljaven se prikaže sporočilo o napaki v elektronskem naslov. Zatem preveri ujemanje vnesenih gesel, </w:t>
      </w:r>
      <w:proofErr w:type="spellStart"/>
      <w:r w:rsidRPr="00E30141">
        <w:t>čese</w:t>
      </w:r>
      <w:proofErr w:type="spellEnd"/>
      <w:r w:rsidRPr="00E30141">
        <w:t xml:space="preserve"> gesla ne ujemata se prikaže sporočilo o neujemanju gesel. Nato preveri ali je </w:t>
      </w:r>
      <w:proofErr w:type="spellStart"/>
      <w:r w:rsidRPr="00E30141">
        <w:t>reCAPTCHa</w:t>
      </w:r>
      <w:proofErr w:type="spellEnd"/>
      <w:r w:rsidRPr="00E30141">
        <w:t xml:space="preserve"> rešena in v primeru, da ni vrne sporočilo o napaki. Elektronski naslov nato preveri še z </w:t>
      </w:r>
      <w:r w:rsidR="00181E7D" w:rsidRPr="00E30141">
        <w:t>klicem</w:t>
      </w:r>
      <w:r w:rsidRPr="00E30141">
        <w:t xml:space="preserve"> na strežnik prek storitvenega razreda, ki preveri ali je </w:t>
      </w:r>
      <w:r w:rsidRPr="00E30141">
        <w:lastRenderedPageBreak/>
        <w:t>elektronski naslov že v bazi podatkov in glede na odgovor strežnika vrne ustrezen rezultat.</w:t>
      </w:r>
      <w:r w:rsidR="00327D11" w:rsidRPr="00E30141">
        <w:t xml:space="preserve"> V primeru, da je s zahtevkom za registracijo vse </w:t>
      </w:r>
      <w:proofErr w:type="spellStart"/>
      <w:r w:rsidR="00327D11" w:rsidRPr="00E30141">
        <w:t>vredu</w:t>
      </w:r>
      <w:proofErr w:type="spellEnd"/>
      <w:r w:rsidR="00327D11" w:rsidRPr="00E30141">
        <w:t>, potem se kliče še metoda '</w:t>
      </w:r>
      <w:proofErr w:type="spellStart"/>
      <w:r w:rsidR="00327D11" w:rsidRPr="00E30141">
        <w:t>registerUser</w:t>
      </w:r>
      <w:proofErr w:type="spellEnd"/>
      <w:r w:rsidR="00327D11" w:rsidRPr="00E30141">
        <w:t>' iz storitvenega razreda. Po uspešni registracije se pojavno okno zapre.</w:t>
      </w:r>
    </w:p>
    <w:p w14:paraId="432CFCDA" w14:textId="1FA764C6" w:rsidR="00327D11" w:rsidRPr="00E30141" w:rsidRDefault="00327D11" w:rsidP="00917F67">
      <w:r w:rsidRPr="00E30141">
        <w:t xml:space="preserve">Prijava je narejena na podoben način, le da ima za vnos le dva besedilna polja. To sta elektronski naslov in geslo. </w:t>
      </w:r>
      <w:proofErr w:type="spellStart"/>
      <w:r w:rsidRPr="00E30141">
        <w:t>ReCAPTHCO</w:t>
      </w:r>
      <w:proofErr w:type="spellEnd"/>
      <w:r w:rsidRPr="00E30141">
        <w:t xml:space="preserve"> pa je </w:t>
      </w:r>
      <w:proofErr w:type="spellStart"/>
      <w:r w:rsidRPr="00E30141">
        <w:t>potebno</w:t>
      </w:r>
      <w:proofErr w:type="spellEnd"/>
      <w:r w:rsidRPr="00E30141">
        <w:t xml:space="preserve"> rešiti samo, če je uporabnik že več kot dvakrat neuspešno prijavil.</w:t>
      </w:r>
    </w:p>
    <w:p w14:paraId="0B78E625" w14:textId="64DF8CE6" w:rsidR="00557669" w:rsidRPr="00E30141" w:rsidRDefault="00327D11" w:rsidP="00917F67">
      <w:r w:rsidRPr="00E30141">
        <w:t>Ob kliku na gumb prijava, se izvede funkcija '</w:t>
      </w:r>
      <w:proofErr w:type="spellStart"/>
      <w:r w:rsidRPr="00E30141">
        <w:t>onLogin</w:t>
      </w:r>
      <w:proofErr w:type="spellEnd"/>
      <w:r w:rsidRPr="00E30141">
        <w:t>()', ki najprej preveri, če je elektronski naslov veljaven, tako kot registracija. Zatem pa se preko storitvenega razreda kliče funkcija za prijavo uporabnika, ki strežniku pošlje elektronski naslov in geslo. Če je prijava uspešna se uporabnik označi kot prijavljen</w:t>
      </w:r>
      <w:r w:rsidR="00557669" w:rsidRPr="00E30141">
        <w:t xml:space="preserve">, spremenljivka, ki šteje neuspele prijave se nastavi na nič in pojavno okno se zapre. V primeru neuspele prijave se uporabniku izpiše napaka in spremenljivka ki šteje število neuspelih poskusov </w:t>
      </w:r>
      <w:r w:rsidR="00181E7D" w:rsidRPr="00E30141">
        <w:t>prijave</w:t>
      </w:r>
      <w:r w:rsidR="00557669" w:rsidRPr="00E30141">
        <w:t xml:space="preserve"> si doda en poskus.</w:t>
      </w:r>
    </w:p>
    <w:p w14:paraId="1EA96E86" w14:textId="650C9F14" w:rsidR="00440D57" w:rsidRPr="00E30141" w:rsidRDefault="00557669" w:rsidP="00917F67">
      <w:r w:rsidRPr="00E30141">
        <w:t>Po uspešni prijavi, dobi uporabnik nove možnosti na spletni strani kot so odjava in pa dodajane divjih odlagališč. Ti gumbi se pojavijo tam, kjer sta bila prej gumba za prijavo in registracijo.</w:t>
      </w:r>
    </w:p>
    <w:p w14:paraId="4E0EEAE6" w14:textId="3208EF92" w:rsidR="00D36466" w:rsidRPr="00E30141" w:rsidRDefault="00D36466" w:rsidP="00D36466">
      <w:pPr>
        <w:pStyle w:val="Naslov2"/>
        <w:rPr>
          <w:bCs/>
        </w:rPr>
      </w:pPr>
      <w:bookmarkStart w:id="42" w:name="_Toc146978270"/>
      <w:r w:rsidRPr="00E30141">
        <w:rPr>
          <w:bCs/>
        </w:rPr>
        <w:t>6.5 DODAJANJE, POSODABLJANJE IN BRISANJE DIVJIH ODLAGALIŠČ</w:t>
      </w:r>
      <w:bookmarkEnd w:id="42"/>
    </w:p>
    <w:p w14:paraId="2BAAAF2C" w14:textId="07C4CD37" w:rsidR="00D36466" w:rsidRPr="00E30141" w:rsidRDefault="00D36466" w:rsidP="00917F67">
      <w:r w:rsidRPr="00E30141">
        <w:t xml:space="preserve">Za implementacijo teh funkcionalnosti sem v </w:t>
      </w:r>
      <w:proofErr w:type="spellStart"/>
      <w:r w:rsidRPr="00E30141">
        <w:t>kontroler</w:t>
      </w:r>
      <w:proofErr w:type="spellEnd"/>
      <w:r w:rsidRPr="00E30141">
        <w:t xml:space="preserve"> na strežniku moral dodati tri metode, ki skrbijo za </w:t>
      </w:r>
      <w:r w:rsidR="00181E7D" w:rsidRPr="00E30141">
        <w:t>komunikacijo</w:t>
      </w:r>
      <w:r w:rsidRPr="00E30141">
        <w:t xml:space="preserve"> med podatkovno bazo in </w:t>
      </w:r>
      <w:proofErr w:type="spellStart"/>
      <w:r w:rsidRPr="00E30141">
        <w:t>frontend</w:t>
      </w:r>
      <w:proofErr w:type="spellEnd"/>
      <w:r w:rsidRPr="00E30141">
        <w:t xml:space="preserve">-om. Poleg tega pa sem v storitveni razred </w:t>
      </w:r>
      <w:r w:rsidR="00A44CFE" w:rsidRPr="00E30141">
        <w:t>odlagališč dodal še tri nove funkcije, ki skrbijo za dodajanje, izbris in posodabljanje slik(ob posodobitvi odlagališča primerjam imena novih in starih slik ter izbrišem tiste, ki jih v posodobljeni verziji ni več, nove slike pa se shranijo) shranjenih na strežniku.</w:t>
      </w:r>
    </w:p>
    <w:p w14:paraId="76A15FDC" w14:textId="68C3705C" w:rsidR="00A44CFE" w:rsidRPr="00E30141" w:rsidRDefault="00A44CFE" w:rsidP="00917F67">
      <w:r w:rsidRPr="00E30141">
        <w:t>Metoda '</w:t>
      </w:r>
      <w:proofErr w:type="spellStart"/>
      <w:r w:rsidRPr="00E30141">
        <w:t>addNewOdlagalisce</w:t>
      </w:r>
      <w:proofErr w:type="spellEnd"/>
      <w:r w:rsidRPr="00E30141">
        <w:t>' omogoča dodajanje novega divjega odlagališča.</w:t>
      </w:r>
      <w:r w:rsidR="00246E9C" w:rsidRPr="00E30141">
        <w:t xml:space="preserve"> Kot argument prejme objekt in pa slike. Najprej se preveri ali je parameter slik prazen ali ne, če ni prazen, se slike shranijo in pridobijo se poti to le teh na strežniku. Te poti slik se nato nastavijo entiteti objekta, če slik ni bil naloženih, se nastavi </w:t>
      </w:r>
      <w:r w:rsidR="00181E7D" w:rsidRPr="00E30141">
        <w:t>vrednost</w:t>
      </w:r>
      <w:r w:rsidR="00246E9C" w:rsidRPr="00E30141">
        <w:t xml:space="preserve"> poti slik na '</w:t>
      </w:r>
      <w:proofErr w:type="spellStart"/>
      <w:r w:rsidR="00246E9C" w:rsidRPr="00E30141">
        <w:t>null</w:t>
      </w:r>
      <w:proofErr w:type="spellEnd"/>
      <w:r w:rsidR="00246E9C" w:rsidRPr="00E30141">
        <w:t>'. Po pripravah se objekt shrani v bazo podatkov. Za shranjevanje v podatkovno bazo sem moral napisati svojo poizvedbo, saj so koordinate v podatkovni bazi shranjene kot '</w:t>
      </w:r>
      <w:proofErr w:type="spellStart"/>
      <w:r w:rsidR="00246E9C" w:rsidRPr="00E30141">
        <w:t>geometry</w:t>
      </w:r>
      <w:proofErr w:type="spellEnd"/>
      <w:r w:rsidR="00246E9C" w:rsidRPr="00E30141">
        <w:t xml:space="preserve">'(WKB), kar pa je pomenilo, da poizvedba generirana z JPA ni delovala. Koordinate v WKT formatu sem moral spremeniti v tip, ki ga podatkovna baza </w:t>
      </w:r>
      <w:r w:rsidR="00181E7D" w:rsidRPr="00E30141">
        <w:t>sprejme</w:t>
      </w:r>
      <w:r w:rsidR="00246E9C" w:rsidRPr="00E30141">
        <w:t xml:space="preserve">. </w:t>
      </w:r>
      <w:r w:rsidR="00F15383" w:rsidRPr="00E30141">
        <w:t>V poizvedbi za vnašanje in posodab</w:t>
      </w:r>
      <w:r w:rsidR="00181E7D">
        <w:t>ljanje</w:t>
      </w:r>
      <w:r w:rsidR="00F15383" w:rsidRPr="00E30141">
        <w:t xml:space="preserve"> podatkov sem zato uporabil naslednjo funkcijo '</w:t>
      </w:r>
      <w:proofErr w:type="spellStart"/>
      <w:r w:rsidR="00F15383" w:rsidRPr="00E30141">
        <w:t>public.ST_GeomFromText</w:t>
      </w:r>
      <w:proofErr w:type="spellEnd"/>
      <w:r w:rsidR="00F15383" w:rsidRPr="00E30141">
        <w:t>(:</w:t>
      </w:r>
      <w:proofErr w:type="spellStart"/>
      <w:r w:rsidR="00F15383" w:rsidRPr="00E30141">
        <w:t>geometry</w:t>
      </w:r>
      <w:proofErr w:type="spellEnd"/>
      <w:r w:rsidR="00F15383" w:rsidRPr="00E30141">
        <w:t xml:space="preserve">)'(iz paketa </w:t>
      </w:r>
      <w:proofErr w:type="spellStart"/>
      <w:r w:rsidR="00F15383" w:rsidRPr="00E30141">
        <w:t>postGIS</w:t>
      </w:r>
      <w:proofErr w:type="spellEnd"/>
      <w:r w:rsidR="00F15383" w:rsidRPr="00E30141">
        <w:t>), ki spremeni WKT niz v  pravilno obliko za shranjevanje v podatkovni bazi.</w:t>
      </w:r>
    </w:p>
    <w:p w14:paraId="7323C4DB" w14:textId="66F6FC8E" w:rsidR="00F15383" w:rsidRPr="00E30141" w:rsidRDefault="00F15383" w:rsidP="00917F67">
      <w:r w:rsidRPr="00E30141">
        <w:lastRenderedPageBreak/>
        <w:t>Metoda '</w:t>
      </w:r>
      <w:proofErr w:type="spellStart"/>
      <w:r w:rsidRPr="00E30141">
        <w:t>deleteOdlagalisce</w:t>
      </w:r>
      <w:proofErr w:type="spellEnd"/>
      <w:r w:rsidRPr="00E30141">
        <w:t xml:space="preserve">'  omogoča izbris odlagališča iz podatkovne baze. Kot parameter prejme id in z njim preveri ali odlagališče obstaja. Če odlagališče obstaja se izvede izbris iz podatkovne baze in vrne status 200(OK) s sporočilom, da je bilo odlagališče uspešno izbrisano. V </w:t>
      </w:r>
      <w:r w:rsidR="00181E7D" w:rsidRPr="00E30141">
        <w:t>nasprotnem</w:t>
      </w:r>
      <w:r w:rsidRPr="00E30141">
        <w:t xml:space="preserve"> primeru pa vrne </w:t>
      </w:r>
      <w:r w:rsidR="005B1E3A" w:rsidRPr="00E30141">
        <w:t xml:space="preserve">status 404(Not </w:t>
      </w:r>
      <w:proofErr w:type="spellStart"/>
      <w:r w:rsidR="005B1E3A" w:rsidRPr="00E30141">
        <w:t>Found</w:t>
      </w:r>
      <w:proofErr w:type="spellEnd"/>
      <w:r w:rsidR="005B1E3A" w:rsidRPr="00E30141">
        <w:t>).</w:t>
      </w:r>
    </w:p>
    <w:p w14:paraId="6086D260" w14:textId="24AD8C8E" w:rsidR="005B1E3A" w:rsidRPr="00E30141" w:rsidRDefault="005B1E3A" w:rsidP="00917F67">
      <w:r w:rsidRPr="00E30141">
        <w:t>Metoda '</w:t>
      </w:r>
      <w:proofErr w:type="spellStart"/>
      <w:r w:rsidRPr="00E30141">
        <w:t>updateOdlagalisce</w:t>
      </w:r>
      <w:proofErr w:type="spellEnd"/>
      <w:r w:rsidRPr="00E30141">
        <w:t xml:space="preserve">' pa skrbi za posodobitev podatkov o </w:t>
      </w:r>
      <w:r w:rsidR="00181E7D" w:rsidRPr="00E30141">
        <w:t>odlagališčih</w:t>
      </w:r>
      <w:r w:rsidRPr="00E30141">
        <w:t xml:space="preserve"> v podatkovni bazi. Kot </w:t>
      </w:r>
      <w:proofErr w:type="spellStart"/>
      <w:r w:rsidRPr="00E30141">
        <w:t>prarametre</w:t>
      </w:r>
      <w:proofErr w:type="spellEnd"/>
      <w:r w:rsidRPr="00E30141">
        <w:t xml:space="preserve"> prejme enake stvari kot metoda za dodajane odlagališč z dodanim id-</w:t>
      </w:r>
      <w:proofErr w:type="spellStart"/>
      <w:r w:rsidRPr="00E30141">
        <w:t>jom</w:t>
      </w:r>
      <w:proofErr w:type="spellEnd"/>
      <w:r w:rsidR="00713390" w:rsidRPr="00E30141">
        <w:t xml:space="preserve">(Če </w:t>
      </w:r>
      <w:r w:rsidR="00181E7D" w:rsidRPr="00E30141">
        <w:t>odlagališče</w:t>
      </w:r>
      <w:r w:rsidR="00713390" w:rsidRPr="00E30141">
        <w:t xml:space="preserve"> s tem id-</w:t>
      </w:r>
      <w:proofErr w:type="spellStart"/>
      <w:r w:rsidR="00713390" w:rsidRPr="00E30141">
        <w:t>jom</w:t>
      </w:r>
      <w:proofErr w:type="spellEnd"/>
      <w:r w:rsidR="00713390" w:rsidRPr="00E30141">
        <w:t xml:space="preserve"> ne obstaja se vrne status 404)</w:t>
      </w:r>
      <w:r w:rsidRPr="00E30141">
        <w:t xml:space="preserve"> prek katerega pridobim stare </w:t>
      </w:r>
      <w:r w:rsidR="00181E7D" w:rsidRPr="00E30141">
        <w:t>podatke</w:t>
      </w:r>
      <w:r w:rsidRPr="00E30141">
        <w:t xml:space="preserve"> odlagališče, ki jih lahko primerjam.</w:t>
      </w:r>
      <w:r w:rsidR="00713390" w:rsidRPr="00E30141">
        <w:t xml:space="preserve"> </w:t>
      </w:r>
      <w:r w:rsidRPr="00E30141">
        <w:t xml:space="preserve"> V primeru, da so prejete nove slike se shranijo in nato se poti slik združijo z že obstoječimi potmi. Te poti se nato primerjajo med sabo, da se prek poti starih slik izbriše slike, ki niso več potrebne. Na koncu se kliče funkcija za posodobitev odlagališča iz </w:t>
      </w:r>
      <w:r w:rsidR="00181E7D" w:rsidRPr="00E30141">
        <w:t>storitvenega</w:t>
      </w:r>
      <w:r w:rsidRPr="00E30141">
        <w:t xml:space="preserve"> razreda, ob uspešni posodobitvi metoda vrne status 200(OK).</w:t>
      </w:r>
    </w:p>
    <w:p w14:paraId="2D623F9E" w14:textId="30E74E05" w:rsidR="00713390" w:rsidRPr="00E30141" w:rsidRDefault="00713390" w:rsidP="00917F67">
      <w:r w:rsidRPr="00E30141">
        <w:t xml:space="preserve">Na </w:t>
      </w:r>
      <w:proofErr w:type="spellStart"/>
      <w:r w:rsidRPr="00E30141">
        <w:t>frontendu</w:t>
      </w:r>
      <w:proofErr w:type="spellEnd"/>
      <w:r w:rsidRPr="00E30141">
        <w:t xml:space="preserve"> aplikacije sem v servisni razred dodal še metode, ki komunicirajo z opisanimi metodami. Prijavljen uporabnik  za dodajanje novega odlagališča pritisne gumb dodaj odlagališče in ob pritisku se na enakem mestu kot je prikaz podrobnosti pojavi obrazec za dodajanje novega odlagališča.</w:t>
      </w:r>
    </w:p>
    <w:p w14:paraId="3C96505D" w14:textId="452808CD" w:rsidR="00C70915" w:rsidRPr="00E30141" w:rsidRDefault="00C70915" w:rsidP="00C70915">
      <w:pPr>
        <w:pStyle w:val="Napis"/>
        <w:keepNext/>
        <w:jc w:val="center"/>
        <w:rPr>
          <w:b/>
          <w:bCs/>
          <w:i w:val="0"/>
          <w:iCs w:val="0"/>
          <w:sz w:val="22"/>
          <w:szCs w:val="22"/>
        </w:rPr>
      </w:pPr>
      <w:bookmarkStart w:id="43" w:name="_Toc146978288"/>
      <w:r w:rsidRPr="00E30141">
        <w:rPr>
          <w:b/>
          <w:bCs/>
          <w:i w:val="0"/>
          <w:iCs w:val="0"/>
          <w:sz w:val="22"/>
          <w:szCs w:val="22"/>
        </w:rPr>
        <w:lastRenderedPageBreak/>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12</w:t>
      </w:r>
      <w:r w:rsidR="006B2148">
        <w:rPr>
          <w:b/>
          <w:bCs/>
          <w:i w:val="0"/>
          <w:iCs w:val="0"/>
          <w:sz w:val="22"/>
          <w:szCs w:val="22"/>
        </w:rPr>
        <w:fldChar w:fldCharType="end"/>
      </w:r>
      <w:r w:rsidRPr="00E30141">
        <w:rPr>
          <w:b/>
          <w:bCs/>
          <w:i w:val="0"/>
          <w:iCs w:val="0"/>
          <w:sz w:val="22"/>
          <w:szCs w:val="22"/>
        </w:rPr>
        <w:t>: Obrazec za dodajanje novega divjega odlagališča</w:t>
      </w:r>
      <w:bookmarkEnd w:id="43"/>
    </w:p>
    <w:p w14:paraId="7BEB67A4" w14:textId="4A87E733" w:rsidR="005D0D93" w:rsidRPr="00E30141" w:rsidRDefault="005D0D93" w:rsidP="005D0D93">
      <w:r w:rsidRPr="00E30141">
        <w:rPr>
          <w:noProof/>
        </w:rPr>
        <w:drawing>
          <wp:inline distT="0" distB="0" distL="0" distR="0" wp14:anchorId="4FE92039" wp14:editId="7B7C7F10">
            <wp:extent cx="5760720" cy="6485255"/>
            <wp:effectExtent l="0" t="0" r="0" b="0"/>
            <wp:docPr id="1353582880" name="Slika 1" descr="Slika, ki vsebuje besede besedilo, posnetek zaslona, pisava, številk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82880" name="Slika 1" descr="Slika, ki vsebuje besede besedilo, posnetek zaslona, pisava, številka&#10;&#10;Opis je samodejno ustvarje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6485255"/>
                    </a:xfrm>
                    <a:prstGeom prst="rect">
                      <a:avLst/>
                    </a:prstGeom>
                    <a:noFill/>
                    <a:ln>
                      <a:noFill/>
                    </a:ln>
                  </pic:spPr>
                </pic:pic>
              </a:graphicData>
            </a:graphic>
          </wp:inline>
        </w:drawing>
      </w:r>
    </w:p>
    <w:p w14:paraId="33E42163" w14:textId="1532DA0C" w:rsidR="00F15383" w:rsidRPr="00E30141" w:rsidRDefault="005D0D93" w:rsidP="00917F67">
      <w:r w:rsidRPr="00E30141">
        <w:t xml:space="preserve">Na zgornji sliki je se vidi začetek in konec obrazca za dodajanje novega odlagališča. Po prikazu obrazca za dodajanje divjega odlagališča lahko uporabnik klikne kjerkoli na mapo in tam se bo prikazal marker, na obrazec pa se bodo dodale koordinate. Premikanje markerja je mogoče, in koordinate se bodo posodabljaje s premikanjem. Edino obvezno besedilno polje za dodajanje novega odlagališča so koordinate, to pomeni, da uporabnik mora klikniti na zemljevid in izbrati lokacijo novega odlagališča. Uporabnik nato izpolni podatke, ki jih ima o odlagališču in </w:t>
      </w:r>
      <w:r w:rsidR="00181E7D" w:rsidRPr="00E30141">
        <w:t>pritisne</w:t>
      </w:r>
      <w:r w:rsidRPr="00E30141">
        <w:t xml:space="preserve"> gumb shrani. Ob pritisku na gumb se oblikuje objekt 'Odlagališče', ki se nato skupaj s slikami preko storitvenega razreda pošlje na strežnik. </w:t>
      </w:r>
    </w:p>
    <w:p w14:paraId="78A05222" w14:textId="615D24B2" w:rsidR="005D0D93" w:rsidRPr="00E30141" w:rsidRDefault="005D0D93" w:rsidP="00917F67">
      <w:r w:rsidRPr="00E30141">
        <w:lastRenderedPageBreak/>
        <w:t>Prijavljen uporabnik, ki ima status administratorja</w:t>
      </w:r>
      <w:r w:rsidR="007A3ABC" w:rsidRPr="00E30141">
        <w:t xml:space="preserve"> ima še poleg dodajanja še možnost </w:t>
      </w:r>
      <w:r w:rsidR="00181E7D" w:rsidRPr="00E30141">
        <w:t>posodabljanja</w:t>
      </w:r>
      <w:r w:rsidR="007A3ABC" w:rsidRPr="00E30141">
        <w:t xml:space="preserve"> in izbrisa divjih odlagališč. Administratorju se pri prikazu podrobnosti pojavita še dva gumba za posodobitev in izbris divjega odlagališča. Pri posodobitvi se odpre skoraj enak obrazec kot pri dodajanju novega odlagališča. Samo da ima še </w:t>
      </w:r>
      <w:r w:rsidR="00181E7D" w:rsidRPr="00E30141">
        <w:t>opcijo</w:t>
      </w:r>
      <w:r w:rsidR="007A3ABC" w:rsidRPr="00E30141">
        <w:t xml:space="preserve"> spremeniti status odlagališča na potrjeno divje odlagališče. Potem se prav tako oblikuje </w:t>
      </w:r>
      <w:r w:rsidR="00181E7D" w:rsidRPr="00E30141">
        <w:t>objekt</w:t>
      </w:r>
      <w:r w:rsidR="007A3ABC" w:rsidRPr="00E30141">
        <w:t xml:space="preserve">, ki se s slikami pošlje kot  zahteva na strežnik. Pri pritisku na gumb za izbris odlagališča pa se odpre pojavno okno, ki uporabnika vpraša, če želi </w:t>
      </w:r>
      <w:r w:rsidR="00181E7D" w:rsidRPr="00E30141">
        <w:t>izbrisati</w:t>
      </w:r>
      <w:r w:rsidR="007A3ABC" w:rsidRPr="00E30141">
        <w:t xml:space="preserve"> to odlagališče. Tam ima opcijo izbirati med da ali ne. Pojavno okno se pojavi zato, da ne pride do nenamernih izbrisov divjih odlagališč iz baze podatkov.</w:t>
      </w:r>
    </w:p>
    <w:p w14:paraId="654647AD" w14:textId="76BBDB47" w:rsidR="009C54C2" w:rsidRDefault="0082152F" w:rsidP="009C54C2">
      <w:pPr>
        <w:pStyle w:val="Naslov1"/>
      </w:pPr>
      <w:bookmarkStart w:id="44" w:name="_Toc146978271"/>
      <w:r w:rsidRPr="00E30141">
        <w:t>7 TESTIRANJE SPLETNE APLIKACIJE</w:t>
      </w:r>
      <w:bookmarkEnd w:id="44"/>
      <w:r w:rsidRPr="00E30141">
        <w:t xml:space="preserve"> </w:t>
      </w:r>
    </w:p>
    <w:p w14:paraId="43125F01" w14:textId="699802A7" w:rsidR="009C54C2" w:rsidRPr="009C54C2" w:rsidRDefault="009C54C2" w:rsidP="009C54C2">
      <w:r>
        <w:t>V tem poglavju bo predstavljeno testiranje aplikacije in ovrednotenje moje rešitve.</w:t>
      </w:r>
    </w:p>
    <w:p w14:paraId="5140AFB0" w14:textId="5A0F9F1A" w:rsidR="009C54C2" w:rsidRPr="009C54C2" w:rsidRDefault="009C54C2" w:rsidP="009C54C2">
      <w:pPr>
        <w:pStyle w:val="Naslov2"/>
        <w:rPr>
          <w:bCs/>
        </w:rPr>
      </w:pPr>
      <w:bookmarkStart w:id="45" w:name="_Toc146978272"/>
      <w:r>
        <w:rPr>
          <w:bCs/>
        </w:rPr>
        <w:t>7</w:t>
      </w:r>
      <w:r w:rsidRPr="00E30141">
        <w:rPr>
          <w:bCs/>
        </w:rPr>
        <w:t>.</w:t>
      </w:r>
      <w:r>
        <w:rPr>
          <w:bCs/>
        </w:rPr>
        <w:t>1</w:t>
      </w:r>
      <w:r w:rsidRPr="00E30141">
        <w:rPr>
          <w:bCs/>
        </w:rPr>
        <w:t xml:space="preserve">  </w:t>
      </w:r>
      <w:r>
        <w:rPr>
          <w:bCs/>
        </w:rPr>
        <w:t>Testiranje strežnika</w:t>
      </w:r>
      <w:bookmarkEnd w:id="45"/>
    </w:p>
    <w:p w14:paraId="009B2E07" w14:textId="70B7953D" w:rsidR="00671DC6" w:rsidRPr="00E30141" w:rsidRDefault="00671DC6" w:rsidP="00671DC6">
      <w:r w:rsidRPr="00E30141">
        <w:t>Testiranje aplikacije sem razdelil na testiranje uporabniškega vmesnika in na testiranje zahtev na strežnik. Strežnik sem testiral s pomočjo testov. Uporabniški vmesnik pa sem testiral tako, da sem manjšemu številu ljudi omogočil uporabo oziroma testiranje spletne aplikacije.</w:t>
      </w:r>
    </w:p>
    <w:p w14:paraId="6C21FAE1" w14:textId="4F3F97FA" w:rsidR="00D81955" w:rsidRPr="00E30141" w:rsidRDefault="00D81955" w:rsidP="00671DC6">
      <w:r w:rsidRPr="00E30141">
        <w:t xml:space="preserve">Prvi korak pri testiranju je bila ustrezna priprava okolja za testiranje. To je bilo doseženo z uporabo </w:t>
      </w:r>
      <w:proofErr w:type="spellStart"/>
      <w:r w:rsidRPr="00E30141">
        <w:t>anotacij</w:t>
      </w:r>
      <w:proofErr w:type="spellEnd"/>
      <w:r w:rsidRPr="00E30141">
        <w:t xml:space="preserve"> '@</w:t>
      </w:r>
      <w:proofErr w:type="spellStart"/>
      <w:r w:rsidRPr="00E30141">
        <w:t>SpringBootTest</w:t>
      </w:r>
      <w:proofErr w:type="spellEnd"/>
      <w:r w:rsidRPr="00E30141">
        <w:t>', '@</w:t>
      </w:r>
      <w:proofErr w:type="spellStart"/>
      <w:r w:rsidRPr="00E30141">
        <w:t>AutoConfigureMockMvc</w:t>
      </w:r>
      <w:proofErr w:type="spellEnd"/>
      <w:r w:rsidRPr="00E30141">
        <w:t>' in  '@Import(</w:t>
      </w:r>
      <w:proofErr w:type="spellStart"/>
      <w:r w:rsidRPr="00E30141">
        <w:t>TestDatabaseConfiguration.class</w:t>
      </w:r>
      <w:proofErr w:type="spellEnd"/>
      <w:r w:rsidRPr="00E30141">
        <w:t xml:space="preserve">)', zadnja </w:t>
      </w:r>
      <w:proofErr w:type="spellStart"/>
      <w:r w:rsidRPr="00E30141">
        <w:t>anotacija</w:t>
      </w:r>
      <w:proofErr w:type="spellEnd"/>
      <w:r w:rsidRPr="00E30141">
        <w:t xml:space="preserve"> je potrebna, ker uporabljam podatkovne baze. V razred za testiranje sem nato uvozil vse potrebne razrede za izvajanje testov. Pred začetkom testiranja sem  še pripravil testno podatkovno bazo. Na spodnji sliki je primer priprave testne baze podatkov za testiranje prijave v aplikacijo.</w:t>
      </w:r>
    </w:p>
    <w:p w14:paraId="4B8CC68D" w14:textId="3DCC354C" w:rsidR="009625F7" w:rsidRPr="00E30141" w:rsidRDefault="009625F7" w:rsidP="009625F7">
      <w:pPr>
        <w:pStyle w:val="Napis"/>
        <w:keepNext/>
        <w:jc w:val="center"/>
        <w:rPr>
          <w:b/>
          <w:bCs/>
          <w:i w:val="0"/>
          <w:iCs w:val="0"/>
          <w:sz w:val="22"/>
          <w:szCs w:val="22"/>
        </w:rPr>
      </w:pPr>
      <w:bookmarkStart w:id="46" w:name="_Toc146978289"/>
      <w:r w:rsidRPr="00E30141">
        <w:rPr>
          <w:b/>
          <w:bCs/>
          <w:i w:val="0"/>
          <w:iCs w:val="0"/>
          <w:sz w:val="22"/>
          <w:szCs w:val="22"/>
        </w:rPr>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13</w:t>
      </w:r>
      <w:r w:rsidR="006B2148">
        <w:rPr>
          <w:b/>
          <w:bCs/>
          <w:i w:val="0"/>
          <w:iCs w:val="0"/>
          <w:sz w:val="22"/>
          <w:szCs w:val="22"/>
        </w:rPr>
        <w:fldChar w:fldCharType="end"/>
      </w:r>
      <w:r w:rsidRPr="00E30141">
        <w:rPr>
          <w:b/>
          <w:bCs/>
          <w:i w:val="0"/>
          <w:iCs w:val="0"/>
          <w:sz w:val="22"/>
          <w:szCs w:val="22"/>
        </w:rPr>
        <w:t>: Priprava testne baze podatkov</w:t>
      </w:r>
      <w:bookmarkEnd w:id="46"/>
    </w:p>
    <w:p w14:paraId="67B0F3FA" w14:textId="194492A5" w:rsidR="00D81955" w:rsidRPr="00E30141" w:rsidRDefault="00D81955" w:rsidP="00F10506">
      <w:pPr>
        <w:jc w:val="center"/>
      </w:pPr>
      <w:r w:rsidRPr="00E30141">
        <w:rPr>
          <w:noProof/>
        </w:rPr>
        <w:drawing>
          <wp:inline distT="0" distB="0" distL="0" distR="0" wp14:anchorId="6A66DEB3" wp14:editId="2BA60594">
            <wp:extent cx="4800600" cy="2057400"/>
            <wp:effectExtent l="0" t="0" r="0" b="0"/>
            <wp:docPr id="1037457739" name="Slika 1"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457739" name="Slika 1" descr="Slika, ki vsebuje besede besedilo, posnetek zaslona, pisava&#10;&#10;Opis je samodejno ustvarje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00600" cy="2057400"/>
                    </a:xfrm>
                    <a:prstGeom prst="rect">
                      <a:avLst/>
                    </a:prstGeom>
                    <a:noFill/>
                    <a:ln>
                      <a:noFill/>
                    </a:ln>
                  </pic:spPr>
                </pic:pic>
              </a:graphicData>
            </a:graphic>
          </wp:inline>
        </w:drawing>
      </w:r>
    </w:p>
    <w:p w14:paraId="6A78960F" w14:textId="61B452BD" w:rsidR="00F10506" w:rsidRPr="00E30141" w:rsidRDefault="00F10506" w:rsidP="00F10506">
      <w:proofErr w:type="spellStart"/>
      <w:r w:rsidRPr="00E30141">
        <w:lastRenderedPageBreak/>
        <w:t>Anotacija</w:t>
      </w:r>
      <w:proofErr w:type="spellEnd"/>
      <w:r w:rsidRPr="00E30141">
        <w:t xml:space="preserve"> pred začetkom funkcije povzroči, da se baza podatkov vzpostavi pred vsakim testom.  Po pripravljeni bazi za primer prijave v aplikacijo pa lahko napišemo teste za prijavo.</w:t>
      </w:r>
    </w:p>
    <w:p w14:paraId="1EE2EE53" w14:textId="77777777" w:rsidR="00F10506" w:rsidRPr="00E30141" w:rsidRDefault="00F10506" w:rsidP="00F10506"/>
    <w:p w14:paraId="18FCDB08" w14:textId="3512B150" w:rsidR="00E30141" w:rsidRPr="00E30141" w:rsidRDefault="00E30141" w:rsidP="00E30141">
      <w:pPr>
        <w:pStyle w:val="Napis"/>
        <w:keepNext/>
        <w:jc w:val="center"/>
        <w:rPr>
          <w:b/>
          <w:bCs/>
          <w:i w:val="0"/>
          <w:iCs w:val="0"/>
          <w:sz w:val="22"/>
          <w:szCs w:val="22"/>
        </w:rPr>
      </w:pPr>
      <w:bookmarkStart w:id="47" w:name="_Toc146978290"/>
      <w:r w:rsidRPr="00E30141">
        <w:rPr>
          <w:b/>
          <w:bCs/>
          <w:i w:val="0"/>
          <w:iCs w:val="0"/>
          <w:sz w:val="22"/>
          <w:szCs w:val="22"/>
        </w:rPr>
        <w:t xml:space="preserve">Slika </w:t>
      </w:r>
      <w:r w:rsidR="006B2148">
        <w:rPr>
          <w:b/>
          <w:bCs/>
          <w:i w:val="0"/>
          <w:iCs w:val="0"/>
          <w:sz w:val="22"/>
          <w:szCs w:val="22"/>
        </w:rPr>
        <w:fldChar w:fldCharType="begin"/>
      </w:r>
      <w:r w:rsidR="006B2148">
        <w:rPr>
          <w:b/>
          <w:bCs/>
          <w:i w:val="0"/>
          <w:iCs w:val="0"/>
          <w:sz w:val="22"/>
          <w:szCs w:val="22"/>
        </w:rPr>
        <w:instrText xml:space="preserve"> SEQ Slika \* ARABIC </w:instrText>
      </w:r>
      <w:r w:rsidR="006B2148">
        <w:rPr>
          <w:b/>
          <w:bCs/>
          <w:i w:val="0"/>
          <w:iCs w:val="0"/>
          <w:sz w:val="22"/>
          <w:szCs w:val="22"/>
        </w:rPr>
        <w:fldChar w:fldCharType="separate"/>
      </w:r>
      <w:r w:rsidR="006B2148">
        <w:rPr>
          <w:b/>
          <w:bCs/>
          <w:i w:val="0"/>
          <w:iCs w:val="0"/>
          <w:noProof/>
          <w:sz w:val="22"/>
          <w:szCs w:val="22"/>
        </w:rPr>
        <w:t>14</w:t>
      </w:r>
      <w:r w:rsidR="006B2148">
        <w:rPr>
          <w:b/>
          <w:bCs/>
          <w:i w:val="0"/>
          <w:iCs w:val="0"/>
          <w:sz w:val="22"/>
          <w:szCs w:val="22"/>
        </w:rPr>
        <w:fldChar w:fldCharType="end"/>
      </w:r>
      <w:r w:rsidRPr="00E30141">
        <w:rPr>
          <w:b/>
          <w:bCs/>
          <w:i w:val="0"/>
          <w:iCs w:val="0"/>
          <w:sz w:val="22"/>
          <w:szCs w:val="22"/>
        </w:rPr>
        <w:t>: Test prijave uporabnika v sistem</w:t>
      </w:r>
      <w:bookmarkEnd w:id="47"/>
    </w:p>
    <w:p w14:paraId="0BBFF721" w14:textId="0D25C683" w:rsidR="00F10506" w:rsidRPr="00E30141" w:rsidRDefault="00F10506" w:rsidP="00F10506">
      <w:r w:rsidRPr="00E30141">
        <w:rPr>
          <w:noProof/>
        </w:rPr>
        <w:drawing>
          <wp:inline distT="0" distB="0" distL="0" distR="0" wp14:anchorId="4FF2EEB3" wp14:editId="6143B0CA">
            <wp:extent cx="5760720" cy="3039110"/>
            <wp:effectExtent l="0" t="0" r="0" b="0"/>
            <wp:docPr id="117009928" name="Slika 2" descr="Slika, ki vsebuje besede besedilo, posnetek zaslona, pisav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9928" name="Slika 2" descr="Slika, ki vsebuje besede besedilo, posnetek zaslona, pisava&#10;&#10;Opis je samodejno ustvarje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3039110"/>
                    </a:xfrm>
                    <a:prstGeom prst="rect">
                      <a:avLst/>
                    </a:prstGeom>
                    <a:noFill/>
                    <a:ln>
                      <a:noFill/>
                    </a:ln>
                  </pic:spPr>
                </pic:pic>
              </a:graphicData>
            </a:graphic>
          </wp:inline>
        </w:drawing>
      </w:r>
    </w:p>
    <w:p w14:paraId="074F30CE" w14:textId="4442CFA0" w:rsidR="00F10506" w:rsidRPr="00E30141" w:rsidRDefault="00F10506" w:rsidP="00F10506">
      <w:r w:rsidRPr="00E30141">
        <w:t>Na zgornji sliki je test, ki testira zahtevo poslano strežniku za prijavo v spletno aplikacijo.  V testu simuliramo POST zahtevek na poti '/</w:t>
      </w:r>
      <w:proofErr w:type="spellStart"/>
      <w:r w:rsidRPr="00E30141">
        <w:t>odlagalisca</w:t>
      </w:r>
      <w:proofErr w:type="spellEnd"/>
      <w:r w:rsidRPr="00E30141">
        <w:t>/</w:t>
      </w:r>
      <w:proofErr w:type="spellStart"/>
      <w:r w:rsidRPr="00E30141">
        <w:t>user</w:t>
      </w:r>
      <w:proofErr w:type="spellEnd"/>
      <w:r w:rsidRPr="00E30141">
        <w:t>/</w:t>
      </w:r>
      <w:proofErr w:type="spellStart"/>
      <w:r w:rsidRPr="00E30141">
        <w:t>login</w:t>
      </w:r>
      <w:proofErr w:type="spellEnd"/>
      <w:r w:rsidRPr="00E30141">
        <w:t>', zahtevek vsebuje '</w:t>
      </w:r>
      <w:proofErr w:type="spellStart"/>
      <w:r w:rsidRPr="00E30141">
        <w:t>requestUser</w:t>
      </w:r>
      <w:proofErr w:type="spellEnd"/>
      <w:r w:rsidRPr="00E30141">
        <w:t>' objekt v katerem sta elektronski naslov in geslo.</w:t>
      </w:r>
      <w:r w:rsidR="00E9075E" w:rsidRPr="00E30141">
        <w:t xml:space="preserve"> Test nato preveri pričakovane rezultate, ko strežnik odgovori. V tem primeru preverja statusno kodo in objekt v odgovoru. Za testiranje prijave je bilo potrebno napisati še en test, ki pa testira prijavo z napačnim elektronskim naslovom ali geslom.</w:t>
      </w:r>
    </w:p>
    <w:p w14:paraId="4C0C3951" w14:textId="44C8875E" w:rsidR="00E9075E" w:rsidRDefault="00E9075E" w:rsidP="00F10506">
      <w:r w:rsidRPr="00E30141">
        <w:t xml:space="preserve">Na tak način so bile testirane tudi vse druge metode v krmilniku strežnika. Testi olajšajo testiranje spletne aplikacije po spremembah, saj ni potrebno ročno testirati vsakega zahtevka vsakič znova, ko se naredijo spremembe. Aplikacijo sem testiral tekom razvoja tudi ročno, saj sem teste za aplikacijo napisal na koncu razvoja aplikacije. Če bi bila aplikacija bolj obsežna in bi na razvoju aplikacije delalo več ljudi, bi bilo teste potrebno pisati sproti, saj </w:t>
      </w:r>
      <w:r w:rsidR="00C70915" w:rsidRPr="00E30141">
        <w:t>je s tem testiranje pri spremembah veliko lažje.</w:t>
      </w:r>
      <w:r w:rsidRPr="00E30141">
        <w:t xml:space="preserve"> </w:t>
      </w:r>
    </w:p>
    <w:p w14:paraId="45A847BF" w14:textId="449C9A77" w:rsidR="009C54C2" w:rsidRPr="009C54C2" w:rsidRDefault="009C54C2" w:rsidP="009C54C2">
      <w:pPr>
        <w:pStyle w:val="Naslov2"/>
        <w:rPr>
          <w:bCs/>
        </w:rPr>
      </w:pPr>
      <w:bookmarkStart w:id="48" w:name="_Toc146978273"/>
      <w:r>
        <w:rPr>
          <w:bCs/>
        </w:rPr>
        <w:t>7</w:t>
      </w:r>
      <w:r w:rsidRPr="00E30141">
        <w:rPr>
          <w:bCs/>
        </w:rPr>
        <w:t>.</w:t>
      </w:r>
      <w:r>
        <w:rPr>
          <w:bCs/>
        </w:rPr>
        <w:t>2</w:t>
      </w:r>
      <w:r w:rsidRPr="00E30141">
        <w:rPr>
          <w:bCs/>
        </w:rPr>
        <w:t xml:space="preserve">  </w:t>
      </w:r>
      <w:r>
        <w:rPr>
          <w:bCs/>
        </w:rPr>
        <w:t>Testiranje uporabniškega vmesnika</w:t>
      </w:r>
      <w:bookmarkEnd w:id="48"/>
    </w:p>
    <w:p w14:paraId="166C2C1B" w14:textId="4CC355D8" w:rsidR="00671DC6" w:rsidRDefault="00671DC6" w:rsidP="00671DC6">
      <w:r w:rsidRPr="00E30141">
        <w:t xml:space="preserve">Spletna aplikacija večini testnih uporabnikov ni delala težav in nihče ni potreboval pomoči. Z funkcionalnostmi aplikacije so bili večinoma zadovoljni, so pa komentirali, da bi želeli več možnosti za filtriranje divjih odlagališč, na primer po občinah ali regijah. Komentirali so tudi, da bi si želeli, kot uporabnik brez statusa administratorja </w:t>
      </w:r>
      <w:r w:rsidRPr="00E30141">
        <w:lastRenderedPageBreak/>
        <w:t>imeti možnost urejanja divjega odlagališča, ki so ga oni dodali. Saj se lahko velikokrat zgodi, da pri se pri vnašanju informacij lahko zmotimo, ali pa pridobimo več informacij o divjem odlagališču, ki jih potem ne morejo dodati. To bi tudi olajšalo delo administratorjev, saj bi bilo potrebno manj popravkov pred potr</w:t>
      </w:r>
      <w:r w:rsidR="002F0756" w:rsidRPr="00E30141">
        <w:t>ditvijo divjega odlagališča. Pri testiranju funkcionalnosti administratorja pa so si uporabniki želeli, da bi obstajal gumb za spremembo statusa odlagališča, kar bi olajšalo delo administratorjev pri potrjevanju divjih odlagališč, saj trenutno morajo odpreti urejevalnik odlagališča, tam najti potrditveno polje, ga spremeniti, nato pa se premakniti do konca obrazca in tam pritisniti shrani. Postopek se jim je zdel nepotrebno dolg, če ne želiš spremeniti podatkov o odlagališču, ampak le status odlagališča.</w:t>
      </w:r>
    </w:p>
    <w:p w14:paraId="4394BB8D" w14:textId="432AE7B7" w:rsidR="00F569BE" w:rsidRDefault="00F569BE" w:rsidP="00F569BE">
      <w:pPr>
        <w:pStyle w:val="Naslov2"/>
        <w:rPr>
          <w:bCs/>
        </w:rPr>
      </w:pPr>
      <w:bookmarkStart w:id="49" w:name="_Toc146978274"/>
      <w:r>
        <w:rPr>
          <w:bCs/>
        </w:rPr>
        <w:t>7</w:t>
      </w:r>
      <w:r w:rsidRPr="00E30141">
        <w:rPr>
          <w:bCs/>
        </w:rPr>
        <w:t>.</w:t>
      </w:r>
      <w:r>
        <w:rPr>
          <w:bCs/>
        </w:rPr>
        <w:t>3</w:t>
      </w:r>
      <w:r w:rsidRPr="00E30141">
        <w:rPr>
          <w:bCs/>
        </w:rPr>
        <w:t xml:space="preserve">  </w:t>
      </w:r>
      <w:r>
        <w:rPr>
          <w:bCs/>
        </w:rPr>
        <w:t>Ovrednotenje razvite rešitve</w:t>
      </w:r>
      <w:bookmarkEnd w:id="49"/>
    </w:p>
    <w:p w14:paraId="34DA6E27" w14:textId="0B1A45AB" w:rsidR="00F569BE" w:rsidRDefault="00F569BE" w:rsidP="00F569BE">
      <w:r>
        <w:t xml:space="preserve">Razvita rešitev se mi zdi primerna za reševanje problematike divjih odlagališč. Veliko ljudi ne prijavlja divjih odlagališč, ker ne ve kako ali pa se jim enostavno zdi, da je postopek prijave preveč zapleten. Na spletni strani je postopek poenostavljen, da lahko uporabnik le prijavi lokacijo odlagališča in podatke, ki jih ima. Potem pa administratorji, to prijavo preverijo in potrdijo divje odlagališče, tako da gre nekdo na lokacijo in preveri. S tem preveri ali odlagališče res obstaja in dopolni podatke o odlagališču. Ko administrator potrdi odlagališče sistem avtomatično pošlje anonimno prijavo inšpektoratu. To seveda v primeru, če bi aplikacijo uporabljale neuradne organizacije(drugače prijava ni potrebna). Rešitev ni popolna, saj je potrebno preverjati lokacije prijavljenih divjih odlagališč na terenu. Rešitev le pripomore k temu, da se </w:t>
      </w:r>
      <w:r w:rsidR="00932F27">
        <w:t xml:space="preserve">prijavi več divjih odlagališč kot zdaj. Ljudje seveda lahko prijavljajo tudi lažna odlagališča in v tem primeru bi rešitev zelo hitro nehala delovati, saj se administratorjem nebi splačalo hoditi po terenu, če bi bila večina prijav lažnih. Rešitev se torej zanaša na dobro voljo ljudi. Spletna stran je enostavna in odzivna ter lahka za uporabo. V primerjavi z trenutnem registrom se mi zdi boljša. Ima sicer manj možnosti za prikaz podatkov, a te možnosti se lahko doda naknadno(filtri in prikaz po občinah in podobno). Ima tudi nekaj težav, v katerih sem govoril že v </w:t>
      </w:r>
      <w:r w:rsidR="008B6B6B">
        <w:t>prejšnjem</w:t>
      </w:r>
      <w:r w:rsidR="00932F27">
        <w:t xml:space="preserve"> poglavju, z povratnimi informacijami testnih uporabnikov se strinjam. Aplikacija bi lahko tudi lepše izgledala in imela podporo za prikaz spletne strani na telefonih.  Prav tako pa bi se lahko dodalo opcije za prijavo z drugimi aplikacijami(Google račun, Facebook). Spletna stran torej izpolnjuje pogoje, ki sem si jih zadal za prikaz in prijavo divjih odlagališč, seveda pa je nepopolna in je lahko izboljšana na veliko načinov.</w:t>
      </w:r>
    </w:p>
    <w:p w14:paraId="68B05773" w14:textId="5616389F" w:rsidR="00985129" w:rsidRDefault="00985129" w:rsidP="00985129">
      <w:pPr>
        <w:pStyle w:val="Naslov1"/>
      </w:pPr>
      <w:bookmarkStart w:id="50" w:name="_Toc146978275"/>
      <w:r>
        <w:lastRenderedPageBreak/>
        <w:t>8</w:t>
      </w:r>
      <w:r w:rsidRPr="00E30141">
        <w:t xml:space="preserve"> </w:t>
      </w:r>
      <w:r>
        <w:t>ZAKLJUČEK</w:t>
      </w:r>
      <w:bookmarkEnd w:id="50"/>
    </w:p>
    <w:p w14:paraId="6343B2E9" w14:textId="7B9E8FE1" w:rsidR="00C15EC9" w:rsidRDefault="00F463FC" w:rsidP="00C15EC9">
      <w:r>
        <w:t>Stanje in število divjih odlagališč v Sloveniji se v zadnjih desetih letih ni veliko spremenilo. To pomeni, da v Sloveniji nastane na leto približno toliko divjih odlagališč, kot jih počistimo. Divja odlagališča nastanejo, ker je odpadke lažje ali cenejše o</w:t>
      </w:r>
      <w:r w:rsidR="007E4137">
        <w:t>dpadke odvreči v naravo, kot pa jih peljati na zbirna mesta. Dostikrat je za večjo količino odpadkov pripeljanih na zbirno mesto potrebno plačati.</w:t>
      </w:r>
      <w:r w:rsidR="008B6B6B">
        <w:t xml:space="preserve"> </w:t>
      </w:r>
      <w:r w:rsidR="007E4137">
        <w:t xml:space="preserve"> </w:t>
      </w:r>
    </w:p>
    <w:p w14:paraId="4C20EE76" w14:textId="7E58A0BD" w:rsidR="007E4137" w:rsidRDefault="007E4137" w:rsidP="00C15EC9">
      <w:r>
        <w:t xml:space="preserve">Divja odlagališča se prijavlja na </w:t>
      </w:r>
      <w:r w:rsidRPr="00E30141">
        <w:t>inšpektorat za okolje</w:t>
      </w:r>
      <w:r>
        <w:t xml:space="preserve"> </w:t>
      </w:r>
      <w:r w:rsidRPr="00E30141">
        <w:t xml:space="preserve">in </w:t>
      </w:r>
      <w:r>
        <w:t xml:space="preserve">energijo. V primeru, da prijavljeno divje odlagališče pade pod pristojnost inšpektorata za naravne vire in prostor, nas bo tja preusmeril inšpektorat za okolje in energijo. Prijava </w:t>
      </w:r>
      <w:r w:rsidR="006E4ECD">
        <w:t>divjega odlagališča pa je možna tudi po neuradni poti, ki je bolj enostavna. To prijavo lahko opravimo na  spletni strani neprofitne organizacije Ekologi brez meja.</w:t>
      </w:r>
    </w:p>
    <w:p w14:paraId="600F01BB" w14:textId="743C8426" w:rsidR="006E4ECD" w:rsidRDefault="006E4ECD" w:rsidP="00C15EC9">
      <w:r>
        <w:t>Po prijavi divjega odlagališča se krivec zelo pogosto ne najde, saj ga je zelo težko najti, če ne odlaga smeti na divje odlagališče v rednem intervalu. V primeru, da se krivec ne najde nihče ne plača za sanacijo divjega odlagališča. Stroške sanacije pogosto krije lokalna skupnost</w:t>
      </w:r>
      <w:r w:rsidR="008B6B6B">
        <w:t xml:space="preserve">. </w:t>
      </w:r>
      <w:r>
        <w:t xml:space="preserve"> </w:t>
      </w:r>
    </w:p>
    <w:p w14:paraId="0D4909A5" w14:textId="7468FFCA" w:rsidR="003D68C8" w:rsidRDefault="003D68C8" w:rsidP="00C15EC9">
      <w:r>
        <w:t xml:space="preserve">V specifikaciji zahtev sem naštel funkcionalne in nefunkcionalne zahteve in jih opisal. Zahteve sem razvrstil v po pomembnosti po metodi </w:t>
      </w:r>
      <w:r w:rsidRPr="003D68C8">
        <w:t>»</w:t>
      </w:r>
      <w:proofErr w:type="spellStart"/>
      <w:r w:rsidRPr="003D68C8">
        <w:t>MoSCoW</w:t>
      </w:r>
      <w:proofErr w:type="spellEnd"/>
      <w:r w:rsidRPr="003D68C8">
        <w:t>«.</w:t>
      </w:r>
      <w:r>
        <w:t xml:space="preserve"> V aplikaciji sem hotel implementirati tudi komentiranje  in moderacijo komentiranja divjih odlagališč iz strani administratorjev, vendar sem se po pogovoru z Ekologi brez meja odločil, da to ni potrebno, saj večina ljudi te funkcionalnosti nebi uporabljala in je nepotrebna. V p</w:t>
      </w:r>
    </w:p>
    <w:p w14:paraId="3C199DA4" w14:textId="47B975B7" w:rsidR="008B6B6B" w:rsidRDefault="008B6B6B" w:rsidP="00C15EC9">
      <w:r>
        <w:t>Država</w:t>
      </w:r>
      <w:r w:rsidR="00AA7757">
        <w:t xml:space="preserve"> za zmanjšanje števila divjih odlagališč,</w:t>
      </w:r>
      <w:r>
        <w:t xml:space="preserve"> morala poostriti kazni za nedovoljeno odlaganje od</w:t>
      </w:r>
      <w:r w:rsidR="00AA7757">
        <w:t xml:space="preserve">padkov in narediti zbirna mesta bolj dostopna. To ne pomeni samo, več zbirnih mest za smeti, temveč tudi daljši obratovalni časi, saj se v primeru, da je zbirno mesto zaprto lahko zgodi, da bo človek te smeti odvrgel na divje odlagališče. </w:t>
      </w:r>
    </w:p>
    <w:p w14:paraId="732B90C9" w14:textId="23E69AE4" w:rsidR="00985129" w:rsidRDefault="006E4ECD" w:rsidP="00F569BE">
      <w:r>
        <w:t xml:space="preserve">Za razvoj spletne aplikacije sem </w:t>
      </w:r>
      <w:proofErr w:type="spellStart"/>
      <w:r>
        <w:t>uporablil</w:t>
      </w:r>
      <w:proofErr w:type="spellEnd"/>
      <w:r>
        <w:t xml:space="preserve"> </w:t>
      </w:r>
      <w:proofErr w:type="spellStart"/>
      <w:r>
        <w:t>Angular</w:t>
      </w:r>
      <w:proofErr w:type="spellEnd"/>
      <w:r>
        <w:t xml:space="preserve"> in </w:t>
      </w:r>
      <w:proofErr w:type="spellStart"/>
      <w:r>
        <w:t>Spring</w:t>
      </w:r>
      <w:proofErr w:type="spellEnd"/>
      <w:r>
        <w:t xml:space="preserve"> </w:t>
      </w:r>
      <w:proofErr w:type="spellStart"/>
      <w:r>
        <w:t>Boot</w:t>
      </w:r>
      <w:proofErr w:type="spellEnd"/>
      <w:r>
        <w:t xml:space="preserve">, kot čelni in zaledni del aplikacije. Podatke hranim v podatkovni bazi </w:t>
      </w:r>
      <w:proofErr w:type="spellStart"/>
      <w:r>
        <w:t>PostGreSQL</w:t>
      </w:r>
      <w:proofErr w:type="spellEnd"/>
      <w:r>
        <w:t xml:space="preserve">, ki je ustrezna za hranjenje </w:t>
      </w:r>
      <w:proofErr w:type="spellStart"/>
      <w:r>
        <w:t>geoprostorskih</w:t>
      </w:r>
      <w:proofErr w:type="spellEnd"/>
      <w:r>
        <w:t xml:space="preserve"> podatkov.</w:t>
      </w:r>
      <w:r w:rsidR="008B6B6B">
        <w:t xml:space="preserve"> Te tehnologije sem izbral zaradi velike količine uporabnikov, kar je pomenilo, da sem lažje našel pomoč in rešitve, ko sem naletel na težave.</w:t>
      </w:r>
      <w:r w:rsidR="00AA7757">
        <w:t xml:space="preserve"> Sam razvoj aplikacije je potekal brez večjih težav, največ težav sem imel pri uvozu podatkov v podatkovno bazo in pri prikazu le teh.</w:t>
      </w:r>
    </w:p>
    <w:p w14:paraId="23FF3B8A" w14:textId="11E888F8" w:rsidR="00AA7757" w:rsidRDefault="00AA7757" w:rsidP="00F569BE">
      <w:r>
        <w:t>Testiranje spletne aplikacije sem opravil v dveh fazah. Najprej sem s pomočjo napisanih testov testiral strežnik aplikacije. Nato pa sem manjši skupini ljudi dal možnost testiranja uporabniškega vmesnika. Povratne informacije testnih uporabnikov so bile večinoma pozitivne, z komentarji kako bi  izboljš</w:t>
      </w:r>
      <w:r w:rsidR="0093648F">
        <w:t>ali</w:t>
      </w:r>
      <w:r>
        <w:t xml:space="preserve"> aplikacijo.</w:t>
      </w:r>
    </w:p>
    <w:p w14:paraId="55524455" w14:textId="50B80C8D" w:rsidR="00AA7757" w:rsidRDefault="003D68C8" w:rsidP="00F569BE">
      <w:r>
        <w:lastRenderedPageBreak/>
        <w:t>Spletna aplikacija je dobra rešitev, za povečanje količine prijav divjih odlagališč. Saj poenostavi prijavo divjih odlagališč s strani posameznikov. Uporabniki se ne izpostavljajo in enostavno dodajo lokacijo divjega odlagališča v sistem.</w:t>
      </w:r>
      <w:r w:rsidR="0093648F">
        <w:t xml:space="preserve"> Seveda pa bi administratorji posledično imeli z prijavami več dela, saj je prijave potrebno preveriti.</w:t>
      </w:r>
      <w:r w:rsidR="00AA7757">
        <w:t xml:space="preserve"> </w:t>
      </w:r>
    </w:p>
    <w:p w14:paraId="2F6B3A9B" w14:textId="77777777" w:rsidR="00027EB1" w:rsidRDefault="00027EB1" w:rsidP="00F569BE"/>
    <w:p w14:paraId="368618FC" w14:textId="530D8647" w:rsidR="008B6B6B" w:rsidRDefault="008B6B6B" w:rsidP="00F569BE"/>
    <w:p w14:paraId="1BFBF941" w14:textId="77777777" w:rsidR="00932F27" w:rsidRPr="00F569BE" w:rsidRDefault="00932F27" w:rsidP="00F569BE"/>
    <w:p w14:paraId="5BC22F12" w14:textId="77777777" w:rsidR="00F569BE" w:rsidRPr="00E30141" w:rsidRDefault="00F569BE" w:rsidP="00671DC6"/>
    <w:p w14:paraId="1B9074F7" w14:textId="77777777" w:rsidR="0082152F" w:rsidRPr="00E30141" w:rsidRDefault="0082152F" w:rsidP="0082152F"/>
    <w:p w14:paraId="61F30968" w14:textId="77777777" w:rsidR="0082152F" w:rsidRPr="00E30141" w:rsidRDefault="0082152F" w:rsidP="00EB65F7"/>
    <w:p w14:paraId="523ED6DE" w14:textId="77777777" w:rsidR="00EB65F7" w:rsidRPr="00E30141" w:rsidRDefault="00EB65F7" w:rsidP="0031116F"/>
    <w:p w14:paraId="3AC2B6D0" w14:textId="4152B026" w:rsidR="0031116F" w:rsidRPr="00E30141" w:rsidRDefault="0031116F" w:rsidP="0031116F"/>
    <w:p w14:paraId="1186D96B" w14:textId="77777777" w:rsidR="00117FA7" w:rsidRPr="00E30141" w:rsidRDefault="00117FA7" w:rsidP="00117FA7"/>
    <w:p w14:paraId="29F0DA60" w14:textId="1FB5F0D9" w:rsidR="00441578" w:rsidRPr="00E30141" w:rsidRDefault="0065014F" w:rsidP="0065014F">
      <w:pPr>
        <w:pStyle w:val="Naslov"/>
      </w:pPr>
      <w:bookmarkStart w:id="51" w:name="_Toc146978276"/>
      <w:r w:rsidRPr="00E30141">
        <w:t>LITRETURA IN VIRI</w:t>
      </w:r>
      <w:bookmarkEnd w:id="51"/>
    </w:p>
    <w:p w14:paraId="7C3677AE" w14:textId="77777777" w:rsidR="00472923" w:rsidRPr="00472923" w:rsidRDefault="0065014F" w:rsidP="00472923">
      <w:pPr>
        <w:pStyle w:val="Bibliografija"/>
        <w:rPr>
          <w:rFonts w:cs="Arial"/>
        </w:rPr>
      </w:pPr>
      <w:r w:rsidRPr="00E30141">
        <w:fldChar w:fldCharType="begin"/>
      </w:r>
      <w:r w:rsidRPr="00E30141">
        <w:instrText xml:space="preserve"> ADDIN ZOTERO_BIBL {"uncited":[],"omitted":[],"custom":[]} CSL_BIBLIOGRAPHY </w:instrText>
      </w:r>
      <w:r w:rsidRPr="00E30141">
        <w:fldChar w:fldCharType="separate"/>
      </w:r>
      <w:r w:rsidR="00472923" w:rsidRPr="00472923">
        <w:rPr>
          <w:rFonts w:cs="Arial"/>
        </w:rPr>
        <w:t xml:space="preserve">Bagon, Š. (2023, 02). </w:t>
      </w:r>
      <w:r w:rsidR="00472923" w:rsidRPr="00472923">
        <w:rPr>
          <w:rFonts w:cs="Arial"/>
          <w:i/>
          <w:iCs/>
        </w:rPr>
        <w:t>Na inšpektoratu dobijo več prijav, kot jih lahko sproti obdelajo</w:t>
      </w:r>
      <w:r w:rsidR="00472923" w:rsidRPr="00472923">
        <w:rPr>
          <w:rFonts w:cs="Arial"/>
        </w:rPr>
        <w:t>. https://obalaplus.si/na-inspektoratu-dobijo-vec-prijav-kot-jih-lahko-sproti-obdelajo/</w:t>
      </w:r>
    </w:p>
    <w:p w14:paraId="509A55FB" w14:textId="77777777" w:rsidR="00472923" w:rsidRPr="00472923" w:rsidRDefault="00472923" w:rsidP="00472923">
      <w:pPr>
        <w:pStyle w:val="Bibliografija"/>
        <w:rPr>
          <w:rFonts w:cs="Arial"/>
        </w:rPr>
      </w:pPr>
      <w:r w:rsidRPr="00472923">
        <w:rPr>
          <w:rFonts w:cs="Arial"/>
        </w:rPr>
        <w:t xml:space="preserve">Di Maria, F., Sisani, F., Contini, S., K. Ghosh, S., &amp; L. Mersky, R. (n.d.). Is the policy of the European Union in waste management sustainable? An assessment of the Italian context. </w:t>
      </w:r>
      <w:r w:rsidRPr="00472923">
        <w:rPr>
          <w:rFonts w:cs="Arial"/>
          <w:i/>
          <w:iCs/>
        </w:rPr>
        <w:t>Waste Management</w:t>
      </w:r>
      <w:r w:rsidRPr="00472923">
        <w:rPr>
          <w:rFonts w:cs="Arial"/>
        </w:rPr>
        <w:t xml:space="preserve">, </w:t>
      </w:r>
      <w:r w:rsidRPr="00472923">
        <w:rPr>
          <w:rFonts w:cs="Arial"/>
          <w:i/>
          <w:iCs/>
        </w:rPr>
        <w:t>2020</w:t>
      </w:r>
      <w:r w:rsidRPr="00472923">
        <w:rPr>
          <w:rFonts w:cs="Arial"/>
        </w:rPr>
        <w:t>(Volume 103), 437–448.</w:t>
      </w:r>
    </w:p>
    <w:p w14:paraId="4BE15D1E" w14:textId="1C9411BA" w:rsidR="00472923" w:rsidRPr="00472923" w:rsidRDefault="00472923" w:rsidP="00472923">
      <w:pPr>
        <w:pStyle w:val="Bibliografija"/>
        <w:rPr>
          <w:rFonts w:cs="Arial"/>
        </w:rPr>
      </w:pPr>
      <w:r w:rsidRPr="00472923">
        <w:rPr>
          <w:rFonts w:cs="Arial"/>
        </w:rPr>
        <w:t xml:space="preserve">Inšpektorat Republike Slovenije za naravne vire in prostor. (2023). </w:t>
      </w:r>
      <w:r w:rsidRPr="00472923">
        <w:rPr>
          <w:rFonts w:cs="Arial"/>
          <w:i/>
          <w:iCs/>
        </w:rPr>
        <w:t>O Inšpektoratu za naravne vire in prostor</w:t>
      </w:r>
      <w:r w:rsidRPr="00472923">
        <w:rPr>
          <w:rFonts w:cs="Arial"/>
        </w:rPr>
        <w:t>. https://www.gov.si/drzavni-organi/organi-v-sestavi/inspektorat-za-naravne-vire-in-prostor/o-inspektoratu/</w:t>
      </w:r>
    </w:p>
    <w:p w14:paraId="1FBE270F" w14:textId="7CFE3BE3" w:rsidR="00472923" w:rsidRPr="00472923" w:rsidRDefault="00472923" w:rsidP="00472923">
      <w:pPr>
        <w:pStyle w:val="Bibliografija"/>
        <w:rPr>
          <w:rFonts w:cs="Arial"/>
        </w:rPr>
      </w:pPr>
      <w:r w:rsidRPr="00472923">
        <w:rPr>
          <w:rFonts w:cs="Arial"/>
        </w:rPr>
        <w:lastRenderedPageBreak/>
        <w:t xml:space="preserve">Inšpektorat Republike Slovenije za okolje in energijo. (2023). </w:t>
      </w:r>
      <w:r w:rsidRPr="00472923">
        <w:rPr>
          <w:rFonts w:cs="Arial"/>
          <w:i/>
          <w:iCs/>
        </w:rPr>
        <w:t>O Inšpektoratu za okolje in energijo</w:t>
      </w:r>
      <w:r w:rsidRPr="00472923">
        <w:rPr>
          <w:rFonts w:cs="Arial"/>
        </w:rPr>
        <w:t>. https://www.gov.si/drzavni-organi/organi-v-sestavi/inspektorat-za-okolje-in-energijo/o-inspektoratu/</w:t>
      </w:r>
    </w:p>
    <w:p w14:paraId="5CED3826" w14:textId="71163BBA" w:rsidR="00472923" w:rsidRPr="00472923" w:rsidRDefault="00472923" w:rsidP="00472923">
      <w:pPr>
        <w:pStyle w:val="Bibliografija"/>
        <w:rPr>
          <w:rFonts w:cs="Arial"/>
        </w:rPr>
      </w:pPr>
      <w:r w:rsidRPr="00472923">
        <w:rPr>
          <w:rFonts w:cs="Arial"/>
        </w:rPr>
        <w:t xml:space="preserve">Lavtizar, V., Kos, I., Trebse, P., Godina Kosir, L., &amp; Bavcon Kralj, M. (n.d.). </w:t>
      </w:r>
      <w:r w:rsidRPr="00472923">
        <w:rPr>
          <w:rFonts w:cs="Arial"/>
          <w:i/>
          <w:iCs/>
        </w:rPr>
        <w:t>A Transition Towards the Circular Economy in Slovenia</w:t>
      </w:r>
      <w:r w:rsidRPr="00472923">
        <w:rPr>
          <w:rFonts w:cs="Arial"/>
        </w:rPr>
        <w:t xml:space="preserve"> (2021). Springer Nature. https://www.iges.or.jp/en/pub/circular-economy-slovenia/en</w:t>
      </w:r>
    </w:p>
    <w:p w14:paraId="138FF182" w14:textId="77777777" w:rsidR="00472923" w:rsidRPr="00472923" w:rsidRDefault="00472923" w:rsidP="00472923">
      <w:pPr>
        <w:pStyle w:val="Bibliografija"/>
        <w:rPr>
          <w:rFonts w:cs="Arial"/>
        </w:rPr>
      </w:pPr>
      <w:r w:rsidRPr="00472923">
        <w:rPr>
          <w:rFonts w:cs="Arial"/>
        </w:rPr>
        <w:t xml:space="preserve">Loznar, A., Bućan, V., Lipuš, I., Kavčič, A., Mohar, G., &amp; Odar, A. (2015). </w:t>
      </w:r>
      <w:r w:rsidRPr="00472923">
        <w:rPr>
          <w:rFonts w:cs="Arial"/>
          <w:i/>
          <w:iCs/>
        </w:rPr>
        <w:t>PRIJAVI DIVJE ODLAGALIŠČE</w:t>
      </w:r>
      <w:r w:rsidRPr="00472923">
        <w:rPr>
          <w:rFonts w:cs="Arial"/>
        </w:rPr>
        <w:t>. http://zagovorniki-okolja.si/wp-content/uploads/2018/11/Prijavi-divje-odlagali%C5%A1%C4%8De-A.-Lozar-V.-Bu%C4%87an-I.-Lipu%C5%A1-A.-Kav%C4%8Di%C4%8D-G.-Mohar-A.-Odar.pdf</w:t>
      </w:r>
    </w:p>
    <w:p w14:paraId="1430CAB1" w14:textId="77777777" w:rsidR="00472923" w:rsidRPr="00472923" w:rsidRDefault="00472923" w:rsidP="00472923">
      <w:pPr>
        <w:pStyle w:val="Bibliografija"/>
        <w:rPr>
          <w:rFonts w:cs="Arial"/>
        </w:rPr>
      </w:pPr>
      <w:r w:rsidRPr="00472923">
        <w:rPr>
          <w:rFonts w:cs="Arial"/>
        </w:rPr>
        <w:t xml:space="preserve">Mrak, D. I., &amp; Damjanovič, Z. (2019). </w:t>
      </w:r>
      <w:r w:rsidRPr="00472923">
        <w:rPr>
          <w:rFonts w:cs="Arial"/>
          <w:i/>
          <w:iCs/>
        </w:rPr>
        <w:t>DIVJA ODLAGALIŠČA ODPADKOV V NAŠEM OKOLJU</w:t>
      </w:r>
      <w:r w:rsidRPr="00472923">
        <w:rPr>
          <w:rFonts w:cs="Arial"/>
        </w:rPr>
        <w:t>. https://www.pzs.si/javno/kvgn_dokumenti/Seminarske%20naloge%20VGN/Damjanovi%C4%8D%20Zdravko_Divja%20odlagali%C5%A1%C4%8Da%20odpadkov%20v%20na%C5%A1em%20okolju.pdf</w:t>
      </w:r>
    </w:p>
    <w:p w14:paraId="2EDCA033" w14:textId="77777777" w:rsidR="00472923" w:rsidRPr="00472923" w:rsidRDefault="00472923" w:rsidP="00472923">
      <w:pPr>
        <w:pStyle w:val="Bibliografija"/>
        <w:rPr>
          <w:rFonts w:cs="Arial"/>
        </w:rPr>
      </w:pPr>
      <w:r w:rsidRPr="00472923">
        <w:rPr>
          <w:rFonts w:cs="Arial"/>
        </w:rPr>
        <w:t xml:space="preserve">Pires, A., &amp; Martinho, G. (n.d.). Waste hierarchy index for circular economy in waste management. </w:t>
      </w:r>
      <w:r w:rsidRPr="00472923">
        <w:rPr>
          <w:rFonts w:cs="Arial"/>
          <w:i/>
          <w:iCs/>
        </w:rPr>
        <w:t>Waste Management</w:t>
      </w:r>
      <w:r w:rsidRPr="00472923">
        <w:rPr>
          <w:rFonts w:cs="Arial"/>
        </w:rPr>
        <w:t xml:space="preserve">, </w:t>
      </w:r>
      <w:r w:rsidRPr="00472923">
        <w:rPr>
          <w:rFonts w:cs="Arial"/>
          <w:i/>
          <w:iCs/>
        </w:rPr>
        <w:t>2019</w:t>
      </w:r>
      <w:r w:rsidRPr="00472923">
        <w:rPr>
          <w:rFonts w:cs="Arial"/>
        </w:rPr>
        <w:t>, 298–305.</w:t>
      </w:r>
    </w:p>
    <w:p w14:paraId="60FA8B55" w14:textId="43D399D1" w:rsidR="00472923" w:rsidRDefault="00472923" w:rsidP="00472923">
      <w:pPr>
        <w:pStyle w:val="Bibliografija"/>
        <w:rPr>
          <w:rFonts w:cs="Arial"/>
        </w:rPr>
      </w:pPr>
      <w:r w:rsidRPr="00472923">
        <w:rPr>
          <w:rFonts w:cs="Arial"/>
        </w:rPr>
        <w:t xml:space="preserve">Sektor za ravnanje z odpadki. (2023). </w:t>
      </w:r>
      <w:r w:rsidRPr="00472923">
        <w:rPr>
          <w:rFonts w:cs="Arial"/>
          <w:i/>
          <w:iCs/>
        </w:rPr>
        <w:t>Odpadki</w:t>
      </w:r>
      <w:r w:rsidRPr="00472923">
        <w:rPr>
          <w:rFonts w:cs="Arial"/>
        </w:rPr>
        <w:t>. https://www.gov.si/podrocja/okolje-in-prostor/okolje/ravnanje-z-odpadki/</w:t>
      </w:r>
    </w:p>
    <w:p w14:paraId="6F3464CF" w14:textId="0227ACB1" w:rsidR="006F2AE3" w:rsidRDefault="006F2AE3" w:rsidP="006F2AE3">
      <w:pPr>
        <w:pStyle w:val="Bibliografija"/>
        <w:rPr>
          <w:rFonts w:cs="Arial"/>
        </w:rPr>
      </w:pPr>
      <w:r w:rsidRPr="00614B3D">
        <w:t>Varljen, E., Duh, D., Ivović, V., Pečnikar, Ž., Glasnović, P., Kalan, K., Maričić, P., &amp; Zupan, S.</w:t>
      </w:r>
      <w:r w:rsidRPr="00FB069A">
        <w:rPr>
          <w:rFonts w:cs="Arial"/>
        </w:rPr>
        <w:t>. (20</w:t>
      </w:r>
      <w:r>
        <w:rPr>
          <w:rFonts w:cs="Arial"/>
        </w:rPr>
        <w:t>1</w:t>
      </w:r>
      <w:r w:rsidRPr="00FB069A">
        <w:rPr>
          <w:rFonts w:cs="Arial"/>
        </w:rPr>
        <w:t>3)</w:t>
      </w:r>
      <w:r w:rsidRPr="00472923">
        <w:rPr>
          <w:rFonts w:cs="Arial"/>
        </w:rPr>
        <w:t xml:space="preserve">. </w:t>
      </w:r>
      <w:r w:rsidRPr="00614B3D">
        <w:rPr>
          <w:rFonts w:cs="Arial"/>
          <w:i/>
          <w:iCs/>
        </w:rPr>
        <w:t>ŠKODLJIVI VPLIVI DIVJIH ODLAGALIŠČ NA BIODIVERZITETO IN ZDRAVJE LJUDI</w:t>
      </w:r>
      <w:r w:rsidRPr="00FB069A">
        <w:rPr>
          <w:rFonts w:cs="Arial"/>
        </w:rPr>
        <w:t>.</w:t>
      </w:r>
      <w:r>
        <w:rPr>
          <w:rFonts w:cs="Arial"/>
        </w:rPr>
        <w:t xml:space="preserve"> </w:t>
      </w:r>
      <w:r w:rsidRPr="00614B3D">
        <w:t>ResearchGate</w:t>
      </w:r>
      <w:r>
        <w:t>.</w:t>
      </w:r>
      <w:r w:rsidRPr="00FB069A">
        <w:rPr>
          <w:rFonts w:cs="Arial"/>
        </w:rPr>
        <w:t xml:space="preserve"> </w:t>
      </w:r>
      <w:r w:rsidRPr="00614B3D">
        <w:rPr>
          <w:rFonts w:cs="Arial"/>
        </w:rPr>
        <w:t>https://www.researchgate.net/profile/Vladimir-Ivovic/publication/256025043_Skodljivi_vplivi_divjih_odlagalisc_na_biodiverzit</w:t>
      </w:r>
      <w:r w:rsidRPr="00614B3D">
        <w:rPr>
          <w:rFonts w:cs="Arial"/>
        </w:rPr>
        <w:lastRenderedPageBreak/>
        <w:t>eto_in_zdravje_ljudi/links/58e4adaeaca272d62977a9c4/Skodljivi-vplivi-divjih-odlagalisc-na-biodiverziteto-in-zdravje-ljudi.pdf</w:t>
      </w:r>
    </w:p>
    <w:p w14:paraId="4571D429" w14:textId="77777777" w:rsidR="00D37B3B" w:rsidRDefault="00D37B3B" w:rsidP="00D37B3B">
      <w:pPr>
        <w:rPr>
          <w:rFonts w:cs="Arial"/>
        </w:rPr>
      </w:pPr>
      <w:r w:rsidRPr="00BD7369">
        <w:rPr>
          <w:rFonts w:cs="Arial"/>
        </w:rPr>
        <w:t>Nixon, R. (2018). Learning PHP, MySQL &amp; JavaScript: with jQuery, CSS &amp; HTML5 (5th ed.). OʼReilly.</w:t>
      </w:r>
    </w:p>
    <w:p w14:paraId="3AE4F6AC" w14:textId="77777777" w:rsidR="00D37B3B" w:rsidRDefault="00D37B3B" w:rsidP="00D37B3B">
      <w:pPr>
        <w:rPr>
          <w:rFonts w:cs="Arial"/>
        </w:rPr>
      </w:pPr>
      <w:r w:rsidRPr="00676A24">
        <w:rPr>
          <w:rFonts w:cs="Arial"/>
        </w:rPr>
        <w:t>Connolly, T. M., &amp; Begg, C. E. (2015). Database systems: a practical approach to design, implementation, and management (6th ed., global ed.). Pearson.</w:t>
      </w:r>
    </w:p>
    <w:p w14:paraId="7CD7ECC9" w14:textId="77777777" w:rsidR="00D37B3B" w:rsidRDefault="00D37B3B" w:rsidP="00D37B3B">
      <w:pPr>
        <w:rPr>
          <w:rFonts w:cs="Arial"/>
        </w:rPr>
      </w:pPr>
      <w:r w:rsidRPr="00614B3D">
        <w:rPr>
          <w:rFonts w:cs="Arial"/>
        </w:rPr>
        <w:t>Avison, D., &amp; Fitzgerald, G. (2006). Information Systems Development (4th Edition). McGraw-Hill Education.</w:t>
      </w:r>
    </w:p>
    <w:p w14:paraId="02A3E617" w14:textId="77777777" w:rsidR="00D37B3B" w:rsidRDefault="00D37B3B" w:rsidP="00D37B3B">
      <w:pPr>
        <w:rPr>
          <w:rFonts w:cs="Arial"/>
        </w:rPr>
      </w:pPr>
      <w:r w:rsidRPr="005C2CE7">
        <w:rPr>
          <w:rFonts w:cs="Arial"/>
        </w:rPr>
        <w:t xml:space="preserve">Hoffer, J., George, J., &amp; Valacich, J. (2013). Modern Systems Analysis and Design (7th Edition). </w:t>
      </w:r>
      <w:proofErr w:type="spellStart"/>
      <w:r w:rsidRPr="005C2CE7">
        <w:rPr>
          <w:rFonts w:cs="Arial"/>
        </w:rPr>
        <w:t>Pearson</w:t>
      </w:r>
      <w:proofErr w:type="spellEnd"/>
    </w:p>
    <w:p w14:paraId="0C3E2402" w14:textId="2E442834" w:rsidR="008E381C" w:rsidRDefault="008E381C" w:rsidP="00D37B3B">
      <w:pPr>
        <w:rPr>
          <w:rFonts w:cs="Arial"/>
        </w:rPr>
      </w:pPr>
      <w:proofErr w:type="spellStart"/>
      <w:r>
        <w:t>OpenAI</w:t>
      </w:r>
      <w:proofErr w:type="spellEnd"/>
      <w:r>
        <w:t xml:space="preserve">. (2023). </w:t>
      </w:r>
      <w:proofErr w:type="spellStart"/>
      <w:r>
        <w:t>ChatGPT</w:t>
      </w:r>
      <w:proofErr w:type="spellEnd"/>
      <w:r>
        <w:t>. [jezikovno urejanje besedila</w:t>
      </w:r>
      <w:r>
        <w:t>, pomoč pri programiranju</w:t>
      </w:r>
      <w:r>
        <w:t>] https://chat.openai.com/</w:t>
      </w:r>
    </w:p>
    <w:p w14:paraId="496E92D1" w14:textId="6F3FEB09" w:rsidR="00DE3D24" w:rsidRDefault="00DE3D24" w:rsidP="00D37B3B">
      <w:pPr>
        <w:rPr>
          <w:rFonts w:cs="Arial"/>
        </w:rPr>
      </w:pPr>
      <w:r>
        <w:rPr>
          <w:rFonts w:cs="Arial"/>
        </w:rPr>
        <w:t>Ostalo:</w:t>
      </w:r>
    </w:p>
    <w:p w14:paraId="6F9E6740" w14:textId="38CE3FEC" w:rsidR="00DE3D24" w:rsidRDefault="00DE3D24" w:rsidP="00D37B3B">
      <w:pPr>
        <w:rPr>
          <w:rFonts w:cs="Arial"/>
        </w:rPr>
      </w:pPr>
      <w:r w:rsidRPr="00DE3D24">
        <w:rPr>
          <w:rFonts w:cs="Arial"/>
        </w:rPr>
        <w:t>https://ebm.si/glavna/web/</w:t>
      </w:r>
    </w:p>
    <w:p w14:paraId="7FB9D3CF" w14:textId="743EE437" w:rsidR="00DE3D24" w:rsidRDefault="00DE3D24" w:rsidP="00D37B3B">
      <w:pPr>
        <w:rPr>
          <w:rFonts w:cs="Arial"/>
        </w:rPr>
      </w:pPr>
      <w:r w:rsidRPr="00DE3D24">
        <w:rPr>
          <w:rFonts w:cs="Arial"/>
        </w:rPr>
        <w:t>https://www.uradni-list.si/glasilo-uradni-list-rs/vsebina/2023-01-2295/resolucija-o-strategiji-prostorskega-razvoja-slovenije-2050-respr50</w:t>
      </w:r>
    </w:p>
    <w:p w14:paraId="667B406D" w14:textId="77777777" w:rsidR="00DE3D24" w:rsidRDefault="00DE3D24" w:rsidP="00D37B3B">
      <w:pPr>
        <w:rPr>
          <w:rFonts w:cs="Arial"/>
        </w:rPr>
      </w:pPr>
    </w:p>
    <w:p w14:paraId="2DE4A44F" w14:textId="77777777" w:rsidR="00D37B3B" w:rsidRPr="00D37B3B" w:rsidRDefault="00D37B3B" w:rsidP="00D37B3B"/>
    <w:p w14:paraId="122D222A" w14:textId="77777777" w:rsidR="00CC2C0A" w:rsidRPr="00CC2C0A" w:rsidRDefault="00CC2C0A" w:rsidP="00CC2C0A"/>
    <w:p w14:paraId="625B593A" w14:textId="77777777" w:rsidR="00CC2C0A" w:rsidRPr="00CC2C0A" w:rsidRDefault="00CC2C0A" w:rsidP="00CC2C0A"/>
    <w:p w14:paraId="7DC1D81C" w14:textId="308E2FEF" w:rsidR="0065014F" w:rsidRPr="00E30141" w:rsidRDefault="0065014F" w:rsidP="0065014F">
      <w:r w:rsidRPr="00E30141">
        <w:fldChar w:fldCharType="end"/>
      </w:r>
    </w:p>
    <w:p w14:paraId="5ED63325" w14:textId="77777777" w:rsidR="00492E96" w:rsidRPr="00E30141" w:rsidRDefault="00492E96" w:rsidP="00492E96"/>
    <w:p w14:paraId="6853DDE6" w14:textId="77777777" w:rsidR="001D45AC" w:rsidRPr="00992B4B" w:rsidRDefault="001D45AC" w:rsidP="008541CC"/>
    <w:sectPr w:rsidR="001D45AC" w:rsidRPr="00992B4B" w:rsidSect="00270CC0">
      <w:footerReference w:type="default" r:id="rId3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AC227" w14:textId="77777777" w:rsidR="007E6B9B" w:rsidRPr="00E30141" w:rsidRDefault="007E6B9B" w:rsidP="007260E7">
      <w:pPr>
        <w:spacing w:after="0" w:line="240" w:lineRule="auto"/>
      </w:pPr>
      <w:r w:rsidRPr="00E30141">
        <w:separator/>
      </w:r>
    </w:p>
  </w:endnote>
  <w:endnote w:type="continuationSeparator" w:id="0">
    <w:p w14:paraId="45F645F7" w14:textId="77777777" w:rsidR="007E6B9B" w:rsidRPr="00E30141" w:rsidRDefault="007E6B9B" w:rsidP="007260E7">
      <w:pPr>
        <w:spacing w:after="0" w:line="240" w:lineRule="auto"/>
      </w:pPr>
      <w:r w:rsidRPr="00E3014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Pr="00E30141"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Pr="00E30141" w:rsidRDefault="002B7C57">
        <w:pPr>
          <w:pStyle w:val="Noga"/>
          <w:jc w:val="center"/>
        </w:pPr>
        <w:r w:rsidRPr="00E30141">
          <w:fldChar w:fldCharType="begin"/>
        </w:r>
        <w:r w:rsidRPr="00E30141">
          <w:instrText>PAGE   \* MERGEFORMAT</w:instrText>
        </w:r>
        <w:r w:rsidRPr="00E30141">
          <w:fldChar w:fldCharType="separate"/>
        </w:r>
        <w:r w:rsidRPr="00E30141">
          <w:t>2</w:t>
        </w:r>
        <w:r w:rsidRPr="00E30141">
          <w:fldChar w:fldCharType="end"/>
        </w:r>
      </w:p>
    </w:sdtContent>
  </w:sdt>
  <w:p w14:paraId="2EEA8671" w14:textId="77777777" w:rsidR="002B7C57" w:rsidRPr="00E30141"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Pr="00E30141" w:rsidRDefault="00E35305">
        <w:pPr>
          <w:pStyle w:val="Noga"/>
          <w:jc w:val="center"/>
        </w:pPr>
        <w:r w:rsidRPr="00E30141">
          <w:fldChar w:fldCharType="begin"/>
        </w:r>
        <w:r w:rsidRPr="00E30141">
          <w:instrText>PAGE   \* MERGEFORMAT</w:instrText>
        </w:r>
        <w:r w:rsidRPr="00E30141">
          <w:fldChar w:fldCharType="separate"/>
        </w:r>
        <w:r w:rsidRPr="00E30141">
          <w:t>2</w:t>
        </w:r>
        <w:r w:rsidRPr="00E30141">
          <w:fldChar w:fldCharType="end"/>
        </w:r>
      </w:p>
    </w:sdtContent>
  </w:sdt>
  <w:p w14:paraId="609C503F" w14:textId="77777777" w:rsidR="00E35305" w:rsidRPr="00E30141"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D8618" w14:textId="77777777" w:rsidR="007E6B9B" w:rsidRPr="00E30141" w:rsidRDefault="007E6B9B" w:rsidP="007260E7">
      <w:pPr>
        <w:spacing w:after="0" w:line="240" w:lineRule="auto"/>
      </w:pPr>
      <w:r w:rsidRPr="00E30141">
        <w:separator/>
      </w:r>
    </w:p>
  </w:footnote>
  <w:footnote w:type="continuationSeparator" w:id="0">
    <w:p w14:paraId="69EA981E" w14:textId="77777777" w:rsidR="007E6B9B" w:rsidRPr="00E30141" w:rsidRDefault="007E6B9B" w:rsidP="007260E7">
      <w:pPr>
        <w:spacing w:after="0" w:line="240" w:lineRule="auto"/>
      </w:pPr>
      <w:r w:rsidRPr="00E3014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2C6A3E"/>
    <w:multiLevelType w:val="hybridMultilevel"/>
    <w:tmpl w:val="564877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082F2E77"/>
    <w:multiLevelType w:val="hybridMultilevel"/>
    <w:tmpl w:val="7212794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0FEE4A90"/>
    <w:multiLevelType w:val="hybridMultilevel"/>
    <w:tmpl w:val="58BEC98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C826E40"/>
    <w:multiLevelType w:val="hybridMultilevel"/>
    <w:tmpl w:val="A3B276E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4F344BE"/>
    <w:multiLevelType w:val="hybridMultilevel"/>
    <w:tmpl w:val="FB84824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265425D6"/>
    <w:multiLevelType w:val="hybridMultilevel"/>
    <w:tmpl w:val="58C6272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33021816"/>
    <w:multiLevelType w:val="hybridMultilevel"/>
    <w:tmpl w:val="6ABE81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4" w15:restartNumberingAfterBreak="0">
    <w:nsid w:val="4E5E4282"/>
    <w:multiLevelType w:val="hybridMultilevel"/>
    <w:tmpl w:val="918AF3C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62453770"/>
    <w:multiLevelType w:val="hybridMultilevel"/>
    <w:tmpl w:val="F7EA892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9"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32"/>
  </w:num>
  <w:num w:numId="2" w16cid:durableId="1340623504">
    <w:abstractNumId w:val="25"/>
  </w:num>
  <w:num w:numId="3" w16cid:durableId="639042995">
    <w:abstractNumId w:val="36"/>
  </w:num>
  <w:num w:numId="4" w16cid:durableId="133372390">
    <w:abstractNumId w:val="40"/>
  </w:num>
  <w:num w:numId="5" w16cid:durableId="1708601650">
    <w:abstractNumId w:val="15"/>
  </w:num>
  <w:num w:numId="6" w16cid:durableId="1696226210">
    <w:abstractNumId w:val="7"/>
  </w:num>
  <w:num w:numId="7" w16cid:durableId="850492359">
    <w:abstractNumId w:val="27"/>
  </w:num>
  <w:num w:numId="8" w16cid:durableId="2084990459">
    <w:abstractNumId w:val="39"/>
  </w:num>
  <w:num w:numId="9" w16cid:durableId="1526402521">
    <w:abstractNumId w:val="3"/>
  </w:num>
  <w:num w:numId="10" w16cid:durableId="1474256751">
    <w:abstractNumId w:val="20"/>
  </w:num>
  <w:num w:numId="11" w16cid:durableId="1835416412">
    <w:abstractNumId w:val="29"/>
  </w:num>
  <w:num w:numId="12" w16cid:durableId="1536500208">
    <w:abstractNumId w:val="2"/>
  </w:num>
  <w:num w:numId="13" w16cid:durableId="1131901597">
    <w:abstractNumId w:val="16"/>
  </w:num>
  <w:num w:numId="14" w16cid:durableId="1501047611">
    <w:abstractNumId w:val="12"/>
  </w:num>
  <w:num w:numId="15" w16cid:durableId="882252380">
    <w:abstractNumId w:val="0"/>
  </w:num>
  <w:num w:numId="16" w16cid:durableId="1351684709">
    <w:abstractNumId w:val="4"/>
  </w:num>
  <w:num w:numId="17" w16cid:durableId="1360740596">
    <w:abstractNumId w:val="1"/>
  </w:num>
  <w:num w:numId="18" w16cid:durableId="2095468123">
    <w:abstractNumId w:val="31"/>
  </w:num>
  <w:num w:numId="19" w16cid:durableId="2020354655">
    <w:abstractNumId w:val="33"/>
  </w:num>
  <w:num w:numId="20" w16cid:durableId="1734548018">
    <w:abstractNumId w:val="13"/>
  </w:num>
  <w:num w:numId="21" w16cid:durableId="1583444407">
    <w:abstractNumId w:val="38"/>
  </w:num>
  <w:num w:numId="22" w16cid:durableId="1603369366">
    <w:abstractNumId w:val="17"/>
  </w:num>
  <w:num w:numId="23" w16cid:durableId="857697573">
    <w:abstractNumId w:val="14"/>
  </w:num>
  <w:num w:numId="24" w16cid:durableId="816192090">
    <w:abstractNumId w:val="9"/>
  </w:num>
  <w:num w:numId="25" w16cid:durableId="1342856242">
    <w:abstractNumId w:val="10"/>
  </w:num>
  <w:num w:numId="26" w16cid:durableId="229538891">
    <w:abstractNumId w:val="30"/>
  </w:num>
  <w:num w:numId="27" w16cid:durableId="499540225">
    <w:abstractNumId w:val="24"/>
  </w:num>
  <w:num w:numId="28" w16cid:durableId="1940867757">
    <w:abstractNumId w:val="8"/>
  </w:num>
  <w:num w:numId="29" w16cid:durableId="62026043">
    <w:abstractNumId w:val="28"/>
  </w:num>
  <w:num w:numId="30" w16cid:durableId="409617713">
    <w:abstractNumId w:val="21"/>
  </w:num>
  <w:num w:numId="31" w16cid:durableId="1184437367">
    <w:abstractNumId w:val="35"/>
  </w:num>
  <w:num w:numId="32" w16cid:durableId="1129514464">
    <w:abstractNumId w:val="18"/>
  </w:num>
  <w:num w:numId="33" w16cid:durableId="2124882552">
    <w:abstractNumId w:val="26"/>
  </w:num>
  <w:num w:numId="34" w16cid:durableId="293489874">
    <w:abstractNumId w:val="37"/>
  </w:num>
  <w:num w:numId="35" w16cid:durableId="1072463129">
    <w:abstractNumId w:val="6"/>
  </w:num>
  <w:num w:numId="36" w16cid:durableId="1950434632">
    <w:abstractNumId w:val="22"/>
  </w:num>
  <w:num w:numId="37" w16cid:durableId="1514225813">
    <w:abstractNumId w:val="34"/>
  </w:num>
  <w:num w:numId="38" w16cid:durableId="1469514234">
    <w:abstractNumId w:val="5"/>
  </w:num>
  <w:num w:numId="39" w16cid:durableId="829057848">
    <w:abstractNumId w:val="19"/>
  </w:num>
  <w:num w:numId="40" w16cid:durableId="1916667660">
    <w:abstractNumId w:val="11"/>
  </w:num>
  <w:num w:numId="41" w16cid:durableId="211990791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27EB1"/>
    <w:rsid w:val="00052324"/>
    <w:rsid w:val="000543C8"/>
    <w:rsid w:val="00070825"/>
    <w:rsid w:val="00076BD8"/>
    <w:rsid w:val="000801DC"/>
    <w:rsid w:val="000A1999"/>
    <w:rsid w:val="000C232F"/>
    <w:rsid w:val="000C4178"/>
    <w:rsid w:val="000F6459"/>
    <w:rsid w:val="00104521"/>
    <w:rsid w:val="00117FA7"/>
    <w:rsid w:val="00123831"/>
    <w:rsid w:val="0012704F"/>
    <w:rsid w:val="0013667E"/>
    <w:rsid w:val="001655AB"/>
    <w:rsid w:val="00166C46"/>
    <w:rsid w:val="00173A23"/>
    <w:rsid w:val="00181E7D"/>
    <w:rsid w:val="0018356E"/>
    <w:rsid w:val="00187330"/>
    <w:rsid w:val="00194DE7"/>
    <w:rsid w:val="001976F0"/>
    <w:rsid w:val="001A0275"/>
    <w:rsid w:val="001A6FFA"/>
    <w:rsid w:val="001B6954"/>
    <w:rsid w:val="001C00C6"/>
    <w:rsid w:val="001D45AC"/>
    <w:rsid w:val="001E148A"/>
    <w:rsid w:val="001F0A02"/>
    <w:rsid w:val="001F1F93"/>
    <w:rsid w:val="0021540F"/>
    <w:rsid w:val="00223AC2"/>
    <w:rsid w:val="0022464C"/>
    <w:rsid w:val="00225A40"/>
    <w:rsid w:val="0023303F"/>
    <w:rsid w:val="00241E61"/>
    <w:rsid w:val="002453CA"/>
    <w:rsid w:val="00246E9C"/>
    <w:rsid w:val="00270CC0"/>
    <w:rsid w:val="00283926"/>
    <w:rsid w:val="002868AC"/>
    <w:rsid w:val="002903D0"/>
    <w:rsid w:val="002A31ED"/>
    <w:rsid w:val="002A3316"/>
    <w:rsid w:val="002B0AED"/>
    <w:rsid w:val="002B7C57"/>
    <w:rsid w:val="002B7E79"/>
    <w:rsid w:val="002C2857"/>
    <w:rsid w:val="002E1B95"/>
    <w:rsid w:val="002F0756"/>
    <w:rsid w:val="002F2AA1"/>
    <w:rsid w:val="002F47CB"/>
    <w:rsid w:val="002F69F8"/>
    <w:rsid w:val="0030377F"/>
    <w:rsid w:val="003038BE"/>
    <w:rsid w:val="00305194"/>
    <w:rsid w:val="003104ED"/>
    <w:rsid w:val="00310B0B"/>
    <w:rsid w:val="0031116F"/>
    <w:rsid w:val="00315B9D"/>
    <w:rsid w:val="00320017"/>
    <w:rsid w:val="0032332E"/>
    <w:rsid w:val="00327D11"/>
    <w:rsid w:val="00332B40"/>
    <w:rsid w:val="003500A9"/>
    <w:rsid w:val="00352BB1"/>
    <w:rsid w:val="00363B21"/>
    <w:rsid w:val="00364042"/>
    <w:rsid w:val="003700FD"/>
    <w:rsid w:val="00374958"/>
    <w:rsid w:val="003807C7"/>
    <w:rsid w:val="0038286E"/>
    <w:rsid w:val="00387F2A"/>
    <w:rsid w:val="003A6D64"/>
    <w:rsid w:val="003D09C3"/>
    <w:rsid w:val="003D1D50"/>
    <w:rsid w:val="003D2DC9"/>
    <w:rsid w:val="003D68C8"/>
    <w:rsid w:val="003D705F"/>
    <w:rsid w:val="003E7495"/>
    <w:rsid w:val="003F5060"/>
    <w:rsid w:val="003F5A83"/>
    <w:rsid w:val="004012D6"/>
    <w:rsid w:val="00402DB4"/>
    <w:rsid w:val="00403D28"/>
    <w:rsid w:val="0041686B"/>
    <w:rsid w:val="0042138F"/>
    <w:rsid w:val="00422667"/>
    <w:rsid w:val="004252BB"/>
    <w:rsid w:val="00437343"/>
    <w:rsid w:val="00440D57"/>
    <w:rsid w:val="00441578"/>
    <w:rsid w:val="004428CD"/>
    <w:rsid w:val="004527B7"/>
    <w:rsid w:val="0045562A"/>
    <w:rsid w:val="0046236B"/>
    <w:rsid w:val="00462621"/>
    <w:rsid w:val="0047207E"/>
    <w:rsid w:val="00472923"/>
    <w:rsid w:val="00476121"/>
    <w:rsid w:val="0047682E"/>
    <w:rsid w:val="0048241E"/>
    <w:rsid w:val="00486847"/>
    <w:rsid w:val="0049078B"/>
    <w:rsid w:val="00492D32"/>
    <w:rsid w:val="00492E96"/>
    <w:rsid w:val="00497999"/>
    <w:rsid w:val="004A03F6"/>
    <w:rsid w:val="004B2F17"/>
    <w:rsid w:val="004B63B2"/>
    <w:rsid w:val="004C0EFB"/>
    <w:rsid w:val="004D4FCE"/>
    <w:rsid w:val="004D67E1"/>
    <w:rsid w:val="004E0CFE"/>
    <w:rsid w:val="004E2A35"/>
    <w:rsid w:val="004E5614"/>
    <w:rsid w:val="004F6575"/>
    <w:rsid w:val="005053A2"/>
    <w:rsid w:val="00507A9C"/>
    <w:rsid w:val="00511CF8"/>
    <w:rsid w:val="005148DA"/>
    <w:rsid w:val="005177AA"/>
    <w:rsid w:val="00523373"/>
    <w:rsid w:val="00530724"/>
    <w:rsid w:val="005320AF"/>
    <w:rsid w:val="00542110"/>
    <w:rsid w:val="0054641A"/>
    <w:rsid w:val="00552D76"/>
    <w:rsid w:val="00556602"/>
    <w:rsid w:val="005568CA"/>
    <w:rsid w:val="00557669"/>
    <w:rsid w:val="00566CB3"/>
    <w:rsid w:val="005732D2"/>
    <w:rsid w:val="00574C85"/>
    <w:rsid w:val="00575FDE"/>
    <w:rsid w:val="005764C1"/>
    <w:rsid w:val="00595A88"/>
    <w:rsid w:val="005B1E3A"/>
    <w:rsid w:val="005B257D"/>
    <w:rsid w:val="005B6E6D"/>
    <w:rsid w:val="005C3ABD"/>
    <w:rsid w:val="005D0D93"/>
    <w:rsid w:val="005D263A"/>
    <w:rsid w:val="005D6256"/>
    <w:rsid w:val="005E1812"/>
    <w:rsid w:val="005E3B93"/>
    <w:rsid w:val="005E616E"/>
    <w:rsid w:val="00601E85"/>
    <w:rsid w:val="00607E4F"/>
    <w:rsid w:val="00612695"/>
    <w:rsid w:val="006149A1"/>
    <w:rsid w:val="00614B3D"/>
    <w:rsid w:val="00621D8C"/>
    <w:rsid w:val="00623CA8"/>
    <w:rsid w:val="0063424A"/>
    <w:rsid w:val="0064665F"/>
    <w:rsid w:val="0065014F"/>
    <w:rsid w:val="00671DC6"/>
    <w:rsid w:val="00673FCF"/>
    <w:rsid w:val="0067757A"/>
    <w:rsid w:val="0068537E"/>
    <w:rsid w:val="006946C0"/>
    <w:rsid w:val="006A150E"/>
    <w:rsid w:val="006B2148"/>
    <w:rsid w:val="006C2AED"/>
    <w:rsid w:val="006E4ECD"/>
    <w:rsid w:val="006E6FFA"/>
    <w:rsid w:val="006F2AE3"/>
    <w:rsid w:val="006F715D"/>
    <w:rsid w:val="0070390C"/>
    <w:rsid w:val="00704F60"/>
    <w:rsid w:val="00713390"/>
    <w:rsid w:val="007260E7"/>
    <w:rsid w:val="00752B35"/>
    <w:rsid w:val="007563D5"/>
    <w:rsid w:val="007623DE"/>
    <w:rsid w:val="007635C1"/>
    <w:rsid w:val="007850CC"/>
    <w:rsid w:val="007A29ED"/>
    <w:rsid w:val="007A3ABC"/>
    <w:rsid w:val="007A7D78"/>
    <w:rsid w:val="007B059C"/>
    <w:rsid w:val="007C45A6"/>
    <w:rsid w:val="007D3636"/>
    <w:rsid w:val="007E21B2"/>
    <w:rsid w:val="007E4137"/>
    <w:rsid w:val="007E5FF3"/>
    <w:rsid w:val="007E6B9B"/>
    <w:rsid w:val="007F5C34"/>
    <w:rsid w:val="008011AF"/>
    <w:rsid w:val="00807359"/>
    <w:rsid w:val="00807BA7"/>
    <w:rsid w:val="0082152F"/>
    <w:rsid w:val="008252B0"/>
    <w:rsid w:val="00830E33"/>
    <w:rsid w:val="00852F94"/>
    <w:rsid w:val="008541CC"/>
    <w:rsid w:val="00863C81"/>
    <w:rsid w:val="00872861"/>
    <w:rsid w:val="008B6B6B"/>
    <w:rsid w:val="008C5AC6"/>
    <w:rsid w:val="008E1D0C"/>
    <w:rsid w:val="008E381C"/>
    <w:rsid w:val="008E5DBE"/>
    <w:rsid w:val="008F1B12"/>
    <w:rsid w:val="008F5C29"/>
    <w:rsid w:val="00911AAD"/>
    <w:rsid w:val="009128C5"/>
    <w:rsid w:val="00913DC1"/>
    <w:rsid w:val="00917F67"/>
    <w:rsid w:val="00921671"/>
    <w:rsid w:val="00921C0A"/>
    <w:rsid w:val="00926A8D"/>
    <w:rsid w:val="00932F27"/>
    <w:rsid w:val="00934ABF"/>
    <w:rsid w:val="0093648F"/>
    <w:rsid w:val="00941DDB"/>
    <w:rsid w:val="00942D08"/>
    <w:rsid w:val="00944306"/>
    <w:rsid w:val="00954CA5"/>
    <w:rsid w:val="00955A39"/>
    <w:rsid w:val="00960FC2"/>
    <w:rsid w:val="009625F7"/>
    <w:rsid w:val="009635DC"/>
    <w:rsid w:val="00985129"/>
    <w:rsid w:val="00992B4B"/>
    <w:rsid w:val="009A2329"/>
    <w:rsid w:val="009A4451"/>
    <w:rsid w:val="009B136E"/>
    <w:rsid w:val="009B292C"/>
    <w:rsid w:val="009C03CE"/>
    <w:rsid w:val="009C4146"/>
    <w:rsid w:val="009C54C2"/>
    <w:rsid w:val="009E10F9"/>
    <w:rsid w:val="009E1810"/>
    <w:rsid w:val="009F5A34"/>
    <w:rsid w:val="009F76D3"/>
    <w:rsid w:val="00A27AE0"/>
    <w:rsid w:val="00A44CFE"/>
    <w:rsid w:val="00A50623"/>
    <w:rsid w:val="00A61584"/>
    <w:rsid w:val="00A86E6F"/>
    <w:rsid w:val="00A9504B"/>
    <w:rsid w:val="00A955A6"/>
    <w:rsid w:val="00A97432"/>
    <w:rsid w:val="00AA7757"/>
    <w:rsid w:val="00AC5134"/>
    <w:rsid w:val="00AD01C2"/>
    <w:rsid w:val="00AE4908"/>
    <w:rsid w:val="00AE56E8"/>
    <w:rsid w:val="00AF2BB2"/>
    <w:rsid w:val="00B016C7"/>
    <w:rsid w:val="00B04473"/>
    <w:rsid w:val="00B10E92"/>
    <w:rsid w:val="00B2763D"/>
    <w:rsid w:val="00B35397"/>
    <w:rsid w:val="00B41490"/>
    <w:rsid w:val="00B42C69"/>
    <w:rsid w:val="00B54618"/>
    <w:rsid w:val="00B62515"/>
    <w:rsid w:val="00B65A1A"/>
    <w:rsid w:val="00B716E7"/>
    <w:rsid w:val="00B85D85"/>
    <w:rsid w:val="00B92CD3"/>
    <w:rsid w:val="00BB5AA5"/>
    <w:rsid w:val="00BB7EB0"/>
    <w:rsid w:val="00BC0AC2"/>
    <w:rsid w:val="00BC2AF2"/>
    <w:rsid w:val="00C006C7"/>
    <w:rsid w:val="00C120B1"/>
    <w:rsid w:val="00C159B8"/>
    <w:rsid w:val="00C15EC9"/>
    <w:rsid w:val="00C216D6"/>
    <w:rsid w:val="00C2746C"/>
    <w:rsid w:val="00C346F3"/>
    <w:rsid w:val="00C37860"/>
    <w:rsid w:val="00C40D5A"/>
    <w:rsid w:val="00C44C27"/>
    <w:rsid w:val="00C44E51"/>
    <w:rsid w:val="00C47245"/>
    <w:rsid w:val="00C5545C"/>
    <w:rsid w:val="00C56549"/>
    <w:rsid w:val="00C60728"/>
    <w:rsid w:val="00C70915"/>
    <w:rsid w:val="00C72512"/>
    <w:rsid w:val="00C7358C"/>
    <w:rsid w:val="00C84FC5"/>
    <w:rsid w:val="00C9045E"/>
    <w:rsid w:val="00C90BB1"/>
    <w:rsid w:val="00CC2C0A"/>
    <w:rsid w:val="00CD06A2"/>
    <w:rsid w:val="00CD2F35"/>
    <w:rsid w:val="00CD3DDF"/>
    <w:rsid w:val="00CD5C56"/>
    <w:rsid w:val="00CE6CE8"/>
    <w:rsid w:val="00D0126E"/>
    <w:rsid w:val="00D01302"/>
    <w:rsid w:val="00D10C0E"/>
    <w:rsid w:val="00D131D0"/>
    <w:rsid w:val="00D13A36"/>
    <w:rsid w:val="00D35E7F"/>
    <w:rsid w:val="00D36466"/>
    <w:rsid w:val="00D37B3B"/>
    <w:rsid w:val="00D40C41"/>
    <w:rsid w:val="00D81955"/>
    <w:rsid w:val="00D94662"/>
    <w:rsid w:val="00D94993"/>
    <w:rsid w:val="00DA43B9"/>
    <w:rsid w:val="00DB47B5"/>
    <w:rsid w:val="00DC56E0"/>
    <w:rsid w:val="00DD50CC"/>
    <w:rsid w:val="00DE16FE"/>
    <w:rsid w:val="00DE3D24"/>
    <w:rsid w:val="00DE53F7"/>
    <w:rsid w:val="00E00C2C"/>
    <w:rsid w:val="00E00E9C"/>
    <w:rsid w:val="00E03ED6"/>
    <w:rsid w:val="00E070E2"/>
    <w:rsid w:val="00E256FC"/>
    <w:rsid w:val="00E275BA"/>
    <w:rsid w:val="00E30141"/>
    <w:rsid w:val="00E33A04"/>
    <w:rsid w:val="00E35305"/>
    <w:rsid w:val="00E45CE1"/>
    <w:rsid w:val="00E5492D"/>
    <w:rsid w:val="00E555B9"/>
    <w:rsid w:val="00E61E57"/>
    <w:rsid w:val="00E624B2"/>
    <w:rsid w:val="00E77564"/>
    <w:rsid w:val="00E82207"/>
    <w:rsid w:val="00E876FD"/>
    <w:rsid w:val="00E9075E"/>
    <w:rsid w:val="00EB3615"/>
    <w:rsid w:val="00EB65F7"/>
    <w:rsid w:val="00ED11BB"/>
    <w:rsid w:val="00ED6600"/>
    <w:rsid w:val="00EE04AE"/>
    <w:rsid w:val="00EE0A33"/>
    <w:rsid w:val="00EE3E2E"/>
    <w:rsid w:val="00EE4181"/>
    <w:rsid w:val="00EF16C1"/>
    <w:rsid w:val="00EF2096"/>
    <w:rsid w:val="00F04411"/>
    <w:rsid w:val="00F10506"/>
    <w:rsid w:val="00F12D16"/>
    <w:rsid w:val="00F15383"/>
    <w:rsid w:val="00F21274"/>
    <w:rsid w:val="00F462F1"/>
    <w:rsid w:val="00F463FC"/>
    <w:rsid w:val="00F569BE"/>
    <w:rsid w:val="00FB0462"/>
    <w:rsid w:val="00FB05F4"/>
    <w:rsid w:val="00FB069A"/>
    <w:rsid w:val="00FB0AEE"/>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9465">
      <w:bodyDiv w:val="1"/>
      <w:marLeft w:val="0"/>
      <w:marRight w:val="0"/>
      <w:marTop w:val="0"/>
      <w:marBottom w:val="0"/>
      <w:divBdr>
        <w:top w:val="none" w:sz="0" w:space="0" w:color="auto"/>
        <w:left w:val="none" w:sz="0" w:space="0" w:color="auto"/>
        <w:bottom w:val="none" w:sz="0" w:space="0" w:color="auto"/>
        <w:right w:val="none" w:sz="0" w:space="0" w:color="auto"/>
      </w:divBdr>
      <w:divsChild>
        <w:div w:id="934677425">
          <w:marLeft w:val="0"/>
          <w:marRight w:val="0"/>
          <w:marTop w:val="0"/>
          <w:marBottom w:val="0"/>
          <w:divBdr>
            <w:top w:val="none" w:sz="0" w:space="0" w:color="auto"/>
            <w:left w:val="none" w:sz="0" w:space="0" w:color="auto"/>
            <w:bottom w:val="none" w:sz="0" w:space="0" w:color="auto"/>
            <w:right w:val="none" w:sz="0" w:space="0" w:color="auto"/>
          </w:divBdr>
        </w:div>
      </w:divsChild>
    </w:div>
    <w:div w:id="127600530">
      <w:bodyDiv w:val="1"/>
      <w:marLeft w:val="0"/>
      <w:marRight w:val="0"/>
      <w:marTop w:val="0"/>
      <w:marBottom w:val="0"/>
      <w:divBdr>
        <w:top w:val="none" w:sz="0" w:space="0" w:color="auto"/>
        <w:left w:val="none" w:sz="0" w:space="0" w:color="auto"/>
        <w:bottom w:val="none" w:sz="0" w:space="0" w:color="auto"/>
        <w:right w:val="none" w:sz="0" w:space="0" w:color="auto"/>
      </w:divBdr>
      <w:divsChild>
        <w:div w:id="78259846">
          <w:marLeft w:val="0"/>
          <w:marRight w:val="0"/>
          <w:marTop w:val="0"/>
          <w:marBottom w:val="0"/>
          <w:divBdr>
            <w:top w:val="none" w:sz="0" w:space="0" w:color="auto"/>
            <w:left w:val="none" w:sz="0" w:space="0" w:color="auto"/>
            <w:bottom w:val="none" w:sz="0" w:space="0" w:color="auto"/>
            <w:right w:val="none" w:sz="0" w:space="0" w:color="auto"/>
          </w:divBdr>
        </w:div>
      </w:divsChild>
    </w:div>
    <w:div w:id="238254887">
      <w:bodyDiv w:val="1"/>
      <w:marLeft w:val="0"/>
      <w:marRight w:val="0"/>
      <w:marTop w:val="0"/>
      <w:marBottom w:val="0"/>
      <w:divBdr>
        <w:top w:val="none" w:sz="0" w:space="0" w:color="auto"/>
        <w:left w:val="none" w:sz="0" w:space="0" w:color="auto"/>
        <w:bottom w:val="none" w:sz="0" w:space="0" w:color="auto"/>
        <w:right w:val="none" w:sz="0" w:space="0" w:color="auto"/>
      </w:divBdr>
      <w:divsChild>
        <w:div w:id="955714177">
          <w:marLeft w:val="0"/>
          <w:marRight w:val="0"/>
          <w:marTop w:val="0"/>
          <w:marBottom w:val="0"/>
          <w:divBdr>
            <w:top w:val="none" w:sz="0" w:space="0" w:color="auto"/>
            <w:left w:val="none" w:sz="0" w:space="0" w:color="auto"/>
            <w:bottom w:val="none" w:sz="0" w:space="0" w:color="auto"/>
            <w:right w:val="none" w:sz="0" w:space="0" w:color="auto"/>
          </w:divBdr>
        </w:div>
      </w:divsChild>
    </w:div>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78305668">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 w:id="1924950544">
      <w:bodyDiv w:val="1"/>
      <w:marLeft w:val="0"/>
      <w:marRight w:val="0"/>
      <w:marTop w:val="0"/>
      <w:marBottom w:val="0"/>
      <w:divBdr>
        <w:top w:val="none" w:sz="0" w:space="0" w:color="auto"/>
        <w:left w:val="none" w:sz="0" w:space="0" w:color="auto"/>
        <w:bottom w:val="none" w:sz="0" w:space="0" w:color="auto"/>
        <w:right w:val="none" w:sz="0" w:space="0" w:color="auto"/>
      </w:divBdr>
      <w:divsChild>
        <w:div w:id="19033672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55</Pages>
  <Words>15324</Words>
  <Characters>87352</Characters>
  <Application>Microsoft Office Word</Application>
  <DocSecurity>0</DocSecurity>
  <Lines>727</Lines>
  <Paragraphs>204</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2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15</cp:revision>
  <dcterms:created xsi:type="dcterms:W3CDTF">2023-09-30T10:14:00Z</dcterms:created>
  <dcterms:modified xsi:type="dcterms:W3CDTF">2023-09-30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UgokM9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